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84A8E" w14:textId="017407F3" w:rsidR="00042904" w:rsidRPr="00E65F50" w:rsidRDefault="00042904" w:rsidP="00042904">
      <w:pPr>
        <w:pStyle w:val="Tittel"/>
        <w:rPr>
          <w:rFonts w:asciiTheme="minorHAnsi" w:hAnsiTheme="minorHAnsi" w:cs="Arial"/>
          <w:sz w:val="24"/>
          <w:szCs w:val="24"/>
        </w:rPr>
      </w:pPr>
      <w:r w:rsidRPr="00E65F50">
        <w:rPr>
          <w:sz w:val="24"/>
          <w:szCs w:val="24"/>
        </w:rPr>
        <w:tab/>
      </w:r>
      <w:r w:rsidRPr="00E65F50">
        <w:rPr>
          <w:sz w:val="24"/>
          <w:szCs w:val="24"/>
        </w:rPr>
        <w:tab/>
      </w:r>
      <w:r w:rsidRPr="00E65F50">
        <w:rPr>
          <w:sz w:val="24"/>
          <w:szCs w:val="24"/>
        </w:rPr>
        <w:tab/>
      </w:r>
      <w:r w:rsidRPr="00E65F50">
        <w:rPr>
          <w:sz w:val="24"/>
          <w:szCs w:val="24"/>
        </w:rPr>
        <w:tab/>
      </w:r>
      <w:r w:rsidRPr="00E65F50">
        <w:rPr>
          <w:sz w:val="24"/>
          <w:szCs w:val="24"/>
        </w:rPr>
        <w:tab/>
      </w:r>
      <w:r w:rsidRPr="00E65F50">
        <w:rPr>
          <w:sz w:val="24"/>
          <w:szCs w:val="24"/>
        </w:rPr>
        <w:tab/>
      </w:r>
      <w:r w:rsidRPr="00E65F50">
        <w:rPr>
          <w:sz w:val="24"/>
          <w:szCs w:val="24"/>
        </w:rPr>
        <w:tab/>
      </w:r>
      <w:r w:rsidRPr="00E65F50">
        <w:rPr>
          <w:sz w:val="24"/>
          <w:szCs w:val="24"/>
        </w:rPr>
        <w:tab/>
      </w:r>
      <w:r w:rsidRPr="00E65F50">
        <w:rPr>
          <w:rFonts w:asciiTheme="minorHAnsi" w:hAnsiTheme="minorHAnsi"/>
          <w:sz w:val="24"/>
          <w:szCs w:val="24"/>
        </w:rPr>
        <w:t xml:space="preserve">© </w:t>
      </w:r>
      <w:r w:rsidRPr="00E65F50">
        <w:rPr>
          <w:rFonts w:asciiTheme="minorHAnsi" w:hAnsiTheme="minorHAnsi" w:cs="Arial"/>
          <w:sz w:val="24"/>
          <w:szCs w:val="24"/>
        </w:rPr>
        <w:t>Tidsskrift for Sjelesorg</w:t>
      </w:r>
    </w:p>
    <w:p w14:paraId="5321006D" w14:textId="77777777" w:rsidR="00042904" w:rsidRPr="00E65F50" w:rsidRDefault="00042904" w:rsidP="00042904">
      <w:pPr>
        <w:spacing w:after="0"/>
        <w:ind w:left="4956" w:firstLine="708"/>
        <w:rPr>
          <w:rFonts w:cs="Arial"/>
          <w:sz w:val="24"/>
          <w:szCs w:val="24"/>
        </w:rPr>
      </w:pPr>
      <w:r w:rsidRPr="00E65F50">
        <w:rPr>
          <w:rFonts w:cs="Arial"/>
          <w:sz w:val="24"/>
          <w:szCs w:val="24"/>
        </w:rPr>
        <w:t>Artikkelen er bedømt av</w:t>
      </w:r>
    </w:p>
    <w:p w14:paraId="0F17E069" w14:textId="1734D0E1" w:rsidR="00042904" w:rsidRPr="00E65F50" w:rsidRDefault="00042904" w:rsidP="00042904">
      <w:pPr>
        <w:pStyle w:val="Tittel"/>
        <w:ind w:left="4956" w:firstLine="708"/>
        <w:rPr>
          <w:rFonts w:asciiTheme="minorHAnsi" w:hAnsiTheme="minorHAnsi" w:cs="Arial"/>
          <w:sz w:val="24"/>
          <w:szCs w:val="24"/>
        </w:rPr>
      </w:pPr>
      <w:r w:rsidRPr="00E65F50">
        <w:rPr>
          <w:rFonts w:asciiTheme="minorHAnsi" w:hAnsiTheme="minorHAnsi" w:cs="Arial"/>
          <w:sz w:val="24"/>
          <w:szCs w:val="24"/>
        </w:rPr>
        <w:t>redaksjonsuavhengig fagfelle</w:t>
      </w:r>
    </w:p>
    <w:p w14:paraId="05C38F6F" w14:textId="77777777" w:rsidR="00042904" w:rsidRPr="00E65F50" w:rsidRDefault="00042904" w:rsidP="00042904">
      <w:pPr>
        <w:pStyle w:val="Tittel"/>
        <w:rPr>
          <w:rFonts w:asciiTheme="minorHAnsi" w:hAnsiTheme="minorHAnsi" w:cs="Arial"/>
          <w:sz w:val="24"/>
          <w:szCs w:val="24"/>
        </w:rPr>
      </w:pPr>
    </w:p>
    <w:p w14:paraId="3F15CA8D" w14:textId="77777777" w:rsidR="00042904" w:rsidRPr="00E65F50" w:rsidRDefault="00042904" w:rsidP="00042904">
      <w:pPr>
        <w:rPr>
          <w:sz w:val="24"/>
          <w:szCs w:val="24"/>
        </w:rPr>
      </w:pPr>
    </w:p>
    <w:p w14:paraId="2C3BB59B" w14:textId="75D1DB5A" w:rsidR="000876BD" w:rsidRPr="00E65F50" w:rsidRDefault="005925AD" w:rsidP="000876BD">
      <w:pPr>
        <w:pStyle w:val="Tittel"/>
        <w:rPr>
          <w:rFonts w:ascii="Times New Roman" w:hAnsi="Times New Roman" w:cs="Times New Roman"/>
          <w:sz w:val="40"/>
          <w:szCs w:val="40"/>
        </w:rPr>
      </w:pPr>
      <w:r w:rsidRPr="00E65F50">
        <w:rPr>
          <w:rFonts w:ascii="Times New Roman" w:hAnsi="Times New Roman" w:cs="Times New Roman"/>
          <w:sz w:val="40"/>
          <w:szCs w:val="40"/>
        </w:rPr>
        <w:t xml:space="preserve">Sjelesorg som </w:t>
      </w:r>
      <w:r w:rsidR="0033462E" w:rsidRPr="00E65F50">
        <w:rPr>
          <w:rFonts w:ascii="Times New Roman" w:hAnsi="Times New Roman" w:cs="Times New Roman"/>
          <w:sz w:val="40"/>
          <w:szCs w:val="40"/>
        </w:rPr>
        <w:t>traumesensitiv</w:t>
      </w:r>
      <w:r w:rsidR="000876BD" w:rsidRPr="00E65F50">
        <w:rPr>
          <w:rFonts w:ascii="Times New Roman" w:hAnsi="Times New Roman" w:cs="Times New Roman"/>
          <w:sz w:val="40"/>
          <w:szCs w:val="40"/>
        </w:rPr>
        <w:t xml:space="preserve"> </w:t>
      </w:r>
      <w:r w:rsidRPr="00E65F50">
        <w:rPr>
          <w:rFonts w:ascii="Times New Roman" w:hAnsi="Times New Roman" w:cs="Times New Roman"/>
          <w:sz w:val="40"/>
          <w:szCs w:val="40"/>
        </w:rPr>
        <w:t>praksis</w:t>
      </w:r>
    </w:p>
    <w:p w14:paraId="5B75CBB3" w14:textId="77777777" w:rsidR="00042904" w:rsidRPr="00E65F50" w:rsidRDefault="00042904" w:rsidP="000876BD">
      <w:pPr>
        <w:pStyle w:val="Undertittel"/>
        <w:rPr>
          <w:rFonts w:ascii="Times New Roman" w:hAnsi="Times New Roman" w:cs="Times New Roman"/>
          <w:color w:val="auto"/>
          <w:rPrChange w:id="0" w:author="Einar Eidsaa Edland" w:date="2022-10-26T11:42:00Z">
            <w:rPr>
              <w:rFonts w:ascii="Times New Roman" w:hAnsi="Times New Roman" w:cs="Times New Roman"/>
            </w:rPr>
          </w:rPrChange>
        </w:rPr>
      </w:pPr>
    </w:p>
    <w:p w14:paraId="27F7956E" w14:textId="51148365" w:rsidR="000876BD" w:rsidRPr="00E65F50" w:rsidRDefault="00042904" w:rsidP="000876BD">
      <w:pPr>
        <w:pStyle w:val="Undertittel"/>
        <w:rPr>
          <w:rFonts w:ascii="Times New Roman" w:hAnsi="Times New Roman" w:cs="Times New Roman"/>
          <w:color w:val="auto"/>
          <w:sz w:val="28"/>
          <w:szCs w:val="28"/>
          <w:rPrChange w:id="1" w:author="Einar Eidsaa Edland" w:date="2022-10-26T11:42:00Z">
            <w:rPr>
              <w:rFonts w:ascii="Times New Roman" w:hAnsi="Times New Roman" w:cs="Times New Roman"/>
              <w:sz w:val="28"/>
              <w:szCs w:val="28"/>
            </w:rPr>
          </w:rPrChange>
        </w:rPr>
      </w:pPr>
      <w:r w:rsidRPr="00E65F50">
        <w:rPr>
          <w:rFonts w:ascii="Times New Roman" w:hAnsi="Times New Roman" w:cs="Times New Roman"/>
          <w:color w:val="auto"/>
          <w:sz w:val="28"/>
          <w:szCs w:val="28"/>
          <w:rPrChange w:id="2" w:author="Einar Eidsaa Edland" w:date="2022-10-26T11:42:00Z">
            <w:rPr>
              <w:rFonts w:ascii="Times New Roman" w:hAnsi="Times New Roman" w:cs="Times New Roman"/>
              <w:sz w:val="28"/>
              <w:szCs w:val="28"/>
            </w:rPr>
          </w:rPrChange>
        </w:rPr>
        <w:t xml:space="preserve">Av </w:t>
      </w:r>
      <w:r w:rsidR="000876BD" w:rsidRPr="00E65F50">
        <w:rPr>
          <w:rFonts w:ascii="Times New Roman" w:hAnsi="Times New Roman" w:cs="Times New Roman"/>
          <w:color w:val="auto"/>
          <w:sz w:val="28"/>
          <w:szCs w:val="28"/>
          <w:rPrChange w:id="3" w:author="Einar Eidsaa Edland" w:date="2022-10-26T11:42:00Z">
            <w:rPr>
              <w:rFonts w:ascii="Times New Roman" w:hAnsi="Times New Roman" w:cs="Times New Roman"/>
              <w:sz w:val="28"/>
              <w:szCs w:val="28"/>
            </w:rPr>
          </w:rPrChange>
        </w:rPr>
        <w:t>Einar Eidsaa Edland</w:t>
      </w:r>
    </w:p>
    <w:p w14:paraId="3DFE6B11" w14:textId="77777777" w:rsidR="007B5149" w:rsidRPr="00E65F50" w:rsidRDefault="007B5149" w:rsidP="00D55B7E">
      <w:pPr>
        <w:pStyle w:val="Ingenmellomrom"/>
        <w:spacing w:line="360" w:lineRule="auto"/>
        <w:rPr>
          <w:rFonts w:ascii="Times New Roman" w:hAnsi="Times New Roman" w:cs="Times New Roman"/>
        </w:rPr>
      </w:pPr>
    </w:p>
    <w:p w14:paraId="68399C19" w14:textId="0ED8FA71" w:rsidR="00876B15" w:rsidRPr="00E65F50" w:rsidRDefault="00AA6EF8" w:rsidP="00D55B7E">
      <w:pPr>
        <w:pStyle w:val="Ingenmellomrom"/>
        <w:spacing w:line="360" w:lineRule="auto"/>
        <w:rPr>
          <w:rFonts w:ascii="Times New Roman" w:hAnsi="Times New Roman" w:cs="Times New Roman"/>
          <w:b/>
          <w:bCs/>
          <w:sz w:val="24"/>
        </w:rPr>
      </w:pPr>
      <w:r w:rsidRPr="00E65F50">
        <w:rPr>
          <w:rFonts w:ascii="Times New Roman" w:hAnsi="Times New Roman" w:cs="Times New Roman"/>
          <w:b/>
          <w:bCs/>
          <w:sz w:val="24"/>
        </w:rPr>
        <w:t>Sammendrag</w:t>
      </w:r>
    </w:p>
    <w:p w14:paraId="4F868722" w14:textId="3C9111AD" w:rsidR="00AA6EF8" w:rsidRPr="00E65F50" w:rsidRDefault="00505155" w:rsidP="00D55B7E">
      <w:pPr>
        <w:spacing w:line="360" w:lineRule="auto"/>
        <w:rPr>
          <w:rFonts w:ascii="Times New Roman" w:hAnsi="Times New Roman" w:cs="Times New Roman"/>
          <w:sz w:val="24"/>
        </w:rPr>
      </w:pPr>
      <w:r w:rsidRPr="00E65F50">
        <w:rPr>
          <w:rFonts w:ascii="Times New Roman" w:hAnsi="Times New Roman" w:cs="Times New Roman"/>
          <w:sz w:val="24"/>
        </w:rPr>
        <w:t>Traume</w:t>
      </w:r>
      <w:r w:rsidR="00BB54E9" w:rsidRPr="00E65F50">
        <w:rPr>
          <w:rFonts w:ascii="Times New Roman" w:hAnsi="Times New Roman" w:cs="Times New Roman"/>
          <w:sz w:val="24"/>
        </w:rPr>
        <w:t xml:space="preserve">r </w:t>
      </w:r>
      <w:r w:rsidR="000D6203" w:rsidRPr="00E65F50">
        <w:rPr>
          <w:rFonts w:ascii="Times New Roman" w:hAnsi="Times New Roman" w:cs="Times New Roman"/>
          <w:sz w:val="24"/>
        </w:rPr>
        <w:t xml:space="preserve">er en radikal og vedvarende lidelse som </w:t>
      </w:r>
      <w:r w:rsidR="00BB54E9" w:rsidRPr="00E65F50">
        <w:rPr>
          <w:rFonts w:ascii="Times New Roman" w:hAnsi="Times New Roman" w:cs="Times New Roman"/>
          <w:sz w:val="24"/>
        </w:rPr>
        <w:t xml:space="preserve">ikke bare </w:t>
      </w:r>
      <w:r w:rsidR="00101370" w:rsidRPr="00E65F50">
        <w:rPr>
          <w:rFonts w:ascii="Times New Roman" w:hAnsi="Times New Roman" w:cs="Times New Roman"/>
          <w:sz w:val="24"/>
        </w:rPr>
        <w:t>rammer</w:t>
      </w:r>
      <w:r w:rsidR="00BB54E9" w:rsidRPr="00E65F50">
        <w:rPr>
          <w:rFonts w:ascii="Times New Roman" w:hAnsi="Times New Roman" w:cs="Times New Roman"/>
          <w:sz w:val="24"/>
        </w:rPr>
        <w:t xml:space="preserve"> erfaringen, men</w:t>
      </w:r>
      <w:r w:rsidR="00101370" w:rsidRPr="00E65F50">
        <w:rPr>
          <w:rFonts w:ascii="Times New Roman" w:hAnsi="Times New Roman" w:cs="Times New Roman"/>
          <w:sz w:val="24"/>
        </w:rPr>
        <w:t xml:space="preserve"> ødelegger</w:t>
      </w:r>
      <w:r w:rsidR="00BB54E9" w:rsidRPr="00E65F50">
        <w:rPr>
          <w:rFonts w:ascii="Times New Roman" w:hAnsi="Times New Roman" w:cs="Times New Roman"/>
          <w:sz w:val="24"/>
        </w:rPr>
        <w:t xml:space="preserve"> vår kapasitet for erfaring. Det </w:t>
      </w:r>
      <w:r w:rsidR="00B55D32" w:rsidRPr="00E65F50">
        <w:rPr>
          <w:rFonts w:ascii="Times New Roman" w:hAnsi="Times New Roman" w:cs="Times New Roman"/>
          <w:sz w:val="24"/>
        </w:rPr>
        <w:t>posttraumatisk</w:t>
      </w:r>
      <w:r w:rsidR="00BB54E9" w:rsidRPr="00E65F50">
        <w:rPr>
          <w:rFonts w:ascii="Times New Roman" w:hAnsi="Times New Roman" w:cs="Times New Roman"/>
          <w:sz w:val="24"/>
        </w:rPr>
        <w:t xml:space="preserve">e </w:t>
      </w:r>
      <w:r w:rsidRPr="00E65F50">
        <w:rPr>
          <w:rFonts w:ascii="Times New Roman" w:hAnsi="Times New Roman" w:cs="Times New Roman"/>
          <w:sz w:val="24"/>
        </w:rPr>
        <w:t xml:space="preserve">utfordrer </w:t>
      </w:r>
      <w:r w:rsidR="00101370" w:rsidRPr="00E65F50">
        <w:rPr>
          <w:rFonts w:ascii="Times New Roman" w:hAnsi="Times New Roman" w:cs="Times New Roman"/>
          <w:sz w:val="24"/>
        </w:rPr>
        <w:t xml:space="preserve">derfor </w:t>
      </w:r>
      <w:r w:rsidR="00BB54E9" w:rsidRPr="00E65F50">
        <w:rPr>
          <w:rFonts w:ascii="Times New Roman" w:hAnsi="Times New Roman" w:cs="Times New Roman"/>
          <w:sz w:val="24"/>
        </w:rPr>
        <w:t>teologi som en</w:t>
      </w:r>
      <w:r w:rsidR="00C843F6" w:rsidRPr="00E65F50">
        <w:rPr>
          <w:rFonts w:ascii="Times New Roman" w:hAnsi="Times New Roman" w:cs="Times New Roman"/>
          <w:sz w:val="24"/>
        </w:rPr>
        <w:t xml:space="preserve"> kontekstuell og</w:t>
      </w:r>
      <w:r w:rsidR="00BB54E9" w:rsidRPr="00E65F50">
        <w:rPr>
          <w:rFonts w:ascii="Times New Roman" w:hAnsi="Times New Roman" w:cs="Times New Roman"/>
          <w:sz w:val="24"/>
        </w:rPr>
        <w:t xml:space="preserve"> meningsskapende aktivitet</w:t>
      </w:r>
      <w:r w:rsidR="002A1A4A" w:rsidRPr="00E65F50">
        <w:rPr>
          <w:rFonts w:ascii="Times New Roman" w:hAnsi="Times New Roman" w:cs="Times New Roman"/>
          <w:sz w:val="24"/>
        </w:rPr>
        <w:t xml:space="preserve">. </w:t>
      </w:r>
      <w:r w:rsidR="00900951" w:rsidRPr="00E65F50">
        <w:rPr>
          <w:rFonts w:ascii="Times New Roman" w:hAnsi="Times New Roman" w:cs="Times New Roman"/>
          <w:sz w:val="24"/>
        </w:rPr>
        <w:t xml:space="preserve">Artikkelen ser nærmere på hvordan traumeerfaringens </w:t>
      </w:r>
      <w:r w:rsidR="00295A83" w:rsidRPr="00E65F50">
        <w:rPr>
          <w:rFonts w:ascii="Times New Roman" w:hAnsi="Times New Roman" w:cs="Times New Roman"/>
          <w:sz w:val="24"/>
        </w:rPr>
        <w:t xml:space="preserve">distinkte </w:t>
      </w:r>
      <w:r w:rsidR="00900951" w:rsidRPr="00E65F50">
        <w:rPr>
          <w:rFonts w:ascii="Times New Roman" w:hAnsi="Times New Roman" w:cs="Times New Roman"/>
          <w:sz w:val="24"/>
        </w:rPr>
        <w:t>fenomenologi</w:t>
      </w:r>
      <w:r w:rsidR="00CF7F8C" w:rsidRPr="00E65F50">
        <w:rPr>
          <w:rFonts w:ascii="Times New Roman" w:hAnsi="Times New Roman" w:cs="Times New Roman"/>
          <w:sz w:val="24"/>
        </w:rPr>
        <w:t xml:space="preserve"> </w:t>
      </w:r>
      <w:r w:rsidR="00C95516" w:rsidRPr="00E65F50">
        <w:rPr>
          <w:rFonts w:ascii="Times New Roman" w:hAnsi="Times New Roman" w:cs="Times New Roman"/>
          <w:sz w:val="24"/>
        </w:rPr>
        <w:t>gjør krav på en</w:t>
      </w:r>
      <w:r w:rsidR="007548F8" w:rsidRPr="00E65F50">
        <w:rPr>
          <w:rFonts w:ascii="Times New Roman" w:hAnsi="Times New Roman" w:cs="Times New Roman"/>
          <w:sz w:val="24"/>
        </w:rPr>
        <w:t xml:space="preserve"> epistemologisk dreining</w:t>
      </w:r>
      <w:r w:rsidR="00162C74" w:rsidRPr="00E65F50">
        <w:rPr>
          <w:rFonts w:ascii="Times New Roman" w:hAnsi="Times New Roman" w:cs="Times New Roman"/>
          <w:sz w:val="24"/>
        </w:rPr>
        <w:t xml:space="preserve"> </w:t>
      </w:r>
      <w:r w:rsidR="000D6203" w:rsidRPr="00E65F50">
        <w:rPr>
          <w:rFonts w:ascii="Times New Roman" w:hAnsi="Times New Roman" w:cs="Times New Roman"/>
          <w:sz w:val="24"/>
        </w:rPr>
        <w:t xml:space="preserve">og </w:t>
      </w:r>
      <w:r w:rsidR="00CF7F8C" w:rsidRPr="00E65F50">
        <w:rPr>
          <w:rFonts w:ascii="Times New Roman" w:hAnsi="Times New Roman" w:cs="Times New Roman"/>
          <w:sz w:val="24"/>
        </w:rPr>
        <w:t xml:space="preserve">teologisk </w:t>
      </w:r>
      <w:r w:rsidR="000D6203" w:rsidRPr="00E65F50">
        <w:rPr>
          <w:rFonts w:ascii="Times New Roman" w:hAnsi="Times New Roman" w:cs="Times New Roman"/>
          <w:sz w:val="24"/>
        </w:rPr>
        <w:t>ny</w:t>
      </w:r>
      <w:r w:rsidR="007548F8" w:rsidRPr="00E65F50">
        <w:rPr>
          <w:rFonts w:ascii="Times New Roman" w:hAnsi="Times New Roman" w:cs="Times New Roman"/>
          <w:sz w:val="24"/>
        </w:rPr>
        <w:t xml:space="preserve">fortolkning </w:t>
      </w:r>
      <w:r w:rsidR="00753B90" w:rsidRPr="00E65F50">
        <w:rPr>
          <w:rFonts w:ascii="Times New Roman" w:hAnsi="Times New Roman" w:cs="Times New Roman"/>
          <w:sz w:val="24"/>
        </w:rPr>
        <w:t>av</w:t>
      </w:r>
      <w:r w:rsidR="00C95516" w:rsidRPr="00E65F50">
        <w:rPr>
          <w:rFonts w:ascii="Times New Roman" w:hAnsi="Times New Roman" w:cs="Times New Roman"/>
          <w:sz w:val="24"/>
        </w:rPr>
        <w:t xml:space="preserve"> </w:t>
      </w:r>
      <w:r w:rsidR="00DA6127" w:rsidRPr="00E65F50">
        <w:rPr>
          <w:rFonts w:ascii="Times New Roman" w:hAnsi="Times New Roman" w:cs="Times New Roman"/>
          <w:sz w:val="24"/>
        </w:rPr>
        <w:t>lidelse, frelse og antropologi</w:t>
      </w:r>
      <w:r w:rsidR="00295A83" w:rsidRPr="00E65F50">
        <w:rPr>
          <w:rFonts w:ascii="Times New Roman" w:hAnsi="Times New Roman" w:cs="Times New Roman"/>
          <w:sz w:val="24"/>
        </w:rPr>
        <w:t xml:space="preserve">. </w:t>
      </w:r>
      <w:r w:rsidR="00AD2C77" w:rsidRPr="00E65F50">
        <w:rPr>
          <w:rFonts w:ascii="Times New Roman" w:hAnsi="Times New Roman" w:cs="Times New Roman"/>
          <w:sz w:val="24"/>
        </w:rPr>
        <w:t xml:space="preserve">I </w:t>
      </w:r>
      <w:r w:rsidR="004A16C9" w:rsidRPr="00E65F50">
        <w:rPr>
          <w:rFonts w:ascii="Times New Roman" w:hAnsi="Times New Roman" w:cs="Times New Roman"/>
          <w:sz w:val="24"/>
        </w:rPr>
        <w:t xml:space="preserve">lys av dette drøfter jeg i </w:t>
      </w:r>
      <w:r w:rsidR="00AD2C77" w:rsidRPr="00E65F50">
        <w:rPr>
          <w:rFonts w:ascii="Times New Roman" w:hAnsi="Times New Roman" w:cs="Times New Roman"/>
          <w:sz w:val="24"/>
        </w:rPr>
        <w:t xml:space="preserve">siste del </w:t>
      </w:r>
      <w:r w:rsidR="0067427F" w:rsidRPr="00E65F50">
        <w:rPr>
          <w:rFonts w:ascii="Times New Roman" w:hAnsi="Times New Roman" w:cs="Times New Roman"/>
          <w:sz w:val="24"/>
        </w:rPr>
        <w:t xml:space="preserve">hvordan en </w:t>
      </w:r>
      <w:r w:rsidR="0033462E" w:rsidRPr="00E65F50">
        <w:rPr>
          <w:rFonts w:ascii="Times New Roman" w:hAnsi="Times New Roman" w:cs="Times New Roman"/>
          <w:sz w:val="24"/>
        </w:rPr>
        <w:t>traumesensitiv</w:t>
      </w:r>
      <w:r w:rsidR="0067427F" w:rsidRPr="00E65F50">
        <w:rPr>
          <w:rFonts w:ascii="Times New Roman" w:hAnsi="Times New Roman" w:cs="Times New Roman"/>
          <w:sz w:val="24"/>
        </w:rPr>
        <w:t xml:space="preserve"> sjelesørgerisk praksis</w:t>
      </w:r>
      <w:r w:rsidR="004A16C9" w:rsidRPr="00E65F50">
        <w:rPr>
          <w:rFonts w:ascii="Times New Roman" w:hAnsi="Times New Roman" w:cs="Times New Roman"/>
          <w:sz w:val="24"/>
        </w:rPr>
        <w:t xml:space="preserve"> kan utformes med henblikk på å tilby hjelp i møte med </w:t>
      </w:r>
      <w:r w:rsidR="00D03EE4" w:rsidRPr="00E65F50">
        <w:rPr>
          <w:rFonts w:ascii="Times New Roman" w:hAnsi="Times New Roman" w:cs="Times New Roman"/>
          <w:sz w:val="24"/>
        </w:rPr>
        <w:t>den traumeutsatte.</w:t>
      </w:r>
      <w:r w:rsidR="004A16C9" w:rsidRPr="00E65F50">
        <w:rPr>
          <w:rFonts w:ascii="Times New Roman" w:hAnsi="Times New Roman" w:cs="Times New Roman"/>
          <w:sz w:val="24"/>
        </w:rPr>
        <w:t xml:space="preserve"> </w:t>
      </w:r>
    </w:p>
    <w:p w14:paraId="0E222759" w14:textId="1084106C" w:rsidR="006851F3" w:rsidRPr="00E65F50" w:rsidRDefault="00B61AB3" w:rsidP="005B33E0">
      <w:pPr>
        <w:pStyle w:val="Overskrift1"/>
        <w:numPr>
          <w:ilvl w:val="0"/>
          <w:numId w:val="3"/>
        </w:numPr>
        <w:rPr>
          <w:color w:val="auto"/>
          <w:rPrChange w:id="4" w:author="Einar Eidsaa Edland" w:date="2022-10-26T11:42:00Z">
            <w:rPr/>
          </w:rPrChange>
        </w:rPr>
      </w:pPr>
      <w:r w:rsidRPr="00E65F50">
        <w:rPr>
          <w:color w:val="auto"/>
          <w:rPrChange w:id="5" w:author="Einar Eidsaa Edland" w:date="2022-10-26T11:42:00Z">
            <w:rPr/>
          </w:rPrChange>
        </w:rPr>
        <w:t>Innledning</w:t>
      </w:r>
    </w:p>
    <w:p w14:paraId="50DC9638" w14:textId="7A17B387" w:rsidR="00951BFE" w:rsidRPr="00E65F50" w:rsidRDefault="00EC3686" w:rsidP="007026D3">
      <w:pPr>
        <w:pStyle w:val="Merknadstekst"/>
        <w:spacing w:line="360" w:lineRule="auto"/>
        <w:rPr>
          <w:rFonts w:ascii="Times New Roman" w:hAnsi="Times New Roman" w:cs="Times New Roman"/>
          <w:sz w:val="24"/>
          <w:szCs w:val="24"/>
        </w:rPr>
      </w:pPr>
      <w:r w:rsidRPr="00E65F50">
        <w:rPr>
          <w:rFonts w:ascii="Times New Roman" w:hAnsi="Times New Roman" w:cs="Times New Roman"/>
          <w:sz w:val="24"/>
          <w:szCs w:val="24"/>
        </w:rPr>
        <w:t>Traumer</w:t>
      </w:r>
      <w:r w:rsidR="007E6290" w:rsidRPr="00E65F50">
        <w:rPr>
          <w:rFonts w:ascii="Times New Roman" w:hAnsi="Times New Roman" w:cs="Times New Roman"/>
          <w:sz w:val="24"/>
          <w:szCs w:val="24"/>
        </w:rPr>
        <w:t xml:space="preserve"> er en del av den menneskelige livsvirkelighet</w:t>
      </w:r>
      <w:r w:rsidR="00AF6C04" w:rsidRPr="00E65F50">
        <w:rPr>
          <w:rFonts w:ascii="Times New Roman" w:hAnsi="Times New Roman" w:cs="Times New Roman"/>
          <w:sz w:val="24"/>
          <w:szCs w:val="24"/>
        </w:rPr>
        <w:t>en</w:t>
      </w:r>
      <w:r w:rsidR="007E6290" w:rsidRPr="00E65F50">
        <w:rPr>
          <w:rFonts w:ascii="Times New Roman" w:hAnsi="Times New Roman" w:cs="Times New Roman"/>
          <w:sz w:val="24"/>
          <w:szCs w:val="24"/>
        </w:rPr>
        <w:t>.</w:t>
      </w:r>
      <w:r w:rsidR="007026D3" w:rsidRPr="00E65F50">
        <w:rPr>
          <w:rFonts w:ascii="Times New Roman" w:hAnsi="Times New Roman" w:cs="Times New Roman"/>
          <w:sz w:val="24"/>
          <w:szCs w:val="24"/>
        </w:rPr>
        <w:t xml:space="preserve"> </w:t>
      </w:r>
      <w:r w:rsidR="009F1368" w:rsidRPr="00E65F50">
        <w:rPr>
          <w:rFonts w:ascii="Times New Roman" w:hAnsi="Times New Roman" w:cs="Times New Roman"/>
          <w:sz w:val="24"/>
          <w:szCs w:val="24"/>
        </w:rPr>
        <w:t>I d</w:t>
      </w:r>
      <w:r w:rsidR="007026D3" w:rsidRPr="00E65F50">
        <w:rPr>
          <w:rFonts w:ascii="Times New Roman" w:hAnsi="Times New Roman" w:cs="Times New Roman"/>
          <w:sz w:val="24"/>
          <w:szCs w:val="24"/>
        </w:rPr>
        <w:t xml:space="preserve">e bibelske fortellingene </w:t>
      </w:r>
      <w:r w:rsidR="009F1368" w:rsidRPr="00E65F50">
        <w:rPr>
          <w:rFonts w:ascii="Times New Roman" w:hAnsi="Times New Roman" w:cs="Times New Roman"/>
          <w:sz w:val="24"/>
          <w:szCs w:val="24"/>
        </w:rPr>
        <w:t xml:space="preserve">finner vi en rekke </w:t>
      </w:r>
      <w:r w:rsidR="007026D3" w:rsidRPr="00E65F50">
        <w:rPr>
          <w:rFonts w:ascii="Times New Roman" w:hAnsi="Times New Roman" w:cs="Times New Roman"/>
          <w:sz w:val="24"/>
          <w:szCs w:val="24"/>
        </w:rPr>
        <w:t>usminke</w:t>
      </w:r>
      <w:r w:rsidR="009F1368" w:rsidRPr="00E65F50">
        <w:rPr>
          <w:rFonts w:ascii="Times New Roman" w:hAnsi="Times New Roman" w:cs="Times New Roman"/>
          <w:sz w:val="24"/>
          <w:szCs w:val="24"/>
        </w:rPr>
        <w:t>de beretninger</w:t>
      </w:r>
      <w:r w:rsidR="007026D3" w:rsidRPr="00E65F50">
        <w:rPr>
          <w:rFonts w:ascii="Times New Roman" w:hAnsi="Times New Roman" w:cs="Times New Roman"/>
          <w:sz w:val="24"/>
          <w:szCs w:val="24"/>
        </w:rPr>
        <w:t xml:space="preserve"> om </w:t>
      </w:r>
      <w:r w:rsidR="009F1368" w:rsidRPr="00E65F50">
        <w:rPr>
          <w:rFonts w:ascii="Times New Roman" w:hAnsi="Times New Roman" w:cs="Times New Roman"/>
          <w:sz w:val="24"/>
          <w:szCs w:val="24"/>
        </w:rPr>
        <w:t>traumatiske erfaringer</w:t>
      </w:r>
      <w:r w:rsidR="007026D3" w:rsidRPr="00E65F50">
        <w:rPr>
          <w:rFonts w:ascii="Times New Roman" w:hAnsi="Times New Roman" w:cs="Times New Roman"/>
          <w:sz w:val="24"/>
          <w:szCs w:val="24"/>
        </w:rPr>
        <w:t xml:space="preserve">. </w:t>
      </w:r>
      <w:r w:rsidR="009F1368" w:rsidRPr="00E65F50">
        <w:rPr>
          <w:rFonts w:ascii="Times New Roman" w:hAnsi="Times New Roman" w:cs="Times New Roman"/>
          <w:sz w:val="24"/>
          <w:szCs w:val="24"/>
        </w:rPr>
        <w:t>Én av disse er d</w:t>
      </w:r>
      <w:r w:rsidR="00C8442A" w:rsidRPr="00E65F50">
        <w:rPr>
          <w:rFonts w:ascii="Times New Roman" w:hAnsi="Times New Roman" w:cs="Times New Roman"/>
          <w:sz w:val="24"/>
          <w:szCs w:val="24"/>
        </w:rPr>
        <w:t xml:space="preserve">en kristne </w:t>
      </w:r>
      <w:r w:rsidR="00602251" w:rsidRPr="00E65F50">
        <w:rPr>
          <w:rFonts w:ascii="Times New Roman" w:hAnsi="Times New Roman" w:cs="Times New Roman"/>
          <w:sz w:val="24"/>
          <w:szCs w:val="24"/>
        </w:rPr>
        <w:t>t</w:t>
      </w:r>
      <w:r w:rsidR="00F07982" w:rsidRPr="00E65F50">
        <w:rPr>
          <w:rFonts w:ascii="Times New Roman" w:hAnsi="Times New Roman" w:cs="Times New Roman"/>
          <w:sz w:val="24"/>
          <w:szCs w:val="24"/>
        </w:rPr>
        <w:t xml:space="preserve">roens mest </w:t>
      </w:r>
      <w:r w:rsidR="00970A03" w:rsidRPr="00E65F50">
        <w:rPr>
          <w:rFonts w:ascii="Times New Roman" w:hAnsi="Times New Roman" w:cs="Times New Roman"/>
          <w:sz w:val="24"/>
          <w:szCs w:val="24"/>
        </w:rPr>
        <w:t>betydningsfulle</w:t>
      </w:r>
      <w:r w:rsidR="00F07982" w:rsidRPr="00E65F50">
        <w:rPr>
          <w:rFonts w:ascii="Times New Roman" w:hAnsi="Times New Roman" w:cs="Times New Roman"/>
          <w:sz w:val="24"/>
          <w:szCs w:val="24"/>
        </w:rPr>
        <w:t xml:space="preserve"> hendelse</w:t>
      </w:r>
      <w:r w:rsidR="00AF6C04" w:rsidRPr="00E65F50">
        <w:rPr>
          <w:rFonts w:ascii="Times New Roman" w:hAnsi="Times New Roman" w:cs="Times New Roman"/>
          <w:sz w:val="24"/>
          <w:szCs w:val="24"/>
        </w:rPr>
        <w:t>,</w:t>
      </w:r>
      <w:r w:rsidR="00F07982" w:rsidRPr="00E65F50">
        <w:rPr>
          <w:rFonts w:ascii="Times New Roman" w:hAnsi="Times New Roman" w:cs="Times New Roman"/>
          <w:sz w:val="24"/>
          <w:szCs w:val="24"/>
        </w:rPr>
        <w:t xml:space="preserve"> </w:t>
      </w:r>
      <w:r w:rsidR="008963DD" w:rsidRPr="00E65F50">
        <w:rPr>
          <w:rFonts w:ascii="Times New Roman" w:hAnsi="Times New Roman" w:cs="Times New Roman"/>
          <w:sz w:val="24"/>
          <w:szCs w:val="24"/>
        </w:rPr>
        <w:t>korsfestelsen</w:t>
      </w:r>
      <w:r w:rsidR="007026D3" w:rsidRPr="00E65F50">
        <w:rPr>
          <w:rFonts w:ascii="Times New Roman" w:hAnsi="Times New Roman" w:cs="Times New Roman"/>
          <w:sz w:val="24"/>
          <w:szCs w:val="24"/>
        </w:rPr>
        <w:t>. Jesu nærmeste</w:t>
      </w:r>
      <w:r w:rsidR="00D364B7" w:rsidRPr="00E65F50">
        <w:rPr>
          <w:rFonts w:ascii="Times New Roman" w:hAnsi="Times New Roman" w:cs="Times New Roman"/>
          <w:sz w:val="24"/>
          <w:szCs w:val="24"/>
        </w:rPr>
        <w:t xml:space="preserve"> måtte maktesløst</w:t>
      </w:r>
      <w:r w:rsidR="007026D3" w:rsidRPr="00E65F50">
        <w:rPr>
          <w:rFonts w:ascii="Times New Roman" w:hAnsi="Times New Roman" w:cs="Times New Roman"/>
          <w:sz w:val="24"/>
          <w:szCs w:val="24"/>
        </w:rPr>
        <w:t xml:space="preserve"> </w:t>
      </w:r>
      <w:r w:rsidR="009F1368" w:rsidRPr="00E65F50">
        <w:rPr>
          <w:rFonts w:ascii="Times New Roman" w:hAnsi="Times New Roman" w:cs="Times New Roman"/>
          <w:sz w:val="24"/>
          <w:szCs w:val="24"/>
        </w:rPr>
        <w:t>bevitne</w:t>
      </w:r>
      <w:r w:rsidR="00AF6C04" w:rsidRPr="00E65F50">
        <w:rPr>
          <w:rFonts w:ascii="Times New Roman" w:hAnsi="Times New Roman" w:cs="Times New Roman"/>
          <w:sz w:val="24"/>
          <w:szCs w:val="24"/>
        </w:rPr>
        <w:t xml:space="preserve"> </w:t>
      </w:r>
      <w:r w:rsidR="007026D3" w:rsidRPr="00E65F50">
        <w:rPr>
          <w:rFonts w:ascii="Times New Roman" w:hAnsi="Times New Roman" w:cs="Times New Roman"/>
          <w:sz w:val="24"/>
          <w:szCs w:val="24"/>
        </w:rPr>
        <w:t xml:space="preserve">at </w:t>
      </w:r>
      <w:r w:rsidR="00E2392B" w:rsidRPr="00E65F50">
        <w:rPr>
          <w:rFonts w:ascii="Times New Roman" w:hAnsi="Times New Roman" w:cs="Times New Roman"/>
          <w:sz w:val="24"/>
          <w:szCs w:val="24"/>
        </w:rPr>
        <w:t xml:space="preserve">han de trodde var Messias </w:t>
      </w:r>
      <w:r w:rsidR="009F1368" w:rsidRPr="00E65F50">
        <w:rPr>
          <w:rFonts w:ascii="Times New Roman" w:hAnsi="Times New Roman" w:cs="Times New Roman"/>
          <w:sz w:val="24"/>
          <w:szCs w:val="24"/>
        </w:rPr>
        <w:t xml:space="preserve">på brutalt vis </w:t>
      </w:r>
      <w:r w:rsidR="00E2392B" w:rsidRPr="00E65F50">
        <w:rPr>
          <w:rFonts w:ascii="Times New Roman" w:hAnsi="Times New Roman" w:cs="Times New Roman"/>
          <w:sz w:val="24"/>
          <w:szCs w:val="24"/>
        </w:rPr>
        <w:t>ble revet bort fra dem</w:t>
      </w:r>
      <w:r w:rsidR="009F1368" w:rsidRPr="00E65F50">
        <w:rPr>
          <w:rFonts w:ascii="Times New Roman" w:hAnsi="Times New Roman" w:cs="Times New Roman"/>
          <w:sz w:val="24"/>
          <w:szCs w:val="24"/>
        </w:rPr>
        <w:t xml:space="preserve">. De var overlatt til seg selv med smerten og sorgen over tapet av sin </w:t>
      </w:r>
      <w:r w:rsidR="00D364B7" w:rsidRPr="00E65F50">
        <w:rPr>
          <w:rFonts w:ascii="Times New Roman" w:hAnsi="Times New Roman" w:cs="Times New Roman"/>
          <w:sz w:val="24"/>
          <w:szCs w:val="24"/>
        </w:rPr>
        <w:t>m</w:t>
      </w:r>
      <w:r w:rsidR="009F1368" w:rsidRPr="00E65F50">
        <w:rPr>
          <w:rFonts w:ascii="Times New Roman" w:hAnsi="Times New Roman" w:cs="Times New Roman"/>
          <w:sz w:val="24"/>
          <w:szCs w:val="24"/>
        </w:rPr>
        <w:t>ester og</w:t>
      </w:r>
      <w:r w:rsidR="00D364B7" w:rsidRPr="00E65F50">
        <w:rPr>
          <w:rFonts w:ascii="Times New Roman" w:hAnsi="Times New Roman" w:cs="Times New Roman"/>
          <w:sz w:val="24"/>
          <w:szCs w:val="24"/>
        </w:rPr>
        <w:t xml:space="preserve"> med</w:t>
      </w:r>
      <w:r w:rsidR="009F1368" w:rsidRPr="00E65F50">
        <w:rPr>
          <w:rFonts w:ascii="Times New Roman" w:hAnsi="Times New Roman" w:cs="Times New Roman"/>
          <w:sz w:val="24"/>
          <w:szCs w:val="24"/>
        </w:rPr>
        <w:t xml:space="preserve"> </w:t>
      </w:r>
      <w:r w:rsidR="00951BFE" w:rsidRPr="00E65F50">
        <w:rPr>
          <w:rFonts w:ascii="Times New Roman" w:hAnsi="Times New Roman" w:cs="Times New Roman"/>
          <w:sz w:val="24"/>
          <w:szCs w:val="24"/>
        </w:rPr>
        <w:t>f</w:t>
      </w:r>
      <w:r w:rsidR="009F1368" w:rsidRPr="00E65F50">
        <w:rPr>
          <w:rFonts w:ascii="Times New Roman" w:hAnsi="Times New Roman" w:cs="Times New Roman"/>
          <w:sz w:val="24"/>
          <w:szCs w:val="24"/>
        </w:rPr>
        <w:t>remtidshåpet knust.</w:t>
      </w:r>
      <w:r w:rsidR="00951BFE" w:rsidRPr="00E65F50">
        <w:rPr>
          <w:rFonts w:ascii="Times New Roman" w:hAnsi="Times New Roman" w:cs="Times New Roman"/>
          <w:sz w:val="24"/>
          <w:szCs w:val="24"/>
        </w:rPr>
        <w:t xml:space="preserve"> </w:t>
      </w:r>
      <w:r w:rsidR="00503BD6" w:rsidRPr="00E65F50">
        <w:rPr>
          <w:rFonts w:ascii="Times New Roman" w:hAnsi="Times New Roman" w:cs="Times New Roman"/>
          <w:sz w:val="24"/>
          <w:szCs w:val="24"/>
        </w:rPr>
        <w:t>Kan</w:t>
      </w:r>
      <w:r w:rsidR="00951BFE" w:rsidRPr="00E65F50">
        <w:rPr>
          <w:rFonts w:ascii="Times New Roman" w:hAnsi="Times New Roman" w:cs="Times New Roman"/>
          <w:sz w:val="24"/>
          <w:szCs w:val="24"/>
        </w:rPr>
        <w:t xml:space="preserve"> </w:t>
      </w:r>
      <w:r w:rsidR="00D364B7" w:rsidRPr="00E65F50">
        <w:rPr>
          <w:rFonts w:ascii="Times New Roman" w:hAnsi="Times New Roman" w:cs="Times New Roman"/>
          <w:sz w:val="24"/>
          <w:szCs w:val="24"/>
        </w:rPr>
        <w:t>den traumatiske reaksjonen</w:t>
      </w:r>
      <w:r w:rsidR="00503BD6" w:rsidRPr="00E65F50">
        <w:rPr>
          <w:rFonts w:ascii="Times New Roman" w:hAnsi="Times New Roman" w:cs="Times New Roman"/>
          <w:sz w:val="24"/>
          <w:szCs w:val="24"/>
        </w:rPr>
        <w:t xml:space="preserve"> ha vært</w:t>
      </w:r>
      <w:r w:rsidR="00951BFE" w:rsidRPr="00E65F50">
        <w:rPr>
          <w:rFonts w:ascii="Times New Roman" w:hAnsi="Times New Roman" w:cs="Times New Roman"/>
          <w:sz w:val="24"/>
          <w:szCs w:val="24"/>
        </w:rPr>
        <w:t xml:space="preserve"> av betydning for at Emmausvandrerne ikke gjenkjente </w:t>
      </w:r>
      <w:r w:rsidR="00D364B7" w:rsidRPr="00E65F50">
        <w:rPr>
          <w:rFonts w:ascii="Times New Roman" w:hAnsi="Times New Roman" w:cs="Times New Roman"/>
          <w:sz w:val="24"/>
          <w:szCs w:val="24"/>
        </w:rPr>
        <w:t>den oppstandne Kristus</w:t>
      </w:r>
      <w:r w:rsidR="00951BFE" w:rsidRPr="00E65F50">
        <w:rPr>
          <w:rFonts w:ascii="Times New Roman" w:hAnsi="Times New Roman" w:cs="Times New Roman"/>
          <w:sz w:val="24"/>
          <w:szCs w:val="24"/>
        </w:rPr>
        <w:t xml:space="preserve">? Eller </w:t>
      </w:r>
      <w:r w:rsidR="00AD1BC4" w:rsidRPr="00E65F50">
        <w:rPr>
          <w:rFonts w:ascii="Times New Roman" w:hAnsi="Times New Roman" w:cs="Times New Roman"/>
          <w:sz w:val="24"/>
          <w:szCs w:val="24"/>
        </w:rPr>
        <w:t>kan</w:t>
      </w:r>
      <w:r w:rsidR="00951BFE" w:rsidRPr="00E65F50">
        <w:rPr>
          <w:rFonts w:ascii="Times New Roman" w:hAnsi="Times New Roman" w:cs="Times New Roman"/>
          <w:sz w:val="24"/>
          <w:szCs w:val="24"/>
        </w:rPr>
        <w:t xml:space="preserve"> tvilen til disippelen Tomas </w:t>
      </w:r>
      <w:r w:rsidR="00AD1BC4" w:rsidRPr="00E65F50">
        <w:rPr>
          <w:rFonts w:ascii="Times New Roman" w:hAnsi="Times New Roman" w:cs="Times New Roman"/>
          <w:sz w:val="24"/>
          <w:szCs w:val="24"/>
        </w:rPr>
        <w:t xml:space="preserve">ha hatt </w:t>
      </w:r>
      <w:r w:rsidR="001D433E" w:rsidRPr="00E65F50">
        <w:rPr>
          <w:rFonts w:ascii="Times New Roman" w:hAnsi="Times New Roman" w:cs="Times New Roman"/>
          <w:sz w:val="24"/>
          <w:szCs w:val="24"/>
        </w:rPr>
        <w:t>elementer av d</w:t>
      </w:r>
      <w:r w:rsidR="00602251" w:rsidRPr="00E65F50">
        <w:rPr>
          <w:rFonts w:ascii="Times New Roman" w:hAnsi="Times New Roman" w:cs="Times New Roman"/>
          <w:sz w:val="24"/>
          <w:szCs w:val="24"/>
        </w:rPr>
        <w:t>issosiasjon</w:t>
      </w:r>
      <w:r w:rsidR="00AF6C04" w:rsidRPr="00E65F50">
        <w:rPr>
          <w:rFonts w:ascii="Times New Roman" w:hAnsi="Times New Roman" w:cs="Times New Roman"/>
          <w:sz w:val="24"/>
          <w:szCs w:val="24"/>
        </w:rPr>
        <w:t xml:space="preserve"> </w:t>
      </w:r>
      <w:r w:rsidR="009E6036" w:rsidRPr="00E65F50">
        <w:rPr>
          <w:rFonts w:ascii="Times New Roman" w:hAnsi="Times New Roman" w:cs="Times New Roman"/>
          <w:sz w:val="24"/>
          <w:szCs w:val="24"/>
        </w:rPr>
        <w:t>i seg</w:t>
      </w:r>
      <w:r w:rsidR="00602251" w:rsidRPr="00E65F50">
        <w:rPr>
          <w:rFonts w:ascii="Times New Roman" w:hAnsi="Times New Roman" w:cs="Times New Roman"/>
          <w:sz w:val="24"/>
          <w:szCs w:val="24"/>
        </w:rPr>
        <w:t xml:space="preserve"> og ikke først og fremst, slik den er blitt tolket i senere europeisk filosofi og teologi, som tvilen på Guds eksistens </w:t>
      </w:r>
      <w:r w:rsidR="00602251"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Jones&lt;/Author&gt;&lt;Year&gt;2019&lt;/Year&gt;&lt;RecNum&gt;30&lt;/RecNum&gt;&lt;Pages&gt;xii&lt;/Pages&gt;&lt;DisplayText&gt;(Jones 2019: xii)&lt;/DisplayText&gt;&lt;record&gt;&lt;rec-number&gt;30&lt;/rec-number&gt;&lt;foreign-keys&gt;&lt;key app="EN" db-id="2perf02woa0z5wew9f95x9tptffrdffzezvv" timestamp="1630915958"&gt;30&lt;/key&gt;&lt;/foreign-keys&gt;&lt;ref-type name="Book"&gt;6&lt;/ref-type&gt;&lt;contributors&gt;&lt;authors&gt;&lt;author&gt;Jones, Serene&lt;/author&gt;&lt;/authors&gt;&lt;/contributors&gt;&lt;titles&gt;&lt;title&gt;Trauma and grace : theology in a ruptured world&lt;/title&gt;&lt;/titles&gt;&lt;edition&gt;Second edition.&lt;/edition&gt;&lt;keywords&gt;&lt;keyword&gt;Post-traumatic stress disorder -- Patients -- Religious life&lt;/keyword&gt;&lt;keyword&gt;Post-traumatic stress disorder -- Religious aspects -- Christianity&lt;/keyword&gt;&lt;keyword&gt;Psychic trauma -- Religious aspects -- Christianity&lt;/keyword&gt;&lt;keyword&gt;Spiritual healing&lt;/keyword&gt;&lt;keyword&gt;Psychology, Religious&lt;/keyword&gt;&lt;keyword&gt;Suffering -- Biblical teaching&lt;/keyword&gt;&lt;keyword&gt;traumer&lt;/keyword&gt;&lt;keyword&gt;lidelser&lt;/keyword&gt;&lt;keyword&gt;nåde&lt;/keyword&gt;&lt;keyword&gt;frelse&lt;/keyword&gt;&lt;keyword&gt;teologi&lt;/keyword&gt;&lt;/keywords&gt;&lt;dates&gt;&lt;year&gt;2019&lt;/year&gt;&lt;/dates&gt;&lt;pub-location&gt;Louisville, KY&lt;/pub-location&gt;&lt;publisher&gt;Westminster John Knox&lt;/publisher&gt;&lt;isbn&gt;9780664264772&lt;/isbn&gt;&lt;urls&gt;&lt;/urls&gt;&lt;/record&gt;&lt;/Cite&gt;&lt;/EndNote&gt;</w:instrText>
      </w:r>
      <w:r w:rsidR="00602251"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Jones 2019: xii)</w:t>
      </w:r>
      <w:r w:rsidR="00602251" w:rsidRPr="00E65F50">
        <w:rPr>
          <w:rFonts w:ascii="Times New Roman" w:hAnsi="Times New Roman" w:cs="Times New Roman"/>
          <w:sz w:val="24"/>
          <w:szCs w:val="24"/>
        </w:rPr>
        <w:fldChar w:fldCharType="end"/>
      </w:r>
      <w:r w:rsidR="000A3F6F" w:rsidRPr="00E65F50">
        <w:rPr>
          <w:rFonts w:ascii="Times New Roman" w:hAnsi="Times New Roman" w:cs="Times New Roman"/>
          <w:sz w:val="24"/>
          <w:szCs w:val="24"/>
        </w:rPr>
        <w:t>?</w:t>
      </w:r>
    </w:p>
    <w:p w14:paraId="36DC655A" w14:textId="7A4F3E7F" w:rsidR="00012D47" w:rsidRPr="00E65F50" w:rsidRDefault="00712B80" w:rsidP="00484A3B">
      <w:pPr>
        <w:pStyle w:val="Merknadstekst"/>
        <w:spacing w:line="360" w:lineRule="auto"/>
        <w:ind w:firstLine="708"/>
        <w:rPr>
          <w:rFonts w:ascii="Times New Roman" w:hAnsi="Times New Roman" w:cs="Times New Roman"/>
          <w:i/>
          <w:iCs/>
          <w:sz w:val="24"/>
          <w:szCs w:val="24"/>
        </w:rPr>
      </w:pPr>
      <w:r w:rsidRPr="00E65F50">
        <w:rPr>
          <w:rFonts w:ascii="Times New Roman" w:hAnsi="Times New Roman" w:cs="Times New Roman"/>
          <w:sz w:val="24"/>
          <w:szCs w:val="24"/>
        </w:rPr>
        <w:t xml:space="preserve">Kristen teologi </w:t>
      </w:r>
      <w:r w:rsidR="009E6036" w:rsidRPr="00E65F50">
        <w:rPr>
          <w:rFonts w:ascii="Times New Roman" w:hAnsi="Times New Roman" w:cs="Times New Roman"/>
          <w:sz w:val="24"/>
          <w:szCs w:val="24"/>
        </w:rPr>
        <w:t>kan forstås som</w:t>
      </w:r>
      <w:r w:rsidR="003A1BB3" w:rsidRPr="00E65F50">
        <w:rPr>
          <w:rFonts w:ascii="Times New Roman" w:hAnsi="Times New Roman" w:cs="Times New Roman"/>
          <w:sz w:val="24"/>
          <w:szCs w:val="24"/>
        </w:rPr>
        <w:t xml:space="preserve"> en</w:t>
      </w:r>
      <w:r w:rsidR="006A0CE1" w:rsidRPr="00E65F50">
        <w:rPr>
          <w:rFonts w:ascii="Times New Roman" w:hAnsi="Times New Roman" w:cs="Times New Roman"/>
          <w:sz w:val="24"/>
          <w:szCs w:val="24"/>
        </w:rPr>
        <w:t xml:space="preserve"> respons til </w:t>
      </w:r>
      <w:r w:rsidR="003A1BB3" w:rsidRPr="00E65F50">
        <w:rPr>
          <w:rFonts w:ascii="Times New Roman" w:hAnsi="Times New Roman" w:cs="Times New Roman"/>
          <w:sz w:val="24"/>
          <w:szCs w:val="24"/>
        </w:rPr>
        <w:t xml:space="preserve">den </w:t>
      </w:r>
      <w:r w:rsidR="006A0CE1" w:rsidRPr="00E65F50">
        <w:rPr>
          <w:rFonts w:ascii="Times New Roman" w:hAnsi="Times New Roman" w:cs="Times New Roman"/>
          <w:sz w:val="24"/>
          <w:szCs w:val="24"/>
        </w:rPr>
        <w:t>traum</w:t>
      </w:r>
      <w:r w:rsidR="003A1BB3" w:rsidRPr="00E65F50">
        <w:rPr>
          <w:rFonts w:ascii="Times New Roman" w:hAnsi="Times New Roman" w:cs="Times New Roman"/>
          <w:sz w:val="24"/>
          <w:szCs w:val="24"/>
        </w:rPr>
        <w:t>atiske erfaringen</w:t>
      </w:r>
      <w:r w:rsidR="004B2C90" w:rsidRPr="00E65F50">
        <w:rPr>
          <w:rFonts w:ascii="Times New Roman" w:hAnsi="Times New Roman" w:cs="Times New Roman"/>
          <w:sz w:val="24"/>
          <w:szCs w:val="24"/>
        </w:rPr>
        <w:t xml:space="preserve"> </w:t>
      </w:r>
      <w:r w:rsidR="004B2C90"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Scarsella&lt;/Author&gt;&lt;Year&gt;2018&lt;/Year&gt;&lt;RecNum&gt;4&lt;/RecNum&gt;&lt;Pages&gt;256&lt;/Pages&gt;&lt;DisplayText&gt;(Scarsella 2018: 256)&lt;/DisplayText&gt;&lt;record&gt;&lt;rec-number&gt;4&lt;/rec-number&gt;&lt;foreign-keys&gt;&lt;key app="EN" db-id="2perf02woa0z5wew9f95x9tptffrdffzezvv" timestamp="1629282501"&gt;4&lt;/key&gt;&lt;/foreign-keys&gt;&lt;ref-type name="Book Section"&gt;5&lt;/ref-type&gt;&lt;contributors&gt;&lt;authors&gt;&lt;author&gt;Scarsella, Hilary Jerome&lt;/author&gt;&lt;/authors&gt;&lt;secondary-authors&gt;&lt;author&gt;Boynton, Eric&lt;/author&gt;&lt;author&gt;Capretto, Peter&lt;/author&gt;&lt;/secondary-authors&gt;&lt;/contributors&gt;&lt;titles&gt;&lt;title&gt;Trauma and Theology: Prospects and Limits in Light of the Cross&lt;/title&gt;&lt;secondary-title&gt;Trauma and Transcendence: Suffering and the Limits of Theory&lt;/secondary-title&gt;&lt;/titles&gt;&lt;pages&gt;256-282&lt;/pages&gt;&lt;edition&gt;1&lt;/edition&gt;&lt;section&gt;12&lt;/section&gt;&lt;dates&gt;&lt;year&gt;2018&lt;/year&gt;&lt;/dates&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4B2C90"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Scarsella 2018: 256)</w:t>
      </w:r>
      <w:r w:rsidR="004B2C90" w:rsidRPr="00E65F50">
        <w:rPr>
          <w:rFonts w:ascii="Times New Roman" w:hAnsi="Times New Roman" w:cs="Times New Roman"/>
          <w:sz w:val="24"/>
          <w:szCs w:val="24"/>
        </w:rPr>
        <w:fldChar w:fldCharType="end"/>
      </w:r>
      <w:r w:rsidR="003A1BB3" w:rsidRPr="00E65F50">
        <w:rPr>
          <w:rFonts w:ascii="Times New Roman" w:hAnsi="Times New Roman" w:cs="Times New Roman"/>
          <w:sz w:val="24"/>
          <w:szCs w:val="24"/>
        </w:rPr>
        <w:t>.</w:t>
      </w:r>
      <w:r w:rsidR="0053127A" w:rsidRPr="00E65F50">
        <w:rPr>
          <w:rFonts w:ascii="Times New Roman" w:hAnsi="Times New Roman" w:cs="Times New Roman"/>
          <w:sz w:val="24"/>
          <w:szCs w:val="24"/>
        </w:rPr>
        <w:t xml:space="preserve"> </w:t>
      </w:r>
      <w:r w:rsidR="00164C3B" w:rsidRPr="00E65F50">
        <w:rPr>
          <w:rFonts w:ascii="Times New Roman" w:hAnsi="Times New Roman" w:cs="Times New Roman"/>
          <w:sz w:val="24"/>
          <w:szCs w:val="24"/>
        </w:rPr>
        <w:t>U</w:t>
      </w:r>
      <w:r w:rsidR="002D6FAD" w:rsidRPr="00E65F50">
        <w:rPr>
          <w:rFonts w:ascii="Times New Roman" w:hAnsi="Times New Roman" w:cs="Times New Roman"/>
          <w:sz w:val="24"/>
          <w:szCs w:val="24"/>
        </w:rPr>
        <w:t xml:space="preserve">tviklingen i </w:t>
      </w:r>
      <w:r w:rsidR="00B61AB3" w:rsidRPr="00E65F50">
        <w:rPr>
          <w:rFonts w:ascii="Times New Roman" w:hAnsi="Times New Roman" w:cs="Times New Roman"/>
          <w:sz w:val="24"/>
          <w:szCs w:val="24"/>
        </w:rPr>
        <w:t>traume</w:t>
      </w:r>
      <w:r w:rsidR="002D6FAD" w:rsidRPr="00E65F50">
        <w:rPr>
          <w:rFonts w:ascii="Times New Roman" w:hAnsi="Times New Roman" w:cs="Times New Roman"/>
          <w:sz w:val="24"/>
          <w:szCs w:val="24"/>
        </w:rPr>
        <w:t>feltet</w:t>
      </w:r>
      <w:r w:rsidR="00B61AB3" w:rsidRPr="00E65F50">
        <w:rPr>
          <w:rFonts w:ascii="Times New Roman" w:hAnsi="Times New Roman" w:cs="Times New Roman"/>
          <w:sz w:val="24"/>
          <w:szCs w:val="24"/>
        </w:rPr>
        <w:t xml:space="preserve"> de senere tiårene </w:t>
      </w:r>
      <w:r w:rsidR="00066D7B" w:rsidRPr="00E65F50">
        <w:rPr>
          <w:rFonts w:ascii="Times New Roman" w:hAnsi="Times New Roman" w:cs="Times New Roman"/>
          <w:sz w:val="24"/>
          <w:szCs w:val="24"/>
        </w:rPr>
        <w:t xml:space="preserve">har </w:t>
      </w:r>
      <w:r w:rsidR="00164C3B" w:rsidRPr="00E65F50">
        <w:rPr>
          <w:rFonts w:ascii="Times New Roman" w:hAnsi="Times New Roman" w:cs="Times New Roman"/>
          <w:sz w:val="24"/>
          <w:szCs w:val="24"/>
        </w:rPr>
        <w:t>gitt</w:t>
      </w:r>
      <w:r w:rsidR="002D6FAD" w:rsidRPr="00E65F50">
        <w:rPr>
          <w:rFonts w:ascii="Times New Roman" w:hAnsi="Times New Roman" w:cs="Times New Roman"/>
          <w:sz w:val="24"/>
          <w:szCs w:val="24"/>
        </w:rPr>
        <w:t xml:space="preserve"> </w:t>
      </w:r>
      <w:r w:rsidR="00B61AB3" w:rsidRPr="00E65F50">
        <w:rPr>
          <w:rFonts w:ascii="Times New Roman" w:hAnsi="Times New Roman" w:cs="Times New Roman"/>
          <w:sz w:val="24"/>
          <w:szCs w:val="24"/>
        </w:rPr>
        <w:t xml:space="preserve">ny </w:t>
      </w:r>
      <w:r w:rsidR="00164C3B" w:rsidRPr="00E65F50">
        <w:rPr>
          <w:rFonts w:ascii="Times New Roman" w:hAnsi="Times New Roman" w:cs="Times New Roman"/>
          <w:sz w:val="24"/>
          <w:szCs w:val="24"/>
        </w:rPr>
        <w:t>kunnskap om</w:t>
      </w:r>
      <w:r w:rsidR="00B61AB3" w:rsidRPr="00E65F50">
        <w:rPr>
          <w:rFonts w:ascii="Times New Roman" w:hAnsi="Times New Roman" w:cs="Times New Roman"/>
          <w:sz w:val="24"/>
          <w:szCs w:val="24"/>
        </w:rPr>
        <w:t xml:space="preserve"> hvordan </w:t>
      </w:r>
      <w:r w:rsidR="00E17D84" w:rsidRPr="00E65F50">
        <w:rPr>
          <w:rFonts w:ascii="Times New Roman" w:hAnsi="Times New Roman" w:cs="Times New Roman"/>
          <w:sz w:val="24"/>
          <w:szCs w:val="24"/>
        </w:rPr>
        <w:t>traumatiske erfaringer</w:t>
      </w:r>
      <w:r w:rsidR="00B61AB3" w:rsidRPr="00E65F50">
        <w:rPr>
          <w:rFonts w:ascii="Times New Roman" w:hAnsi="Times New Roman" w:cs="Times New Roman"/>
          <w:sz w:val="24"/>
          <w:szCs w:val="24"/>
        </w:rPr>
        <w:t xml:space="preserve"> rammer mennesket </w:t>
      </w:r>
      <w:r w:rsidR="00F0548C" w:rsidRPr="00E65F50">
        <w:rPr>
          <w:rFonts w:ascii="Times New Roman" w:hAnsi="Times New Roman" w:cs="Times New Roman"/>
          <w:sz w:val="24"/>
          <w:szCs w:val="24"/>
        </w:rPr>
        <w:t xml:space="preserve">i </w:t>
      </w:r>
      <w:r w:rsidR="00FD665A" w:rsidRPr="00E65F50">
        <w:rPr>
          <w:rFonts w:ascii="Times New Roman" w:hAnsi="Times New Roman" w:cs="Times New Roman"/>
          <w:sz w:val="24"/>
          <w:szCs w:val="24"/>
        </w:rPr>
        <w:t xml:space="preserve">både </w:t>
      </w:r>
      <w:r w:rsidR="00B61AB3" w:rsidRPr="00E65F50">
        <w:rPr>
          <w:rFonts w:ascii="Times New Roman" w:hAnsi="Times New Roman" w:cs="Times New Roman"/>
          <w:sz w:val="24"/>
          <w:szCs w:val="24"/>
        </w:rPr>
        <w:t>biologisk, psykologisk</w:t>
      </w:r>
      <w:r w:rsidR="00B4787A" w:rsidRPr="00E65F50">
        <w:rPr>
          <w:rFonts w:ascii="Times New Roman" w:hAnsi="Times New Roman" w:cs="Times New Roman"/>
          <w:sz w:val="24"/>
          <w:szCs w:val="24"/>
        </w:rPr>
        <w:t>, sosial</w:t>
      </w:r>
      <w:r w:rsidR="00B61AB3" w:rsidRPr="00E65F50">
        <w:rPr>
          <w:rFonts w:ascii="Times New Roman" w:hAnsi="Times New Roman" w:cs="Times New Roman"/>
          <w:sz w:val="24"/>
          <w:szCs w:val="24"/>
        </w:rPr>
        <w:t xml:space="preserve"> og </w:t>
      </w:r>
      <w:r w:rsidR="00271896" w:rsidRPr="00E65F50">
        <w:rPr>
          <w:rFonts w:ascii="Times New Roman" w:hAnsi="Times New Roman" w:cs="Times New Roman"/>
          <w:sz w:val="24"/>
          <w:szCs w:val="24"/>
        </w:rPr>
        <w:t xml:space="preserve">åndelig </w:t>
      </w:r>
      <w:r w:rsidR="00F0548C" w:rsidRPr="00E65F50">
        <w:rPr>
          <w:rFonts w:ascii="Times New Roman" w:hAnsi="Times New Roman" w:cs="Times New Roman"/>
          <w:sz w:val="24"/>
          <w:szCs w:val="24"/>
        </w:rPr>
        <w:t>forstand.</w:t>
      </w:r>
      <w:r w:rsidR="00723E91" w:rsidRPr="00E65F50">
        <w:rPr>
          <w:rFonts w:ascii="Times New Roman" w:hAnsi="Times New Roman" w:cs="Times New Roman"/>
          <w:sz w:val="24"/>
          <w:szCs w:val="24"/>
        </w:rPr>
        <w:t xml:space="preserve"> </w:t>
      </w:r>
      <w:r w:rsidR="00090DAB" w:rsidRPr="00E65F50">
        <w:rPr>
          <w:rFonts w:ascii="Times New Roman" w:hAnsi="Times New Roman" w:cs="Times New Roman"/>
          <w:sz w:val="24"/>
          <w:szCs w:val="24"/>
          <w:rPrChange w:id="6" w:author="Einar Eidsaa Edland" w:date="2022-10-26T11:42:00Z">
            <w:rPr>
              <w:rFonts w:ascii="Times New Roman" w:hAnsi="Times New Roman" w:cs="Times New Roman"/>
              <w:color w:val="FF0000"/>
              <w:sz w:val="24"/>
              <w:szCs w:val="24"/>
            </w:rPr>
          </w:rPrChange>
        </w:rPr>
        <w:t>Traumeerfaringer representerer en radikal form for lidelse</w:t>
      </w:r>
      <w:r w:rsidR="00143A4A" w:rsidRPr="00E65F50">
        <w:rPr>
          <w:rFonts w:ascii="Times New Roman" w:hAnsi="Times New Roman" w:cs="Times New Roman"/>
          <w:sz w:val="24"/>
          <w:szCs w:val="24"/>
          <w:rPrChange w:id="7" w:author="Einar Eidsaa Edland" w:date="2022-10-26T11:42:00Z">
            <w:rPr>
              <w:rFonts w:ascii="Times New Roman" w:hAnsi="Times New Roman" w:cs="Times New Roman"/>
              <w:color w:val="FF0000"/>
              <w:sz w:val="24"/>
              <w:szCs w:val="24"/>
            </w:rPr>
          </w:rPrChange>
        </w:rPr>
        <w:t xml:space="preserve"> </w:t>
      </w:r>
      <w:r w:rsidR="009732D5" w:rsidRPr="00E65F50">
        <w:rPr>
          <w:rFonts w:ascii="Times New Roman" w:hAnsi="Times New Roman" w:cs="Times New Roman"/>
          <w:sz w:val="24"/>
          <w:szCs w:val="24"/>
          <w:rPrChange w:id="8" w:author="Einar Eidsaa Edland" w:date="2022-10-26T11:42:00Z">
            <w:rPr>
              <w:rFonts w:ascii="Times New Roman" w:hAnsi="Times New Roman" w:cs="Times New Roman"/>
              <w:color w:val="FF0000"/>
              <w:sz w:val="24"/>
              <w:szCs w:val="24"/>
            </w:rPr>
          </w:rPrChange>
        </w:rPr>
        <w:t>–</w:t>
      </w:r>
      <w:r w:rsidR="00143A4A" w:rsidRPr="00E65F50">
        <w:rPr>
          <w:rFonts w:ascii="Times New Roman" w:hAnsi="Times New Roman" w:cs="Times New Roman"/>
          <w:sz w:val="24"/>
          <w:szCs w:val="24"/>
          <w:rPrChange w:id="9" w:author="Einar Eidsaa Edland" w:date="2022-10-26T11:42:00Z">
            <w:rPr>
              <w:rFonts w:ascii="Times New Roman" w:hAnsi="Times New Roman" w:cs="Times New Roman"/>
              <w:color w:val="FF0000"/>
              <w:sz w:val="24"/>
              <w:szCs w:val="24"/>
            </w:rPr>
          </w:rPrChange>
        </w:rPr>
        <w:t xml:space="preserve"> </w:t>
      </w:r>
      <w:r w:rsidR="009732D5" w:rsidRPr="00E65F50">
        <w:rPr>
          <w:rFonts w:ascii="Times New Roman" w:hAnsi="Times New Roman" w:cs="Times New Roman"/>
          <w:sz w:val="24"/>
          <w:szCs w:val="24"/>
          <w:rPrChange w:id="10" w:author="Einar Eidsaa Edland" w:date="2022-10-26T11:42:00Z">
            <w:rPr>
              <w:rFonts w:ascii="Times New Roman" w:hAnsi="Times New Roman" w:cs="Times New Roman"/>
              <w:color w:val="FF0000"/>
              <w:sz w:val="24"/>
              <w:szCs w:val="24"/>
            </w:rPr>
          </w:rPrChange>
        </w:rPr>
        <w:t xml:space="preserve">en </w:t>
      </w:r>
      <w:r w:rsidR="009732D5" w:rsidRPr="00E65F50">
        <w:rPr>
          <w:rFonts w:ascii="Times New Roman" w:hAnsi="Times New Roman" w:cs="Times New Roman"/>
          <w:i/>
          <w:iCs/>
          <w:sz w:val="24"/>
          <w:szCs w:val="24"/>
          <w:rPrChange w:id="11" w:author="Einar Eidsaa Edland" w:date="2022-10-26T11:42:00Z">
            <w:rPr>
              <w:rFonts w:ascii="Times New Roman" w:hAnsi="Times New Roman" w:cs="Times New Roman"/>
              <w:i/>
              <w:iCs/>
              <w:color w:val="FF0000"/>
              <w:sz w:val="24"/>
              <w:szCs w:val="24"/>
            </w:rPr>
          </w:rPrChange>
        </w:rPr>
        <w:t>aporia</w:t>
      </w:r>
      <w:r w:rsidR="009732D5" w:rsidRPr="00E65F50">
        <w:rPr>
          <w:rFonts w:ascii="Times New Roman" w:hAnsi="Times New Roman" w:cs="Times New Roman"/>
          <w:sz w:val="24"/>
          <w:szCs w:val="24"/>
          <w:rPrChange w:id="12" w:author="Einar Eidsaa Edland" w:date="2022-10-26T11:42:00Z">
            <w:rPr>
              <w:rFonts w:ascii="Times New Roman" w:hAnsi="Times New Roman" w:cs="Times New Roman"/>
              <w:color w:val="FF0000"/>
              <w:sz w:val="24"/>
              <w:szCs w:val="24"/>
            </w:rPr>
          </w:rPrChange>
        </w:rPr>
        <w:t xml:space="preserve"> -</w:t>
      </w:r>
      <w:r w:rsidR="00090DAB" w:rsidRPr="00E65F50">
        <w:rPr>
          <w:rFonts w:ascii="Times New Roman" w:hAnsi="Times New Roman" w:cs="Times New Roman"/>
          <w:sz w:val="24"/>
          <w:szCs w:val="24"/>
          <w:rPrChange w:id="13" w:author="Einar Eidsaa Edland" w:date="2022-10-26T11:42:00Z">
            <w:rPr>
              <w:rFonts w:ascii="Times New Roman" w:hAnsi="Times New Roman" w:cs="Times New Roman"/>
              <w:color w:val="FF0000"/>
              <w:sz w:val="24"/>
              <w:szCs w:val="24"/>
            </w:rPr>
          </w:rPrChange>
        </w:rPr>
        <w:t xml:space="preserve"> som </w:t>
      </w:r>
      <w:r w:rsidR="002004F5" w:rsidRPr="00E65F50">
        <w:rPr>
          <w:rFonts w:ascii="Times New Roman" w:hAnsi="Times New Roman" w:cs="Times New Roman"/>
          <w:sz w:val="24"/>
          <w:szCs w:val="24"/>
          <w:rPrChange w:id="14" w:author="Einar Eidsaa Edland" w:date="2022-10-26T11:42:00Z">
            <w:rPr>
              <w:rFonts w:ascii="Times New Roman" w:hAnsi="Times New Roman" w:cs="Times New Roman"/>
              <w:color w:val="FF0000"/>
              <w:sz w:val="24"/>
              <w:szCs w:val="24"/>
            </w:rPr>
          </w:rPrChange>
        </w:rPr>
        <w:t xml:space="preserve">overskrider vår </w:t>
      </w:r>
      <w:r w:rsidR="000629DB" w:rsidRPr="00E65F50">
        <w:rPr>
          <w:rFonts w:ascii="Times New Roman" w:hAnsi="Times New Roman" w:cs="Times New Roman"/>
          <w:sz w:val="24"/>
          <w:szCs w:val="24"/>
          <w:rPrChange w:id="15" w:author="Einar Eidsaa Edland" w:date="2022-10-26T11:42:00Z">
            <w:rPr>
              <w:rFonts w:ascii="Times New Roman" w:hAnsi="Times New Roman" w:cs="Times New Roman"/>
              <w:color w:val="FF0000"/>
              <w:sz w:val="24"/>
              <w:szCs w:val="24"/>
            </w:rPr>
          </w:rPrChange>
        </w:rPr>
        <w:t>fatteevn</w:t>
      </w:r>
      <w:r w:rsidR="004B56B1" w:rsidRPr="00E65F50">
        <w:rPr>
          <w:rFonts w:ascii="Times New Roman" w:hAnsi="Times New Roman" w:cs="Times New Roman"/>
          <w:sz w:val="24"/>
          <w:szCs w:val="24"/>
          <w:rPrChange w:id="16" w:author="Einar Eidsaa Edland" w:date="2022-10-26T11:42:00Z">
            <w:rPr>
              <w:rFonts w:ascii="Times New Roman" w:hAnsi="Times New Roman" w:cs="Times New Roman"/>
              <w:color w:val="FF0000"/>
              <w:sz w:val="24"/>
              <w:szCs w:val="24"/>
            </w:rPr>
          </w:rPrChange>
        </w:rPr>
        <w:t>e</w:t>
      </w:r>
      <w:r w:rsidR="004B56B1" w:rsidRPr="00E65F50">
        <w:rPr>
          <w:rFonts w:ascii="Times New Roman" w:hAnsi="Times New Roman" w:cs="Times New Roman"/>
          <w:sz w:val="24"/>
          <w:szCs w:val="24"/>
        </w:rPr>
        <w:t xml:space="preserve"> </w:t>
      </w:r>
      <w:r w:rsidR="004B56B1" w:rsidRPr="00E65F50">
        <w:rPr>
          <w:rFonts w:ascii="Times New Roman" w:hAnsi="Times New Roman" w:cs="Times New Roman"/>
          <w:sz w:val="24"/>
          <w:szCs w:val="24"/>
        </w:rPr>
        <w:fldChar w:fldCharType="begin"/>
      </w:r>
      <w:r w:rsidR="004B56B1" w:rsidRPr="00E65F50">
        <w:rPr>
          <w:rFonts w:ascii="Times New Roman" w:hAnsi="Times New Roman" w:cs="Times New Roman"/>
          <w:sz w:val="24"/>
          <w:szCs w:val="24"/>
        </w:rPr>
        <w:instrText xml:space="preserve"> ADDIN EN.CITE &lt;EndNote&gt;&lt;Cite&gt;&lt;Author&gt;Boynton&lt;/Author&gt;&lt;Year&gt;2018&lt;/Year&gt;&lt;RecNum&gt;2&lt;/RecNum&gt;&lt;Pages&gt;2&lt;/Pages&gt;&lt;DisplayText&gt;(Boynton og Capretto 2018: 2)&lt;/DisplayText&gt;&lt;record&gt;&lt;rec-number&gt;2&lt;/rec-number&gt;&lt;foreign-keys&gt;&lt;key app="EN" db-id="2perf02woa0z5wew9f95x9tptffrdffzezvv" timestamp="1629193925"&gt;2&lt;/key&gt;&lt;/foreign-keys&gt;&lt;ref-type name="Book"&gt;6&lt;/ref-type&gt;&lt;contributors&gt;&lt;authors&gt;&lt;author&gt;Boynton, Eric&lt;/author&gt;&lt;author&gt;Capretto, Peter&lt;/author&gt;&lt;/authors&gt;&lt;/contributors&gt;&lt;titles&gt;&lt;title&gt;Trauma and Transcendence: Suffering and the Limits of Theory&lt;/title&gt;&lt;/titles&gt;&lt;edition&gt;1&lt;/edi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7/&lt;/access-date&gt;&lt;/record&gt;&lt;/Cite&gt;&lt;/EndNote&gt;</w:instrText>
      </w:r>
      <w:r w:rsidR="004B56B1" w:rsidRPr="00E65F50">
        <w:rPr>
          <w:rFonts w:ascii="Times New Roman" w:hAnsi="Times New Roman" w:cs="Times New Roman"/>
          <w:sz w:val="24"/>
          <w:szCs w:val="24"/>
        </w:rPr>
        <w:fldChar w:fldCharType="separate"/>
      </w:r>
      <w:r w:rsidR="004B56B1" w:rsidRPr="00E65F50">
        <w:rPr>
          <w:rFonts w:ascii="Times New Roman" w:hAnsi="Times New Roman" w:cs="Times New Roman"/>
          <w:noProof/>
          <w:sz w:val="24"/>
          <w:szCs w:val="24"/>
        </w:rPr>
        <w:t>(Boynton og Capretto 2018: 2)</w:t>
      </w:r>
      <w:r w:rsidR="004B56B1" w:rsidRPr="00E65F50">
        <w:rPr>
          <w:rFonts w:ascii="Times New Roman" w:hAnsi="Times New Roman" w:cs="Times New Roman"/>
          <w:sz w:val="24"/>
          <w:szCs w:val="24"/>
        </w:rPr>
        <w:fldChar w:fldCharType="end"/>
      </w:r>
      <w:r w:rsidR="00417920" w:rsidRPr="00E65F50">
        <w:rPr>
          <w:rFonts w:ascii="Times New Roman" w:hAnsi="Times New Roman" w:cs="Times New Roman"/>
          <w:sz w:val="24"/>
          <w:szCs w:val="24"/>
        </w:rPr>
        <w:t xml:space="preserve">. </w:t>
      </w:r>
      <w:r w:rsidR="00B95FDB" w:rsidRPr="00E65F50">
        <w:rPr>
          <w:rFonts w:ascii="Times New Roman" w:hAnsi="Times New Roman" w:cs="Times New Roman"/>
          <w:sz w:val="24"/>
          <w:szCs w:val="24"/>
          <w:rPrChange w:id="17" w:author="Einar Eidsaa Edland" w:date="2022-10-26T11:42:00Z">
            <w:rPr>
              <w:rFonts w:ascii="Times New Roman" w:hAnsi="Times New Roman" w:cs="Times New Roman"/>
              <w:color w:val="FF0000"/>
              <w:sz w:val="24"/>
              <w:szCs w:val="24"/>
            </w:rPr>
          </w:rPrChange>
        </w:rPr>
        <w:t xml:space="preserve">Teologi som meningsdannende aktivitet </w:t>
      </w:r>
      <w:r w:rsidR="00C06698" w:rsidRPr="00E65F50">
        <w:rPr>
          <w:rFonts w:ascii="Times New Roman" w:hAnsi="Times New Roman" w:cs="Times New Roman"/>
          <w:sz w:val="24"/>
          <w:szCs w:val="24"/>
          <w:rPrChange w:id="18" w:author="Einar Eidsaa Edland" w:date="2022-10-26T11:42:00Z">
            <w:rPr>
              <w:rFonts w:ascii="Times New Roman" w:hAnsi="Times New Roman" w:cs="Times New Roman"/>
              <w:color w:val="FF0000"/>
              <w:sz w:val="24"/>
              <w:szCs w:val="24"/>
            </w:rPr>
          </w:rPrChange>
        </w:rPr>
        <w:t xml:space="preserve">utfordres </w:t>
      </w:r>
      <w:r w:rsidR="002D4356" w:rsidRPr="00E65F50">
        <w:rPr>
          <w:rFonts w:ascii="Times New Roman" w:hAnsi="Times New Roman" w:cs="Times New Roman"/>
          <w:sz w:val="24"/>
          <w:szCs w:val="24"/>
          <w:rPrChange w:id="19" w:author="Einar Eidsaa Edland" w:date="2022-10-26T11:42:00Z">
            <w:rPr>
              <w:rFonts w:ascii="Times New Roman" w:hAnsi="Times New Roman" w:cs="Times New Roman"/>
              <w:color w:val="FF0000"/>
              <w:sz w:val="24"/>
              <w:szCs w:val="24"/>
            </w:rPr>
          </w:rPrChange>
        </w:rPr>
        <w:t xml:space="preserve">derfor </w:t>
      </w:r>
      <w:r w:rsidR="00C06698" w:rsidRPr="00E65F50">
        <w:rPr>
          <w:rFonts w:ascii="Times New Roman" w:hAnsi="Times New Roman" w:cs="Times New Roman"/>
          <w:sz w:val="24"/>
          <w:szCs w:val="24"/>
          <w:rPrChange w:id="20" w:author="Einar Eidsaa Edland" w:date="2022-10-26T11:42:00Z">
            <w:rPr>
              <w:rFonts w:ascii="Times New Roman" w:hAnsi="Times New Roman" w:cs="Times New Roman"/>
              <w:color w:val="FF0000"/>
              <w:sz w:val="24"/>
              <w:szCs w:val="24"/>
            </w:rPr>
          </w:rPrChange>
        </w:rPr>
        <w:t>av en</w:t>
      </w:r>
      <w:r w:rsidR="00160DF2" w:rsidRPr="00E65F50">
        <w:rPr>
          <w:rFonts w:ascii="Times New Roman" w:hAnsi="Times New Roman" w:cs="Times New Roman"/>
          <w:sz w:val="24"/>
          <w:szCs w:val="24"/>
          <w:rPrChange w:id="21" w:author="Einar Eidsaa Edland" w:date="2022-10-26T11:42:00Z">
            <w:rPr>
              <w:rFonts w:ascii="Times New Roman" w:hAnsi="Times New Roman" w:cs="Times New Roman"/>
              <w:color w:val="FF0000"/>
              <w:sz w:val="24"/>
              <w:szCs w:val="24"/>
            </w:rPr>
          </w:rPrChange>
        </w:rPr>
        <w:t xml:space="preserve"> </w:t>
      </w:r>
      <w:r w:rsidR="00B55D32" w:rsidRPr="00E65F50">
        <w:rPr>
          <w:rFonts w:ascii="Times New Roman" w:hAnsi="Times New Roman" w:cs="Times New Roman"/>
          <w:sz w:val="24"/>
          <w:szCs w:val="24"/>
          <w:rPrChange w:id="22" w:author="Einar Eidsaa Edland" w:date="2022-10-26T11:42:00Z">
            <w:rPr>
              <w:rFonts w:ascii="Times New Roman" w:hAnsi="Times New Roman" w:cs="Times New Roman"/>
              <w:color w:val="FF0000"/>
              <w:sz w:val="24"/>
              <w:szCs w:val="24"/>
            </w:rPr>
          </w:rPrChange>
        </w:rPr>
        <w:t>posttraumatisk</w:t>
      </w:r>
      <w:r w:rsidR="00C06698" w:rsidRPr="00E65F50">
        <w:rPr>
          <w:rFonts w:ascii="Times New Roman" w:hAnsi="Times New Roman" w:cs="Times New Roman"/>
          <w:sz w:val="24"/>
          <w:szCs w:val="24"/>
          <w:rPrChange w:id="23" w:author="Einar Eidsaa Edland" w:date="2022-10-26T11:42:00Z">
            <w:rPr>
              <w:rFonts w:ascii="Times New Roman" w:hAnsi="Times New Roman" w:cs="Times New Roman"/>
              <w:color w:val="FF0000"/>
              <w:sz w:val="24"/>
              <w:szCs w:val="24"/>
            </w:rPr>
          </w:rPrChange>
        </w:rPr>
        <w:t xml:space="preserve"> virkelighet</w:t>
      </w:r>
      <w:r w:rsidR="00091126" w:rsidRPr="00E65F50">
        <w:rPr>
          <w:rFonts w:ascii="Times New Roman" w:hAnsi="Times New Roman" w:cs="Times New Roman"/>
          <w:sz w:val="24"/>
          <w:szCs w:val="24"/>
        </w:rPr>
        <w:t xml:space="preserve"> </w:t>
      </w:r>
      <w:r w:rsidR="00091126" w:rsidRPr="00E65F50">
        <w:rPr>
          <w:rFonts w:ascii="Times New Roman" w:hAnsi="Times New Roman" w:cs="Times New Roman"/>
          <w:sz w:val="24"/>
          <w:szCs w:val="24"/>
        </w:rPr>
        <w:fldChar w:fldCharType="begin"/>
      </w:r>
      <w:r w:rsidR="00B52F2D" w:rsidRPr="00E65F50">
        <w:rPr>
          <w:rFonts w:ascii="Times New Roman" w:hAnsi="Times New Roman" w:cs="Times New Roman"/>
          <w:sz w:val="24"/>
          <w:szCs w:val="24"/>
        </w:rPr>
        <w:instrText xml:space="preserve"> ADDIN EN.CITE &lt;EndNote&gt;&lt;Cite&gt;&lt;Author&gt;Arel&lt;/Author&gt;&lt;Year&gt;2016&lt;/Year&gt;&lt;RecNum&gt;6&lt;/RecNum&gt;&lt;Pages&gt;3&lt;/Pages&gt;&lt;DisplayText&gt;(Arel og Rambo 2016: 3)&lt;/DisplayText&gt;&lt;record&gt;&lt;rec-number&gt;6&lt;/rec-number&gt;&lt;foreign-keys&gt;&lt;key app="EN" db-id="2perf02woa0z5wew9f95x9tptffrdffzezvv" timestamp="1629283091"&gt;6&lt;/key&gt;&lt;/foreign-keys&gt;&lt;ref-type name="Book"&gt;6&lt;/ref-type&gt;&lt;contributors&gt;&lt;authors&gt;&lt;author&gt;Arel, Stephanie N.&lt;/author&gt;&lt;author&gt;Rambo, Shelly&lt;/author&gt;&lt;/authors&gt;&lt;/contributors&gt;&lt;titles&gt;&lt;title&gt;Post-traumatic public theology&lt;/title&gt;&lt;/titles&gt;&lt;keywords&gt;&lt;keyword&gt;Religion&lt;/keyword&gt;&lt;keyword&gt;Teologi&lt;/keyword&gt;&lt;keyword&gt;Helse&lt;/keyword&gt;&lt;/keywords&gt;&lt;dates&gt;&lt;year&gt;2016&lt;/year&gt;&lt;/dates&gt;&lt;pub-location&gt;New York, NY&lt;/pub-location&gt;&lt;publisher&gt;Palgrave Macmillan&lt;/publisher&gt;&lt;isbn&gt;978-3-319-40659-6&lt;/isbn&gt;&lt;urls&gt;&lt;/urls&gt;&lt;/record&gt;&lt;/Cite&gt;&lt;/EndNote&gt;</w:instrText>
      </w:r>
      <w:r w:rsidR="00091126" w:rsidRPr="00E65F50">
        <w:rPr>
          <w:rFonts w:ascii="Times New Roman" w:hAnsi="Times New Roman" w:cs="Times New Roman"/>
          <w:sz w:val="24"/>
          <w:szCs w:val="24"/>
        </w:rPr>
        <w:fldChar w:fldCharType="separate"/>
      </w:r>
      <w:r w:rsidR="00B52F2D" w:rsidRPr="00E65F50">
        <w:rPr>
          <w:rFonts w:ascii="Times New Roman" w:hAnsi="Times New Roman" w:cs="Times New Roman"/>
          <w:noProof/>
          <w:sz w:val="24"/>
          <w:szCs w:val="24"/>
        </w:rPr>
        <w:t>(Arel og Rambo 2016: 3)</w:t>
      </w:r>
      <w:r w:rsidR="00091126" w:rsidRPr="00E65F50">
        <w:rPr>
          <w:rFonts w:ascii="Times New Roman" w:hAnsi="Times New Roman" w:cs="Times New Roman"/>
          <w:sz w:val="24"/>
          <w:szCs w:val="24"/>
        </w:rPr>
        <w:fldChar w:fldCharType="end"/>
      </w:r>
      <w:r w:rsidR="00D535F9" w:rsidRPr="00E65F50">
        <w:rPr>
          <w:rFonts w:ascii="Times New Roman" w:hAnsi="Times New Roman" w:cs="Times New Roman"/>
          <w:sz w:val="24"/>
          <w:szCs w:val="24"/>
        </w:rPr>
        <w:t xml:space="preserve">. </w:t>
      </w:r>
      <w:r w:rsidR="00235B65" w:rsidRPr="00E65F50">
        <w:rPr>
          <w:rFonts w:ascii="Times New Roman" w:hAnsi="Times New Roman" w:cs="Times New Roman"/>
          <w:sz w:val="24"/>
          <w:szCs w:val="24"/>
        </w:rPr>
        <w:t xml:space="preserve">Det </w:t>
      </w:r>
      <w:r w:rsidR="00235B65" w:rsidRPr="00E65F50">
        <w:rPr>
          <w:rFonts w:ascii="Times New Roman" w:hAnsi="Times New Roman" w:cs="Times New Roman"/>
          <w:sz w:val="24"/>
          <w:szCs w:val="24"/>
        </w:rPr>
        <w:lastRenderedPageBreak/>
        <w:t>traumatiske</w:t>
      </w:r>
      <w:r w:rsidR="00012D47" w:rsidRPr="00E65F50">
        <w:rPr>
          <w:rFonts w:ascii="Times New Roman" w:hAnsi="Times New Roman" w:cs="Times New Roman"/>
          <w:sz w:val="24"/>
          <w:szCs w:val="24"/>
        </w:rPr>
        <w:t xml:space="preserve"> ikke bare ødelegge</w:t>
      </w:r>
      <w:r w:rsidR="00A41210" w:rsidRPr="00E65F50">
        <w:rPr>
          <w:rFonts w:ascii="Times New Roman" w:hAnsi="Times New Roman" w:cs="Times New Roman"/>
          <w:sz w:val="24"/>
          <w:szCs w:val="24"/>
        </w:rPr>
        <w:t>r</w:t>
      </w:r>
      <w:r w:rsidR="00012D47" w:rsidRPr="00E65F50">
        <w:rPr>
          <w:rFonts w:ascii="Times New Roman" w:hAnsi="Times New Roman" w:cs="Times New Roman"/>
          <w:sz w:val="24"/>
          <w:szCs w:val="24"/>
        </w:rPr>
        <w:t xml:space="preserve"> erfaringen av en gitt hendelse, men vår </w:t>
      </w:r>
      <w:r w:rsidR="00012D47" w:rsidRPr="00E65F50">
        <w:rPr>
          <w:rFonts w:ascii="Times New Roman" w:hAnsi="Times New Roman" w:cs="Times New Roman"/>
          <w:i/>
          <w:iCs/>
          <w:sz w:val="24"/>
          <w:szCs w:val="24"/>
        </w:rPr>
        <w:t xml:space="preserve">kapasitet for erfaring </w:t>
      </w:r>
      <w:r w:rsidR="00012D47" w:rsidRPr="00E65F50">
        <w:rPr>
          <w:rFonts w:ascii="Times New Roman" w:hAnsi="Times New Roman" w:cs="Times New Roman"/>
          <w:sz w:val="24"/>
          <w:szCs w:val="24"/>
        </w:rPr>
        <w:t>rammes – vår kapasitet for å vite, for å huske, for å elske</w:t>
      </w:r>
      <w:r w:rsidR="00083EE1" w:rsidRPr="00E65F50">
        <w:rPr>
          <w:rFonts w:ascii="Times New Roman" w:hAnsi="Times New Roman" w:cs="Times New Roman"/>
          <w:sz w:val="24"/>
          <w:szCs w:val="24"/>
        </w:rPr>
        <w:t xml:space="preserve"> </w:t>
      </w:r>
      <w:r w:rsidR="00083EE1" w:rsidRPr="00E65F50">
        <w:rPr>
          <w:rFonts w:ascii="Times New Roman" w:hAnsi="Times New Roman" w:cs="Times New Roman"/>
          <w:sz w:val="24"/>
          <w:szCs w:val="24"/>
        </w:rPr>
        <w:fldChar w:fldCharType="begin"/>
      </w:r>
      <w:r w:rsidR="004B56B1" w:rsidRPr="00E65F50">
        <w:rPr>
          <w:rFonts w:ascii="Times New Roman" w:hAnsi="Times New Roman" w:cs="Times New Roman"/>
          <w:sz w:val="24"/>
          <w:szCs w:val="24"/>
        </w:rPr>
        <w:instrText xml:space="preserve"> ADDIN EN.CITE &lt;EndNote&gt;&lt;Cite&gt;&lt;Author&gt;Di Nicola&lt;/Author&gt;&lt;Year&gt;2018&lt;/Year&gt;&lt;RecNum&gt;5&lt;/RecNum&gt;&lt;Pages&gt;40&lt;/Pages&gt;&lt;DisplayText&gt;(Di Nicola 2018: 40)&lt;/DisplayText&gt;&lt;record&gt;&lt;rec-number&gt;5&lt;/rec-number&gt;&lt;foreign-keys&gt;&lt;key app="EN" db-id="2perf02woa0z5wew9f95x9tptffrdffzezvv" timestamp="1629282831"&gt;5&lt;/key&gt;&lt;/foreign-keys&gt;&lt;ref-type name="Book Section"&gt;5&lt;/ref-type&gt;&lt;contributors&gt;&lt;authors&gt;&lt;author&gt;Di Nicola, Vicenzo&lt;/author&gt;&lt;/authors&gt;&lt;secondary-authors&gt;&lt;author&gt;Boynton, Eric&lt;/author&gt;&lt;author&gt;Capretto, Peter&lt;/author&gt;&lt;/secondary-authors&gt;&lt;/contributors&gt;&lt;titles&gt;&lt;title&gt;Two Trauma Communities: A Philosophical Archaeology of Cultural and Clinical Trauma Theories&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083EE1" w:rsidRPr="00E65F50">
        <w:rPr>
          <w:rFonts w:ascii="Times New Roman" w:hAnsi="Times New Roman" w:cs="Times New Roman"/>
          <w:sz w:val="24"/>
          <w:szCs w:val="24"/>
        </w:rPr>
        <w:fldChar w:fldCharType="separate"/>
      </w:r>
      <w:r w:rsidR="004B56B1" w:rsidRPr="00E65F50">
        <w:rPr>
          <w:rFonts w:ascii="Times New Roman" w:hAnsi="Times New Roman" w:cs="Times New Roman"/>
          <w:noProof/>
          <w:sz w:val="24"/>
          <w:szCs w:val="24"/>
        </w:rPr>
        <w:t>(Di Nicola 2018: 40)</w:t>
      </w:r>
      <w:r w:rsidR="00083EE1" w:rsidRPr="00E65F50">
        <w:rPr>
          <w:rFonts w:ascii="Times New Roman" w:hAnsi="Times New Roman" w:cs="Times New Roman"/>
          <w:sz w:val="24"/>
          <w:szCs w:val="24"/>
        </w:rPr>
        <w:fldChar w:fldCharType="end"/>
      </w:r>
      <w:r w:rsidR="00012D47" w:rsidRPr="00E65F50">
        <w:rPr>
          <w:rFonts w:ascii="Times New Roman" w:hAnsi="Times New Roman" w:cs="Times New Roman"/>
          <w:sz w:val="24"/>
          <w:szCs w:val="24"/>
        </w:rPr>
        <w:t>.</w:t>
      </w:r>
      <w:r w:rsidR="007E38D2" w:rsidRPr="00E65F50">
        <w:rPr>
          <w:rFonts w:ascii="Times New Roman" w:hAnsi="Times New Roman" w:cs="Times New Roman"/>
          <w:sz w:val="24"/>
          <w:szCs w:val="24"/>
        </w:rPr>
        <w:t xml:space="preserve"> </w:t>
      </w:r>
      <w:r w:rsidR="00415084" w:rsidRPr="00E65F50">
        <w:rPr>
          <w:rFonts w:ascii="Times New Roman" w:hAnsi="Times New Roman" w:cs="Times New Roman"/>
          <w:sz w:val="24"/>
          <w:szCs w:val="24"/>
        </w:rPr>
        <w:t>Traume</w:t>
      </w:r>
      <w:r w:rsidR="00D9462D" w:rsidRPr="00E65F50">
        <w:rPr>
          <w:rFonts w:ascii="Times New Roman" w:hAnsi="Times New Roman" w:cs="Times New Roman"/>
          <w:sz w:val="24"/>
          <w:szCs w:val="24"/>
        </w:rPr>
        <w:t>r</w:t>
      </w:r>
      <w:r w:rsidR="00415084" w:rsidRPr="00E65F50">
        <w:rPr>
          <w:rFonts w:ascii="Times New Roman" w:hAnsi="Times New Roman" w:cs="Times New Roman"/>
          <w:sz w:val="24"/>
          <w:szCs w:val="24"/>
        </w:rPr>
        <w:t xml:space="preserve"> </w:t>
      </w:r>
      <w:r w:rsidR="002F0374" w:rsidRPr="00E65F50">
        <w:rPr>
          <w:rFonts w:ascii="Times New Roman" w:hAnsi="Times New Roman" w:cs="Times New Roman"/>
          <w:sz w:val="24"/>
          <w:szCs w:val="24"/>
        </w:rPr>
        <w:t>som utgangspunkt for teologi</w:t>
      </w:r>
      <w:r w:rsidR="007574C4" w:rsidRPr="00E65F50">
        <w:rPr>
          <w:rFonts w:ascii="Times New Roman" w:hAnsi="Times New Roman" w:cs="Times New Roman"/>
          <w:sz w:val="24"/>
          <w:szCs w:val="24"/>
        </w:rPr>
        <w:t>sk arbeid</w:t>
      </w:r>
      <w:r w:rsidR="002F0374" w:rsidRPr="00E65F50">
        <w:rPr>
          <w:rFonts w:ascii="Times New Roman" w:hAnsi="Times New Roman" w:cs="Times New Roman"/>
          <w:sz w:val="24"/>
          <w:szCs w:val="24"/>
        </w:rPr>
        <w:t xml:space="preserve">, </w:t>
      </w:r>
      <w:r w:rsidR="002D4356" w:rsidRPr="00E65F50">
        <w:rPr>
          <w:rFonts w:ascii="Times New Roman" w:hAnsi="Times New Roman" w:cs="Times New Roman"/>
          <w:sz w:val="24"/>
          <w:szCs w:val="24"/>
        </w:rPr>
        <w:t>på</w:t>
      </w:r>
      <w:r w:rsidR="008C70EE" w:rsidRPr="00E65F50">
        <w:rPr>
          <w:rFonts w:ascii="Times New Roman" w:hAnsi="Times New Roman" w:cs="Times New Roman"/>
          <w:sz w:val="24"/>
          <w:szCs w:val="24"/>
        </w:rPr>
        <w:t xml:space="preserve">kaller </w:t>
      </w:r>
      <w:r w:rsidR="00235B65" w:rsidRPr="00E65F50">
        <w:rPr>
          <w:rFonts w:ascii="Times New Roman" w:hAnsi="Times New Roman" w:cs="Times New Roman"/>
          <w:sz w:val="24"/>
          <w:szCs w:val="24"/>
        </w:rPr>
        <w:t>derfor</w:t>
      </w:r>
      <w:r w:rsidR="00A41210" w:rsidRPr="00E65F50">
        <w:rPr>
          <w:rFonts w:ascii="Times New Roman" w:hAnsi="Times New Roman" w:cs="Times New Roman"/>
          <w:sz w:val="24"/>
          <w:szCs w:val="24"/>
        </w:rPr>
        <w:t xml:space="preserve"> </w:t>
      </w:r>
      <w:r w:rsidR="007E6BC4" w:rsidRPr="00E65F50">
        <w:rPr>
          <w:rFonts w:ascii="Times New Roman" w:hAnsi="Times New Roman" w:cs="Times New Roman"/>
          <w:sz w:val="24"/>
          <w:szCs w:val="24"/>
        </w:rPr>
        <w:t>en</w:t>
      </w:r>
      <w:r w:rsidR="002F0374" w:rsidRPr="00E65F50">
        <w:rPr>
          <w:rFonts w:ascii="Times New Roman" w:hAnsi="Times New Roman" w:cs="Times New Roman"/>
          <w:sz w:val="24"/>
          <w:szCs w:val="24"/>
        </w:rPr>
        <w:t xml:space="preserve"> epistemologisk </w:t>
      </w:r>
      <w:r w:rsidR="002D4356" w:rsidRPr="00E65F50">
        <w:rPr>
          <w:rFonts w:ascii="Times New Roman" w:hAnsi="Times New Roman" w:cs="Times New Roman"/>
          <w:sz w:val="24"/>
          <w:szCs w:val="24"/>
        </w:rPr>
        <w:t>dreining</w:t>
      </w:r>
      <w:r w:rsidR="00122282" w:rsidRPr="00E65F50">
        <w:rPr>
          <w:rFonts w:ascii="Times New Roman" w:hAnsi="Times New Roman" w:cs="Times New Roman"/>
          <w:sz w:val="24"/>
          <w:szCs w:val="24"/>
        </w:rPr>
        <w:t>:</w:t>
      </w:r>
      <w:r w:rsidR="00FA2561" w:rsidRPr="00E65F50">
        <w:rPr>
          <w:rFonts w:ascii="Times New Roman" w:hAnsi="Times New Roman" w:cs="Times New Roman"/>
          <w:sz w:val="24"/>
          <w:szCs w:val="24"/>
        </w:rPr>
        <w:t xml:space="preserve"> </w:t>
      </w:r>
      <w:r w:rsidR="00FA2561" w:rsidRPr="00E65F50">
        <w:rPr>
          <w:rFonts w:ascii="Times New Roman" w:hAnsi="Times New Roman" w:cs="Times New Roman"/>
          <w:i/>
          <w:iCs/>
          <w:sz w:val="24"/>
          <w:szCs w:val="24"/>
        </w:rPr>
        <w:t>hvordan</w:t>
      </w:r>
      <w:r w:rsidR="00FA2561" w:rsidRPr="00E65F50">
        <w:rPr>
          <w:rFonts w:ascii="Times New Roman" w:hAnsi="Times New Roman" w:cs="Times New Roman"/>
          <w:sz w:val="24"/>
          <w:szCs w:val="24"/>
        </w:rPr>
        <w:t xml:space="preserve"> vi vet noe </w:t>
      </w:r>
      <w:r w:rsidR="008C70EE" w:rsidRPr="00E65F50">
        <w:rPr>
          <w:rFonts w:ascii="Times New Roman" w:hAnsi="Times New Roman" w:cs="Times New Roman"/>
          <w:sz w:val="24"/>
          <w:szCs w:val="24"/>
        </w:rPr>
        <w:t>gir føringer for</w:t>
      </w:r>
      <w:r w:rsidR="007574C4" w:rsidRPr="00E65F50">
        <w:rPr>
          <w:rFonts w:ascii="Times New Roman" w:hAnsi="Times New Roman" w:cs="Times New Roman"/>
          <w:sz w:val="24"/>
          <w:szCs w:val="24"/>
        </w:rPr>
        <w:t xml:space="preserve"> </w:t>
      </w:r>
      <w:r w:rsidR="007574C4" w:rsidRPr="00E65F50">
        <w:rPr>
          <w:rFonts w:ascii="Times New Roman" w:hAnsi="Times New Roman" w:cs="Times New Roman"/>
          <w:i/>
          <w:iCs/>
          <w:sz w:val="24"/>
          <w:szCs w:val="24"/>
        </w:rPr>
        <w:t>hva</w:t>
      </w:r>
      <w:r w:rsidR="007574C4" w:rsidRPr="00E65F50">
        <w:rPr>
          <w:rFonts w:ascii="Times New Roman" w:hAnsi="Times New Roman" w:cs="Times New Roman"/>
          <w:sz w:val="24"/>
          <w:szCs w:val="24"/>
        </w:rPr>
        <w:t xml:space="preserve"> vi in</w:t>
      </w:r>
      <w:r w:rsidR="008C70EE" w:rsidRPr="00E65F50">
        <w:rPr>
          <w:rFonts w:ascii="Times New Roman" w:hAnsi="Times New Roman" w:cs="Times New Roman"/>
          <w:sz w:val="24"/>
          <w:szCs w:val="24"/>
        </w:rPr>
        <w:t>n</w:t>
      </w:r>
      <w:r w:rsidR="007574C4" w:rsidRPr="00E65F50">
        <w:rPr>
          <w:rFonts w:ascii="Times New Roman" w:hAnsi="Times New Roman" w:cs="Times New Roman"/>
          <w:sz w:val="24"/>
          <w:szCs w:val="24"/>
        </w:rPr>
        <w:t xml:space="preserve">lemmer i </w:t>
      </w:r>
      <w:r w:rsidR="008C70EE" w:rsidRPr="00E65F50">
        <w:rPr>
          <w:rFonts w:ascii="Times New Roman" w:hAnsi="Times New Roman" w:cs="Times New Roman"/>
          <w:sz w:val="24"/>
          <w:szCs w:val="24"/>
        </w:rPr>
        <w:t>dette arbeidet.</w:t>
      </w:r>
      <w:r w:rsidR="00F47A00" w:rsidRPr="00E65F50">
        <w:rPr>
          <w:rFonts w:ascii="Times New Roman" w:hAnsi="Times New Roman" w:cs="Times New Roman"/>
          <w:sz w:val="24"/>
          <w:szCs w:val="24"/>
        </w:rPr>
        <w:t xml:space="preserve"> </w:t>
      </w:r>
      <w:r w:rsidR="00EB13AA" w:rsidRPr="00E65F50">
        <w:rPr>
          <w:rFonts w:ascii="Times New Roman" w:hAnsi="Times New Roman" w:cs="Times New Roman"/>
          <w:sz w:val="24"/>
          <w:szCs w:val="24"/>
        </w:rPr>
        <w:t>Med andre ord, fordi</w:t>
      </w:r>
      <w:r w:rsidR="0060286E" w:rsidRPr="00E65F50">
        <w:rPr>
          <w:rFonts w:ascii="Times New Roman" w:hAnsi="Times New Roman" w:cs="Times New Roman"/>
          <w:sz w:val="24"/>
          <w:szCs w:val="24"/>
        </w:rPr>
        <w:t xml:space="preserve"> det traumatiske</w:t>
      </w:r>
      <w:r w:rsidR="00F47A00" w:rsidRPr="00E65F50">
        <w:rPr>
          <w:rFonts w:ascii="Times New Roman" w:hAnsi="Times New Roman" w:cs="Times New Roman"/>
          <w:sz w:val="24"/>
          <w:szCs w:val="24"/>
        </w:rPr>
        <w:t xml:space="preserve"> </w:t>
      </w:r>
      <w:r w:rsidR="00EB13AA" w:rsidRPr="00E65F50">
        <w:rPr>
          <w:rFonts w:ascii="Times New Roman" w:hAnsi="Times New Roman" w:cs="Times New Roman"/>
          <w:sz w:val="24"/>
          <w:szCs w:val="24"/>
        </w:rPr>
        <w:t>unndrar</w:t>
      </w:r>
      <w:r w:rsidR="008709B3" w:rsidRPr="00E65F50">
        <w:rPr>
          <w:rFonts w:ascii="Times New Roman" w:hAnsi="Times New Roman" w:cs="Times New Roman"/>
          <w:sz w:val="24"/>
          <w:szCs w:val="24"/>
        </w:rPr>
        <w:t xml:space="preserve"> seg </w:t>
      </w:r>
      <w:r w:rsidR="001523F0" w:rsidRPr="00E65F50">
        <w:rPr>
          <w:rFonts w:ascii="Times New Roman" w:hAnsi="Times New Roman" w:cs="Times New Roman"/>
          <w:sz w:val="24"/>
          <w:szCs w:val="24"/>
        </w:rPr>
        <w:t>artikulasjon</w:t>
      </w:r>
      <w:r w:rsidR="0060286E" w:rsidRPr="00E65F50">
        <w:rPr>
          <w:rFonts w:ascii="Times New Roman" w:hAnsi="Times New Roman" w:cs="Times New Roman"/>
          <w:sz w:val="24"/>
          <w:szCs w:val="24"/>
        </w:rPr>
        <w:t>,</w:t>
      </w:r>
      <w:r w:rsidR="001523F0" w:rsidRPr="00E65F50">
        <w:rPr>
          <w:rFonts w:ascii="Times New Roman" w:hAnsi="Times New Roman" w:cs="Times New Roman"/>
          <w:sz w:val="24"/>
          <w:szCs w:val="24"/>
        </w:rPr>
        <w:t xml:space="preserve"> </w:t>
      </w:r>
      <w:r w:rsidR="00637267" w:rsidRPr="00E65F50">
        <w:rPr>
          <w:rFonts w:ascii="Times New Roman" w:hAnsi="Times New Roman" w:cs="Times New Roman"/>
          <w:sz w:val="24"/>
          <w:szCs w:val="24"/>
        </w:rPr>
        <w:t xml:space="preserve">oppstår det behov for en mer </w:t>
      </w:r>
      <w:r w:rsidR="00821039" w:rsidRPr="00E65F50">
        <w:rPr>
          <w:rFonts w:ascii="Times New Roman" w:hAnsi="Times New Roman" w:cs="Times New Roman"/>
          <w:sz w:val="24"/>
          <w:szCs w:val="24"/>
        </w:rPr>
        <w:t>«</w:t>
      </w:r>
      <w:r w:rsidR="00637267" w:rsidRPr="00E65F50">
        <w:rPr>
          <w:rFonts w:ascii="Times New Roman" w:hAnsi="Times New Roman" w:cs="Times New Roman"/>
          <w:sz w:val="24"/>
          <w:szCs w:val="24"/>
        </w:rPr>
        <w:t>kropp</w:t>
      </w:r>
      <w:r w:rsidR="00821039" w:rsidRPr="00E65F50">
        <w:rPr>
          <w:rFonts w:ascii="Times New Roman" w:hAnsi="Times New Roman" w:cs="Times New Roman"/>
          <w:sz w:val="24"/>
          <w:szCs w:val="24"/>
        </w:rPr>
        <w:t>sorientert»</w:t>
      </w:r>
      <w:r w:rsidR="00B76A50" w:rsidRPr="00E65F50">
        <w:rPr>
          <w:rFonts w:ascii="Times New Roman" w:hAnsi="Times New Roman" w:cs="Times New Roman"/>
          <w:sz w:val="24"/>
          <w:szCs w:val="24"/>
        </w:rPr>
        <w:t xml:space="preserve"> </w:t>
      </w:r>
      <w:r w:rsidR="00821039" w:rsidRPr="00E65F50">
        <w:rPr>
          <w:rFonts w:ascii="Times New Roman" w:hAnsi="Times New Roman" w:cs="Times New Roman"/>
          <w:sz w:val="24"/>
          <w:szCs w:val="24"/>
        </w:rPr>
        <w:t>epistemologi som utgangspunkt for teologien</w:t>
      </w:r>
      <w:r w:rsidR="00CA7B4A" w:rsidRPr="00E65F50">
        <w:rPr>
          <w:rFonts w:ascii="Times New Roman" w:hAnsi="Times New Roman" w:cs="Times New Roman"/>
          <w:sz w:val="24"/>
          <w:szCs w:val="24"/>
        </w:rPr>
        <w:t xml:space="preserve"> </w:t>
      </w:r>
      <w:r w:rsidR="00CA7B4A"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Rambo&lt;/Author&gt;&lt;Year&gt;2010&lt;/Year&gt;&lt;RecNum&gt;7&lt;/RecNum&gt;&lt;DisplayText&gt;(Rambo 2010)&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CA7B4A"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Rambo 2010)</w:t>
      </w:r>
      <w:r w:rsidR="00CA7B4A" w:rsidRPr="00E65F50">
        <w:rPr>
          <w:rFonts w:ascii="Times New Roman" w:hAnsi="Times New Roman" w:cs="Times New Roman"/>
          <w:sz w:val="24"/>
          <w:szCs w:val="24"/>
        </w:rPr>
        <w:fldChar w:fldCharType="end"/>
      </w:r>
      <w:r w:rsidR="00821039" w:rsidRPr="00E65F50">
        <w:rPr>
          <w:rFonts w:ascii="Times New Roman" w:hAnsi="Times New Roman" w:cs="Times New Roman"/>
          <w:sz w:val="24"/>
          <w:szCs w:val="24"/>
        </w:rPr>
        <w:t>.</w:t>
      </w:r>
      <w:r w:rsidR="00012D47" w:rsidRPr="00E65F50">
        <w:rPr>
          <w:rFonts w:ascii="Times New Roman" w:hAnsi="Times New Roman" w:cs="Times New Roman"/>
          <w:i/>
          <w:iCs/>
          <w:sz w:val="24"/>
          <w:szCs w:val="24"/>
        </w:rPr>
        <w:t xml:space="preserve"> </w:t>
      </w:r>
    </w:p>
    <w:p w14:paraId="49EFBB67" w14:textId="003B44C1" w:rsidR="00CB5126" w:rsidRPr="00E65F50" w:rsidRDefault="00CC0A0B" w:rsidP="00484A3B">
      <w:pPr>
        <w:spacing w:line="360" w:lineRule="auto"/>
        <w:ind w:firstLine="360"/>
        <w:rPr>
          <w:rFonts w:ascii="Times New Roman" w:hAnsi="Times New Roman" w:cs="Times New Roman"/>
          <w:sz w:val="24"/>
          <w:szCs w:val="24"/>
        </w:rPr>
      </w:pPr>
      <w:r w:rsidRPr="00E65F50">
        <w:rPr>
          <w:rFonts w:ascii="Times New Roman" w:hAnsi="Times New Roman" w:cs="Times New Roman"/>
          <w:sz w:val="24"/>
          <w:szCs w:val="24"/>
        </w:rPr>
        <w:t>S</w:t>
      </w:r>
      <w:r w:rsidR="00AA26EB" w:rsidRPr="00E65F50">
        <w:rPr>
          <w:rFonts w:ascii="Times New Roman" w:hAnsi="Times New Roman" w:cs="Times New Roman"/>
          <w:sz w:val="24"/>
          <w:szCs w:val="24"/>
        </w:rPr>
        <w:t>jelesorg</w:t>
      </w:r>
      <w:r w:rsidR="0019210B" w:rsidRPr="00E65F50">
        <w:rPr>
          <w:rFonts w:ascii="Times New Roman" w:hAnsi="Times New Roman" w:cs="Times New Roman"/>
          <w:sz w:val="24"/>
          <w:szCs w:val="24"/>
        </w:rPr>
        <w:t>sfaget</w:t>
      </w:r>
      <w:r w:rsidR="002B70A4" w:rsidRPr="00E65F50">
        <w:rPr>
          <w:rFonts w:ascii="Times New Roman" w:hAnsi="Times New Roman" w:cs="Times New Roman"/>
          <w:sz w:val="24"/>
          <w:szCs w:val="24"/>
        </w:rPr>
        <w:t xml:space="preserve"> </w:t>
      </w:r>
      <w:r w:rsidRPr="00E65F50">
        <w:rPr>
          <w:rFonts w:ascii="Times New Roman" w:hAnsi="Times New Roman" w:cs="Times New Roman"/>
          <w:sz w:val="24"/>
          <w:szCs w:val="24"/>
        </w:rPr>
        <w:t>er en</w:t>
      </w:r>
      <w:r w:rsidR="002B70A4" w:rsidRPr="00E65F50">
        <w:rPr>
          <w:rFonts w:ascii="Times New Roman" w:hAnsi="Times New Roman" w:cs="Times New Roman"/>
          <w:sz w:val="24"/>
          <w:szCs w:val="24"/>
        </w:rPr>
        <w:t xml:space="preserve"> </w:t>
      </w:r>
      <w:r w:rsidR="002764D3" w:rsidRPr="00E65F50">
        <w:rPr>
          <w:rFonts w:ascii="Times New Roman" w:hAnsi="Times New Roman" w:cs="Times New Roman"/>
          <w:sz w:val="24"/>
          <w:szCs w:val="24"/>
        </w:rPr>
        <w:t>praktisk-teologisk disiplin</w:t>
      </w:r>
      <w:r w:rsidR="006D2566" w:rsidRPr="00E65F50">
        <w:rPr>
          <w:rFonts w:ascii="Times New Roman" w:hAnsi="Times New Roman" w:cs="Times New Roman"/>
          <w:sz w:val="24"/>
          <w:szCs w:val="24"/>
        </w:rPr>
        <w:t>. Likevel er sjelesorg</w:t>
      </w:r>
      <w:r w:rsidR="00CB392F" w:rsidRPr="00E65F50">
        <w:rPr>
          <w:rFonts w:ascii="Times New Roman" w:hAnsi="Times New Roman" w:cs="Times New Roman"/>
          <w:sz w:val="24"/>
          <w:szCs w:val="24"/>
        </w:rPr>
        <w:t xml:space="preserve"> utpreget tverrfaglig og henter sin kunnskap fra en rekke </w:t>
      </w:r>
      <w:r w:rsidR="009D3590" w:rsidRPr="00E65F50">
        <w:rPr>
          <w:rFonts w:ascii="Times New Roman" w:hAnsi="Times New Roman" w:cs="Times New Roman"/>
          <w:sz w:val="24"/>
          <w:szCs w:val="24"/>
        </w:rPr>
        <w:t>fagfelt</w:t>
      </w:r>
      <w:r w:rsidR="00B451BA" w:rsidRPr="00E65F50">
        <w:rPr>
          <w:rFonts w:ascii="Times New Roman" w:hAnsi="Times New Roman" w:cs="Times New Roman"/>
          <w:sz w:val="24"/>
          <w:szCs w:val="24"/>
        </w:rPr>
        <w:t xml:space="preserve">. Dette har resultert i en stadig pågående diskurs knyttet til hva som kjennetegner </w:t>
      </w:r>
      <w:r w:rsidR="00B845C2" w:rsidRPr="00E65F50">
        <w:rPr>
          <w:rFonts w:ascii="Times New Roman" w:hAnsi="Times New Roman" w:cs="Times New Roman"/>
          <w:sz w:val="24"/>
          <w:szCs w:val="24"/>
        </w:rPr>
        <w:t xml:space="preserve">en </w:t>
      </w:r>
      <w:r w:rsidR="00B451BA" w:rsidRPr="00E65F50">
        <w:rPr>
          <w:rFonts w:ascii="Times New Roman" w:hAnsi="Times New Roman" w:cs="Times New Roman"/>
          <w:sz w:val="24"/>
          <w:szCs w:val="24"/>
        </w:rPr>
        <w:t xml:space="preserve">kvalifisert sjelesørgerisk </w:t>
      </w:r>
      <w:r w:rsidR="00B845C2" w:rsidRPr="00E65F50">
        <w:rPr>
          <w:rFonts w:ascii="Times New Roman" w:hAnsi="Times New Roman" w:cs="Times New Roman"/>
          <w:sz w:val="24"/>
          <w:szCs w:val="24"/>
        </w:rPr>
        <w:t>praksis</w:t>
      </w:r>
      <w:r w:rsidR="00572A9F" w:rsidRPr="00E65F50">
        <w:rPr>
          <w:rFonts w:ascii="Times New Roman" w:hAnsi="Times New Roman" w:cs="Times New Roman"/>
          <w:sz w:val="24"/>
          <w:szCs w:val="24"/>
        </w:rPr>
        <w:t xml:space="preserve"> </w:t>
      </w:r>
      <w:r w:rsidR="00572A9F" w:rsidRPr="00E65F50">
        <w:rPr>
          <w:rFonts w:ascii="Times New Roman" w:hAnsi="Times New Roman" w:cs="Times New Roman"/>
          <w:sz w:val="24"/>
          <w:szCs w:val="24"/>
        </w:rPr>
        <w:fldChar w:fldCharType="begin">
          <w:fldData xml:space="preserve">PEVuZE5vdGU+PENpdGU+PEF1dGhvcj5NaWxsZXItTWNMZW1vcmU8L0F1dGhvcj48WWVhcj4yMDE4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=
</w:fldData>
        </w:fldChar>
      </w:r>
      <w:r w:rsidR="00B62FF9" w:rsidRPr="00E65F50">
        <w:rPr>
          <w:rFonts w:ascii="Times New Roman" w:hAnsi="Times New Roman" w:cs="Times New Roman"/>
          <w:sz w:val="24"/>
          <w:szCs w:val="24"/>
        </w:rPr>
        <w:instrText xml:space="preserve"> ADDIN EN.CITE </w:instrText>
      </w:r>
      <w:r w:rsidR="00B62FF9" w:rsidRPr="00E65F50">
        <w:rPr>
          <w:rFonts w:ascii="Times New Roman" w:hAnsi="Times New Roman" w:cs="Times New Roman"/>
          <w:sz w:val="24"/>
          <w:szCs w:val="24"/>
        </w:rPr>
        <w:fldChar w:fldCharType="begin">
          <w:fldData xml:space="preserve">PEVuZE5vdGU+PENpdGU+PEF1dGhvcj5NaWxsZXItTWNMZW1vcmU8L0F1dGhvcj48WWVhcj4yMDE4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=
</w:fldData>
        </w:fldChar>
      </w:r>
      <w:r w:rsidR="00B62FF9" w:rsidRPr="00E65F50">
        <w:rPr>
          <w:rFonts w:ascii="Times New Roman" w:hAnsi="Times New Roman" w:cs="Times New Roman"/>
          <w:sz w:val="24"/>
          <w:szCs w:val="24"/>
        </w:rPr>
        <w:instrText xml:space="preserve"> ADDIN EN.CITE.DATA </w:instrText>
      </w:r>
      <w:r w:rsidR="00B62FF9" w:rsidRPr="00E65F50">
        <w:rPr>
          <w:rFonts w:ascii="Times New Roman" w:hAnsi="Times New Roman" w:cs="Times New Roman"/>
          <w:sz w:val="24"/>
          <w:szCs w:val="24"/>
        </w:rPr>
      </w:r>
      <w:r w:rsidR="00B62FF9" w:rsidRPr="00E65F50">
        <w:rPr>
          <w:rFonts w:ascii="Times New Roman" w:hAnsi="Times New Roman" w:cs="Times New Roman"/>
          <w:sz w:val="24"/>
          <w:szCs w:val="24"/>
        </w:rPr>
        <w:fldChar w:fldCharType="end"/>
      </w:r>
      <w:r w:rsidR="00572A9F" w:rsidRPr="00E65F50">
        <w:rPr>
          <w:rFonts w:ascii="Times New Roman" w:hAnsi="Times New Roman" w:cs="Times New Roman"/>
          <w:sz w:val="24"/>
          <w:szCs w:val="24"/>
        </w:rPr>
      </w:r>
      <w:r w:rsidR="00572A9F"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Miller-Mclemore 2018, Mcclure 2011)</w:t>
      </w:r>
      <w:r w:rsidR="00572A9F" w:rsidRPr="00E65F50">
        <w:rPr>
          <w:rFonts w:ascii="Times New Roman" w:hAnsi="Times New Roman" w:cs="Times New Roman"/>
          <w:sz w:val="24"/>
          <w:szCs w:val="24"/>
        </w:rPr>
        <w:fldChar w:fldCharType="end"/>
      </w:r>
      <w:r w:rsidR="00B845C2" w:rsidRPr="00E65F50">
        <w:rPr>
          <w:rFonts w:ascii="Times New Roman" w:hAnsi="Times New Roman" w:cs="Times New Roman"/>
          <w:sz w:val="24"/>
          <w:szCs w:val="24"/>
        </w:rPr>
        <w:t>.</w:t>
      </w:r>
      <w:r w:rsidR="00CB5126" w:rsidRPr="00E65F50">
        <w:rPr>
          <w:rStyle w:val="Sluttnotereferanse"/>
          <w:rFonts w:ascii="Times New Roman" w:hAnsi="Times New Roman" w:cs="Times New Roman"/>
          <w:sz w:val="24"/>
          <w:szCs w:val="24"/>
        </w:rPr>
        <w:endnoteReference w:id="1"/>
      </w:r>
      <w:r w:rsidR="00CB5126" w:rsidRPr="00E65F50">
        <w:rPr>
          <w:rFonts w:ascii="Times New Roman" w:hAnsi="Times New Roman" w:cs="Times New Roman"/>
          <w:sz w:val="24"/>
          <w:szCs w:val="24"/>
        </w:rPr>
        <w:t xml:space="preserve"> Likevel har implikasjonene av traumets distinkte fenomenologi i liten grad blitt adressert i sjelesørgerisk sammenheng.</w:t>
      </w:r>
      <w:r w:rsidR="00CB5126" w:rsidRPr="00E65F50">
        <w:rPr>
          <w:rStyle w:val="Sluttnotereferanse"/>
          <w:rFonts w:ascii="Times New Roman" w:hAnsi="Times New Roman" w:cs="Times New Roman"/>
          <w:sz w:val="24"/>
          <w:szCs w:val="24"/>
        </w:rPr>
        <w:endnoteReference w:id="2"/>
      </w:r>
      <w:r w:rsidR="00CB5126" w:rsidRPr="00E65F50">
        <w:rPr>
          <w:rFonts w:ascii="Times New Roman" w:hAnsi="Times New Roman" w:cs="Times New Roman"/>
          <w:sz w:val="24"/>
          <w:szCs w:val="24"/>
        </w:rPr>
        <w:t xml:space="preserve"> Spørsmålet for denne artikkelen blir derfor hvordan sjelesorg, som en praktisk-teologisk aktivitet, kan tilby hjelp i møte med den traumeutsatte</w:t>
      </w:r>
      <w:r w:rsidR="00187CDF" w:rsidRPr="00E65F50">
        <w:rPr>
          <w:rFonts w:ascii="Times New Roman" w:hAnsi="Times New Roman" w:cs="Times New Roman"/>
          <w:sz w:val="24"/>
          <w:szCs w:val="24"/>
        </w:rPr>
        <w:t>.</w:t>
      </w:r>
      <w:r w:rsidR="00CB5126" w:rsidRPr="00E65F50">
        <w:rPr>
          <w:rFonts w:ascii="Times New Roman" w:hAnsi="Times New Roman" w:cs="Times New Roman"/>
          <w:sz w:val="24"/>
          <w:szCs w:val="24"/>
        </w:rPr>
        <w:t xml:space="preserve"> For å svare på problemstillingen vil jeg i neste del redegjøre for forståelsen av traumer</w:t>
      </w:r>
      <w:r w:rsidR="00630C29" w:rsidRPr="00E65F50">
        <w:rPr>
          <w:rFonts w:ascii="Times New Roman" w:hAnsi="Times New Roman" w:cs="Times New Roman"/>
          <w:sz w:val="24"/>
          <w:szCs w:val="24"/>
        </w:rPr>
        <w:t>. Deretter</w:t>
      </w:r>
      <w:r w:rsidR="00CB5126" w:rsidRPr="00E65F50">
        <w:rPr>
          <w:rFonts w:ascii="Times New Roman" w:hAnsi="Times New Roman" w:cs="Times New Roman"/>
          <w:sz w:val="24"/>
          <w:szCs w:val="24"/>
        </w:rPr>
        <w:t xml:space="preserve"> introduseres teologiske perspektiver </w:t>
      </w:r>
      <w:r w:rsidR="00630C29" w:rsidRPr="00E65F50">
        <w:rPr>
          <w:rFonts w:ascii="Times New Roman" w:hAnsi="Times New Roman" w:cs="Times New Roman"/>
          <w:sz w:val="24"/>
          <w:szCs w:val="24"/>
        </w:rPr>
        <w:t>på</w:t>
      </w:r>
      <w:r w:rsidR="00CB5126" w:rsidRPr="00E65F50">
        <w:rPr>
          <w:rFonts w:ascii="Times New Roman" w:hAnsi="Times New Roman" w:cs="Times New Roman"/>
          <w:sz w:val="24"/>
          <w:szCs w:val="24"/>
        </w:rPr>
        <w:t xml:space="preserve"> traume</w:t>
      </w:r>
      <w:r w:rsidR="00630C29" w:rsidRPr="00E65F50">
        <w:rPr>
          <w:rFonts w:ascii="Times New Roman" w:hAnsi="Times New Roman" w:cs="Times New Roman"/>
          <w:sz w:val="24"/>
          <w:szCs w:val="24"/>
        </w:rPr>
        <w:t>erfaringer</w:t>
      </w:r>
      <w:r w:rsidR="00CB5126" w:rsidRPr="00E65F50">
        <w:rPr>
          <w:rFonts w:ascii="Times New Roman" w:hAnsi="Times New Roman" w:cs="Times New Roman"/>
          <w:sz w:val="24"/>
          <w:szCs w:val="24"/>
        </w:rPr>
        <w:t xml:space="preserve">. I </w:t>
      </w:r>
      <w:r w:rsidR="00254205" w:rsidRPr="00E65F50">
        <w:rPr>
          <w:rFonts w:ascii="Times New Roman" w:hAnsi="Times New Roman" w:cs="Times New Roman"/>
          <w:sz w:val="24"/>
          <w:szCs w:val="24"/>
        </w:rPr>
        <w:t>siste</w:t>
      </w:r>
      <w:r w:rsidR="00CB5126" w:rsidRPr="00E65F50">
        <w:rPr>
          <w:rFonts w:ascii="Times New Roman" w:hAnsi="Times New Roman" w:cs="Times New Roman"/>
          <w:sz w:val="24"/>
          <w:szCs w:val="24"/>
        </w:rPr>
        <w:t xml:space="preserve"> del drøfter jeg hvordan disse ulike perspektivene kan holdes sammen og integreres i det jeg betegner som en </w:t>
      </w:r>
      <w:r w:rsidR="0033462E" w:rsidRPr="00E65F50">
        <w:rPr>
          <w:rFonts w:ascii="Times New Roman" w:hAnsi="Times New Roman" w:cs="Times New Roman"/>
          <w:i/>
          <w:iCs/>
          <w:sz w:val="24"/>
          <w:szCs w:val="24"/>
        </w:rPr>
        <w:t>traumesensitiv</w:t>
      </w:r>
      <w:r w:rsidR="00CB5126" w:rsidRPr="00E65F50">
        <w:rPr>
          <w:rFonts w:ascii="Times New Roman" w:hAnsi="Times New Roman" w:cs="Times New Roman"/>
          <w:i/>
          <w:iCs/>
          <w:sz w:val="24"/>
          <w:szCs w:val="24"/>
        </w:rPr>
        <w:t xml:space="preserve"> sjelesørgerisk praksis</w:t>
      </w:r>
      <w:r w:rsidR="00CB5126" w:rsidRPr="00E65F50">
        <w:rPr>
          <w:rFonts w:ascii="Times New Roman" w:hAnsi="Times New Roman" w:cs="Times New Roman"/>
          <w:sz w:val="24"/>
          <w:szCs w:val="24"/>
        </w:rPr>
        <w:t xml:space="preserve">. </w:t>
      </w:r>
    </w:p>
    <w:p w14:paraId="30DFB99D" w14:textId="13BFDA4D" w:rsidR="00CB5126" w:rsidRPr="00E65F50" w:rsidRDefault="00CB5126" w:rsidP="00C2398F">
      <w:pPr>
        <w:pStyle w:val="Overskrift1"/>
        <w:numPr>
          <w:ilvl w:val="0"/>
          <w:numId w:val="3"/>
        </w:numPr>
        <w:rPr>
          <w:color w:val="auto"/>
          <w:rPrChange w:id="24" w:author="Einar Eidsaa Edland" w:date="2022-10-26T11:42:00Z">
            <w:rPr/>
          </w:rPrChange>
        </w:rPr>
      </w:pPr>
      <w:r w:rsidRPr="00E65F50">
        <w:rPr>
          <w:color w:val="auto"/>
          <w:rPrChange w:id="25" w:author="Einar Eidsaa Edland" w:date="2022-10-26T11:42:00Z">
            <w:rPr/>
          </w:rPrChange>
        </w:rPr>
        <w:t>Traumer</w:t>
      </w:r>
    </w:p>
    <w:p w14:paraId="2FD5F962" w14:textId="4FC12402" w:rsidR="00CB5126" w:rsidRPr="00E65F50" w:rsidRDefault="00CB5126"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Traumer er en del av menneskelivet. </w:t>
      </w:r>
      <w:r w:rsidR="007B5149" w:rsidRPr="00E65F50">
        <w:rPr>
          <w:rFonts w:ascii="Times New Roman" w:hAnsi="Times New Roman" w:cs="Times New Roman"/>
          <w:sz w:val="24"/>
          <w:szCs w:val="24"/>
        </w:rPr>
        <w:t>Vi</w:t>
      </w:r>
      <w:r w:rsidRPr="00E65F50">
        <w:rPr>
          <w:rFonts w:ascii="Times New Roman" w:hAnsi="Times New Roman" w:cs="Times New Roman"/>
          <w:sz w:val="24"/>
          <w:szCs w:val="24"/>
        </w:rPr>
        <w:t xml:space="preserve"> må ikke ha opplevd krig, terror eller naturkatastrofer for å ha gjennomgått traumatiske opplevelser. Det kan også ramme oss i form av vold, seksuelle overgrep eller omsorgssvikt fra de</w:t>
      </w:r>
      <w:r w:rsidR="00B55D32" w:rsidRPr="00E65F50">
        <w:rPr>
          <w:rFonts w:ascii="Times New Roman" w:hAnsi="Times New Roman" w:cs="Times New Roman"/>
          <w:sz w:val="24"/>
          <w:szCs w:val="24"/>
        </w:rPr>
        <w:t>m</w:t>
      </w:r>
      <w:r w:rsidRPr="00E65F50">
        <w:rPr>
          <w:rFonts w:ascii="Times New Roman" w:hAnsi="Times New Roman" w:cs="Times New Roman"/>
          <w:sz w:val="24"/>
          <w:szCs w:val="24"/>
        </w:rPr>
        <w:t xml:space="preserve"> som står oss nærmest. Etymologisk har ordet «traume» sin opprinnelse i gresk og betyr «skade» eller «sår», av både fysisk og psykisk art</w:t>
      </w:r>
      <w:r w:rsidR="00644364" w:rsidRPr="00E65F50">
        <w:rPr>
          <w:rFonts w:ascii="Times New Roman" w:hAnsi="Times New Roman" w:cs="Times New Roman"/>
          <w:sz w:val="24"/>
          <w:szCs w:val="24"/>
        </w:rPr>
        <w:t xml:space="preserve"> </w:t>
      </w:r>
      <w:r w:rsidR="00644364" w:rsidRPr="00E65F50">
        <w:rPr>
          <w:rFonts w:ascii="Times New Roman" w:hAnsi="Times New Roman" w:cs="Times New Roman"/>
          <w:sz w:val="24"/>
          <w:szCs w:val="24"/>
        </w:rPr>
        <w:fldChar w:fldCharType="begin">
          <w:fldData xml:space="preserve">PEVuZE5vdGU+PENpdGU+PEF1dGhvcj5BbnN0b3JwPC9BdXRob3I+PFllYXI+MjAxNDwvWWVhcj48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</w:fldData>
        </w:fldChar>
      </w:r>
      <w:r w:rsidR="00DE7C5F" w:rsidRPr="00E65F50">
        <w:rPr>
          <w:rFonts w:ascii="Times New Roman" w:hAnsi="Times New Roman" w:cs="Times New Roman"/>
          <w:sz w:val="24"/>
          <w:szCs w:val="24"/>
        </w:rPr>
        <w:instrText xml:space="preserve"> ADDIN EN.CITE </w:instrText>
      </w:r>
      <w:r w:rsidR="00DE7C5F" w:rsidRPr="00E65F50">
        <w:rPr>
          <w:rFonts w:ascii="Times New Roman" w:hAnsi="Times New Roman" w:cs="Times New Roman"/>
          <w:sz w:val="24"/>
          <w:szCs w:val="24"/>
        </w:rPr>
        <w:fldChar w:fldCharType="begin">
          <w:fldData xml:space="preserve">PEVuZE5vdGU+PENpdGU+PEF1dGhvcj5BbnN0b3JwPC9BdXRob3I+PFllYXI+MjAxNDwvWWVhcj48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</w:fldData>
        </w:fldChar>
      </w:r>
      <w:r w:rsidR="00DE7C5F" w:rsidRPr="00E65F50">
        <w:rPr>
          <w:rFonts w:ascii="Times New Roman" w:hAnsi="Times New Roman" w:cs="Times New Roman"/>
          <w:sz w:val="24"/>
          <w:szCs w:val="24"/>
        </w:rPr>
        <w:instrText xml:space="preserve"> ADDIN EN.CITE.DATA </w:instrText>
      </w:r>
      <w:r w:rsidR="00DE7C5F" w:rsidRPr="00E65F50">
        <w:rPr>
          <w:rFonts w:ascii="Times New Roman" w:hAnsi="Times New Roman" w:cs="Times New Roman"/>
          <w:sz w:val="24"/>
          <w:szCs w:val="24"/>
        </w:rPr>
      </w:r>
      <w:r w:rsidR="00DE7C5F" w:rsidRPr="00E65F50">
        <w:rPr>
          <w:rFonts w:ascii="Times New Roman" w:hAnsi="Times New Roman" w:cs="Times New Roman"/>
          <w:sz w:val="24"/>
          <w:szCs w:val="24"/>
        </w:rPr>
        <w:fldChar w:fldCharType="end"/>
      </w:r>
      <w:r w:rsidR="00644364" w:rsidRPr="00E65F50">
        <w:rPr>
          <w:rFonts w:ascii="Times New Roman" w:hAnsi="Times New Roman" w:cs="Times New Roman"/>
          <w:sz w:val="24"/>
          <w:szCs w:val="24"/>
        </w:rPr>
      </w:r>
      <w:r w:rsidR="00644364" w:rsidRPr="00E65F50">
        <w:rPr>
          <w:rFonts w:ascii="Times New Roman" w:hAnsi="Times New Roman" w:cs="Times New Roman"/>
          <w:sz w:val="24"/>
          <w:szCs w:val="24"/>
        </w:rPr>
        <w:fldChar w:fldCharType="separate"/>
      </w:r>
      <w:r w:rsidR="00DE7C5F" w:rsidRPr="00E65F50">
        <w:rPr>
          <w:rFonts w:ascii="Times New Roman" w:hAnsi="Times New Roman" w:cs="Times New Roman"/>
          <w:noProof/>
          <w:sz w:val="24"/>
          <w:szCs w:val="24"/>
        </w:rPr>
        <w:t>(Anstorp og Benum 2014: 23)</w:t>
      </w:r>
      <w:r w:rsidR="00644364"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Den velrenommerte traumeforskeren Judith Herman daterer i sitt hovedverk </w:t>
      </w:r>
      <w:r w:rsidRPr="00E65F50">
        <w:rPr>
          <w:rFonts w:ascii="Times New Roman" w:hAnsi="Times New Roman" w:cs="Times New Roman"/>
          <w:i/>
          <w:iCs/>
          <w:sz w:val="24"/>
          <w:szCs w:val="24"/>
        </w:rPr>
        <w:t xml:space="preserve">Trauma and </w:t>
      </w:r>
      <w:r w:rsidR="00B55D32" w:rsidRPr="00E65F50">
        <w:rPr>
          <w:rFonts w:ascii="Times New Roman" w:hAnsi="Times New Roman" w:cs="Times New Roman"/>
          <w:i/>
          <w:iCs/>
          <w:sz w:val="24"/>
          <w:szCs w:val="24"/>
        </w:rPr>
        <w:t>r</w:t>
      </w:r>
      <w:r w:rsidRPr="00E65F50">
        <w:rPr>
          <w:rFonts w:ascii="Times New Roman" w:hAnsi="Times New Roman" w:cs="Times New Roman"/>
          <w:i/>
          <w:iCs/>
          <w:sz w:val="24"/>
          <w:szCs w:val="24"/>
        </w:rPr>
        <w:t xml:space="preserve">ecovery </w:t>
      </w:r>
      <w:r w:rsidRPr="00E65F50">
        <w:rPr>
          <w:rFonts w:ascii="Times New Roman" w:hAnsi="Times New Roman" w:cs="Times New Roman"/>
          <w:sz w:val="24"/>
          <w:szCs w:val="24"/>
        </w:rPr>
        <w:fldChar w:fldCharType="begin"/>
      </w:r>
      <w:r w:rsidR="001B66C6" w:rsidRPr="00E65F50">
        <w:rPr>
          <w:rFonts w:ascii="Times New Roman" w:hAnsi="Times New Roman" w:cs="Times New Roman"/>
          <w:sz w:val="24"/>
          <w:szCs w:val="24"/>
        </w:rPr>
        <w:instrText xml:space="preserve"> ADDIN EN.CITE &lt;EndNote&gt;&lt;Cite ExcludeAuth="1"&gt;&lt;Author&gt;Herman&lt;/Author&gt;&lt;Year&gt;1992&lt;/Year&gt;&lt;RecNum&gt;8&lt;/RecNum&gt;&lt;DisplayText&gt;(1992)&lt;/DisplayText&gt;&lt;record&gt;&lt;rec-number&gt;8&lt;/rec-number&gt;&lt;foreign-keys&gt;&lt;key app="EN" db-id="2perf02woa0z5wew9f95x9tptffrdffzezvv" timestamp="1629354367"&gt;8&lt;/key&gt;&lt;/foreign-keys&gt;&lt;ref-type name="Book"&gt;6&lt;/ref-type&gt;&lt;contributors&gt;&lt;authors&gt;&lt;author&gt;Herman, Judith Lewis&lt;/author&gt;&lt;/authors&gt;&lt;/contributors&gt;&lt;titles&gt;&lt;title&gt;Trauma and recovery : the aftermath of violence - from domestic abuse to political terror&lt;/title&gt;&lt;/titles&gt;&lt;keywords&gt;&lt;keyword&gt;Traumatic Neurosis&lt;/keyword&gt;&lt;keyword&gt;Recovery (Disorders)&lt;/keyword&gt;&lt;keyword&gt;stress&lt;/keyword&gt;&lt;keyword&gt;traumer&lt;/keyword&gt;&lt;keyword&gt;misbruk&lt;/keyword&gt;&lt;keyword&gt;politisk&lt;/keyword&gt;&lt;keyword&gt;makt&lt;/keyword&gt;&lt;keyword&gt;seksuell&lt;/keyword&gt;&lt;keyword&gt;psykiske&lt;/keyword&gt;&lt;keyword&gt;kriser&lt;/keyword&gt;&lt;keyword&gt;nevroser&lt;/keyword&gt;&lt;keyword&gt;rehabilitering&lt;/keyword&gt;&lt;keyword&gt;traume&lt;/keyword&gt;&lt;keyword&gt;seksuelle&lt;/keyword&gt;&lt;keyword&gt;overgrep&lt;/keyword&gt;&lt;keyword&gt;ettervirkninger&lt;/keyword&gt;&lt;keyword&gt;vold&lt;/keyword&gt;&lt;keyword&gt;krig&lt;/keyword&gt;&lt;keyword&gt;psykoterapi&lt;/keyword&gt;&lt;/keywords&gt;&lt;dates&gt;&lt;year&gt;1992&lt;/year&gt;&lt;/dates&gt;&lt;pub-location&gt;New York&lt;/pub-location&gt;&lt;publisher&gt;Basic Books&lt;/publisher&gt;&lt;isbn&gt;978-0-465-06171-6&lt;/isbn&gt;&lt;urls&gt;&lt;/urls&gt;&lt;/record&gt;&lt;/Cite&gt;&lt;/EndNote&gt;</w:instrText>
      </w:r>
      <w:r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1992)</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traumeforskningen tilbake til starten av forrige århundre. Siden diagnosen </w:t>
      </w:r>
      <w:r w:rsidR="00B55D32" w:rsidRPr="00E65F50">
        <w:rPr>
          <w:rFonts w:ascii="Times New Roman" w:hAnsi="Times New Roman" w:cs="Times New Roman"/>
          <w:sz w:val="24"/>
          <w:szCs w:val="24"/>
        </w:rPr>
        <w:t>posttraumatisk</w:t>
      </w:r>
      <w:r w:rsidRPr="00E65F50">
        <w:rPr>
          <w:rFonts w:ascii="Times New Roman" w:hAnsi="Times New Roman" w:cs="Times New Roman"/>
          <w:sz w:val="24"/>
          <w:szCs w:val="24"/>
        </w:rPr>
        <w:t xml:space="preserve"> stresslidelse (PTSD) ble en del av den diagnostiske manualen DSM i 1980, har det vært en omfattende utvikling i traumefeltet. Blant annet har man anerkjent egenarten ved såkalte </w:t>
      </w:r>
      <w:r w:rsidRPr="00E65F50">
        <w:rPr>
          <w:rFonts w:ascii="Times New Roman" w:hAnsi="Times New Roman" w:cs="Times New Roman"/>
          <w:i/>
          <w:iCs/>
          <w:sz w:val="24"/>
          <w:szCs w:val="24"/>
        </w:rPr>
        <w:t>komplekse traumer</w:t>
      </w:r>
      <w:r w:rsidRPr="00E65F50">
        <w:rPr>
          <w:rFonts w:ascii="Times New Roman" w:hAnsi="Times New Roman" w:cs="Times New Roman"/>
          <w:sz w:val="24"/>
          <w:szCs w:val="24"/>
        </w:rPr>
        <w:t xml:space="preserve"> som følge av tidlige og vedvarende dysfunksjonelle relasjonelle erfaringer </w:t>
      </w:r>
      <w:r w:rsidRPr="00E65F50">
        <w:rPr>
          <w:rFonts w:ascii="Times New Roman" w:hAnsi="Times New Roman" w:cs="Times New Roman"/>
          <w:sz w:val="24"/>
          <w:szCs w:val="24"/>
        </w:rPr>
        <w:fldChar w:fldCharType="begin">
          <w:fldData xml:space="preserve">PEVuZE5vdGU+PENpdGU+PEF1dGhvcj52YW4gZGVyIEtvbGs8L0F1dGhvcj48WWVhcj4yMDE0PC9Z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</w:fldData>
        </w:fldChar>
      </w:r>
      <w:r w:rsidR="00BC4A09" w:rsidRPr="00E65F50">
        <w:rPr>
          <w:rFonts w:ascii="Times New Roman" w:hAnsi="Times New Roman" w:cs="Times New Roman"/>
          <w:sz w:val="24"/>
          <w:szCs w:val="24"/>
        </w:rPr>
        <w:instrText xml:space="preserve"> ADDIN EN.CITE </w:instrText>
      </w:r>
      <w:r w:rsidR="00BC4A09" w:rsidRPr="00E65F50">
        <w:rPr>
          <w:rFonts w:ascii="Times New Roman" w:hAnsi="Times New Roman" w:cs="Times New Roman"/>
          <w:sz w:val="24"/>
          <w:szCs w:val="24"/>
        </w:rPr>
        <w:fldChar w:fldCharType="begin">
          <w:fldData xml:space="preserve">PEVuZE5vdGU+PENpdGU+PEF1dGhvcj52YW4gZGVyIEtvbGs8L0F1dGhvcj48WWVhcj4yMDE0PC9Z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</w:fldData>
        </w:fldChar>
      </w:r>
      <w:r w:rsidR="00BC4A09" w:rsidRPr="00E65F50">
        <w:rPr>
          <w:rFonts w:ascii="Times New Roman" w:hAnsi="Times New Roman" w:cs="Times New Roman"/>
          <w:sz w:val="24"/>
          <w:szCs w:val="24"/>
        </w:rPr>
        <w:instrText xml:space="preserve"> ADDIN EN.CITE.DATA </w:instrText>
      </w:r>
      <w:r w:rsidR="00BC4A09" w:rsidRPr="00E65F50">
        <w:rPr>
          <w:rFonts w:ascii="Times New Roman" w:hAnsi="Times New Roman" w:cs="Times New Roman"/>
          <w:sz w:val="24"/>
          <w:szCs w:val="24"/>
        </w:rPr>
      </w:r>
      <w:r w:rsidR="00BC4A09" w:rsidRPr="00E65F50">
        <w:rPr>
          <w:rFonts w:ascii="Times New Roman" w:hAnsi="Times New Roman" w:cs="Times New Roman"/>
          <w:sz w:val="24"/>
          <w:szCs w:val="24"/>
        </w:rPr>
        <w:fldChar w:fldCharType="end"/>
      </w:r>
      <w:r w:rsidRPr="00E65F50">
        <w:rPr>
          <w:rFonts w:ascii="Times New Roman" w:hAnsi="Times New Roman" w:cs="Times New Roman"/>
          <w:sz w:val="24"/>
          <w:szCs w:val="24"/>
        </w:rPr>
      </w:r>
      <w:r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Van Der Kolk 2014, Courtois et al. 2012, Benum 2014)</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Dette har resultert i at </w:t>
      </w:r>
      <w:r w:rsidR="001E0E47" w:rsidRPr="00E65F50">
        <w:rPr>
          <w:rFonts w:ascii="Times New Roman" w:hAnsi="Times New Roman" w:cs="Times New Roman"/>
          <w:sz w:val="24"/>
          <w:szCs w:val="24"/>
        </w:rPr>
        <w:t>k</w:t>
      </w:r>
      <w:r w:rsidRPr="00E65F50">
        <w:rPr>
          <w:rFonts w:ascii="Times New Roman" w:hAnsi="Times New Roman" w:cs="Times New Roman"/>
          <w:sz w:val="24"/>
          <w:szCs w:val="24"/>
        </w:rPr>
        <w:t>ompleks</w:t>
      </w:r>
      <w:r w:rsidR="001E0E47" w:rsidRPr="00E65F50">
        <w:rPr>
          <w:rFonts w:ascii="Times New Roman" w:hAnsi="Times New Roman" w:cs="Times New Roman"/>
          <w:sz w:val="24"/>
          <w:szCs w:val="24"/>
        </w:rPr>
        <w:t xml:space="preserve"> </w:t>
      </w:r>
      <w:r w:rsidRPr="00E65F50">
        <w:rPr>
          <w:rFonts w:ascii="Times New Roman" w:hAnsi="Times New Roman" w:cs="Times New Roman"/>
          <w:sz w:val="24"/>
          <w:szCs w:val="24"/>
        </w:rPr>
        <w:t>PTSD har kommet inn som egen diagnose i ICD-11 (2019)</w:t>
      </w:r>
      <w:r w:rsidR="00BF00F2" w:rsidRPr="00E65F50">
        <w:rPr>
          <w:rStyle w:val="Sluttnotereferanse"/>
          <w:rFonts w:ascii="Times New Roman" w:hAnsi="Times New Roman" w:cs="Times New Roman"/>
          <w:sz w:val="24"/>
          <w:szCs w:val="24"/>
        </w:rPr>
        <w:endnoteReference w:id="3"/>
      </w:r>
      <w:r w:rsidRPr="00E65F50">
        <w:rPr>
          <w:rFonts w:ascii="Times New Roman" w:hAnsi="Times New Roman" w:cs="Times New Roman"/>
          <w:sz w:val="24"/>
          <w:szCs w:val="24"/>
        </w:rPr>
        <w:t>.</w:t>
      </w:r>
      <w:r w:rsidRPr="00E65F50">
        <w:rPr>
          <w:rFonts w:ascii="Helvetica" w:hAnsi="Helvetica"/>
          <w:sz w:val="26"/>
          <w:szCs w:val="26"/>
          <w:shd w:val="clear" w:color="auto" w:fill="FFFFFF"/>
          <w:rPrChange w:id="32" w:author="Einar Eidsaa Edland" w:date="2022-10-26T11:42:00Z">
            <w:rPr>
              <w:rFonts w:ascii="Helvetica" w:hAnsi="Helvetica"/>
              <w:color w:val="4B4B4B"/>
              <w:sz w:val="26"/>
              <w:szCs w:val="26"/>
              <w:shd w:val="clear" w:color="auto" w:fill="FFFFFF"/>
            </w:rPr>
          </w:rPrChange>
        </w:rPr>
        <w:t xml:space="preserve"> </w:t>
      </w:r>
      <w:r w:rsidRPr="00E65F50">
        <w:rPr>
          <w:rFonts w:ascii="Times New Roman" w:hAnsi="Times New Roman" w:cs="Times New Roman"/>
          <w:sz w:val="24"/>
          <w:szCs w:val="24"/>
        </w:rPr>
        <w:t xml:space="preserve">De senere årene har vi også sett en stadig bredere tverrfaglig tilnærming til traumer, </w:t>
      </w:r>
      <w:r w:rsidR="001E0E47" w:rsidRPr="00E65F50">
        <w:rPr>
          <w:rFonts w:ascii="Times New Roman" w:hAnsi="Times New Roman" w:cs="Times New Roman"/>
          <w:sz w:val="24"/>
          <w:szCs w:val="24"/>
        </w:rPr>
        <w:t xml:space="preserve">noe </w:t>
      </w:r>
      <w:r w:rsidRPr="00E65F50">
        <w:rPr>
          <w:rFonts w:ascii="Times New Roman" w:hAnsi="Times New Roman" w:cs="Times New Roman"/>
          <w:sz w:val="24"/>
          <w:szCs w:val="24"/>
        </w:rPr>
        <w:t xml:space="preserve">som har resultert i et stort mangfold av definisjoner og forsøk på operasjonalisering av begrepet i faglitteraturen </w:t>
      </w:r>
      <w:r w:rsidRPr="00E65F50">
        <w:rPr>
          <w:rFonts w:ascii="Times New Roman" w:hAnsi="Times New Roman" w:cs="Times New Roman"/>
          <w:sz w:val="24"/>
          <w:szCs w:val="24"/>
        </w:rPr>
        <w:fldChar w:fldCharType="begin"/>
      </w:r>
      <w:r w:rsidR="000F128B" w:rsidRPr="00E65F50">
        <w:rPr>
          <w:rFonts w:ascii="Times New Roman" w:hAnsi="Times New Roman" w:cs="Times New Roman"/>
          <w:sz w:val="24"/>
          <w:szCs w:val="24"/>
        </w:rPr>
        <w:instrText xml:space="preserve"> ADDIN EN.CITE &lt;EndNote&gt;&lt;Cite&gt;&lt;Author&gt;Boynton&lt;/Author&gt;&lt;Year&gt;2018&lt;/Year&gt;&lt;RecNum&gt;2&lt;/RecNum&gt;&lt;Pages&gt;1&lt;/Pages&gt;&lt;DisplayText&gt;(Boynton og Capretto 2018: 1)&lt;/DisplayText&gt;&lt;record&gt;&lt;rec-number&gt;2&lt;/rec-number&gt;&lt;foreign-keys&gt;&lt;key app="EN" db-id="2perf02woa0z5wew9f95x9tptffrdffzezvv" timestamp="1629193925"&gt;2&lt;/key&gt;&lt;/foreign-keys&gt;&lt;ref-type name="Book"&gt;6&lt;/ref-type&gt;&lt;contributors&gt;&lt;authors&gt;&lt;author&gt;Boynton, Eric&lt;/author&gt;&lt;author&gt;Capretto, Peter&lt;/author&gt;&lt;/authors&gt;&lt;/contributors&gt;&lt;titles&gt;&lt;title&gt;Trauma and Transcendence: Suffering and the Limits of Theory&lt;/title&gt;&lt;/titles&gt;&lt;edition&gt;1&lt;/edi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7/&lt;/access-date&gt;&lt;/record&gt;&lt;/Cite&gt;&lt;/EndNote&gt;</w:instrText>
      </w:r>
      <w:r w:rsidRPr="00E65F50">
        <w:rPr>
          <w:rFonts w:ascii="Times New Roman" w:hAnsi="Times New Roman" w:cs="Times New Roman"/>
          <w:sz w:val="24"/>
          <w:szCs w:val="24"/>
        </w:rPr>
        <w:fldChar w:fldCharType="separate"/>
      </w:r>
      <w:r w:rsidR="000F128B" w:rsidRPr="00E65F50">
        <w:rPr>
          <w:rFonts w:ascii="Times New Roman" w:hAnsi="Times New Roman" w:cs="Times New Roman"/>
          <w:noProof/>
          <w:sz w:val="24"/>
          <w:szCs w:val="24"/>
        </w:rPr>
        <w:t>(Boynton og Capretto 2018: 1)</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003B4528" w14:textId="576C8FD7"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Change w:id="33" w:author="Einar Eidsaa Edland" w:date="2022-10-26T11:42:00Z">
            <w:rPr>
              <w:rFonts w:ascii="Times New Roman" w:hAnsi="Times New Roman" w:cs="Times New Roman"/>
              <w:color w:val="FF0000"/>
              <w:sz w:val="24"/>
              <w:szCs w:val="24"/>
            </w:rPr>
          </w:rPrChange>
        </w:rPr>
        <w:lastRenderedPageBreak/>
        <w:t>Vi kan altså skille mellom traumer som følge av hendelser og traumer som følge av tidlige og langvarige traumatiske erfaringer i nære relasjoner</w:t>
      </w:r>
      <w:r w:rsidRPr="00E65F50">
        <w:rPr>
          <w:rFonts w:ascii="Times New Roman" w:hAnsi="Times New Roman" w:cs="Times New Roman"/>
          <w:sz w:val="24"/>
          <w:szCs w:val="24"/>
        </w:rPr>
        <w:t xml:space="preserve">. I den videre fremstillingen </w:t>
      </w:r>
      <w:r w:rsidR="001E0E47" w:rsidRPr="00E65F50">
        <w:rPr>
          <w:rFonts w:ascii="Times New Roman" w:hAnsi="Times New Roman" w:cs="Times New Roman"/>
          <w:sz w:val="24"/>
          <w:szCs w:val="24"/>
        </w:rPr>
        <w:t xml:space="preserve">fokuseres det på </w:t>
      </w:r>
      <w:r w:rsidR="004C2C17" w:rsidRPr="00E65F50">
        <w:rPr>
          <w:rFonts w:ascii="Times New Roman" w:hAnsi="Times New Roman" w:cs="Times New Roman"/>
          <w:sz w:val="24"/>
          <w:szCs w:val="24"/>
        </w:rPr>
        <w:t xml:space="preserve">det </w:t>
      </w:r>
      <w:r w:rsidRPr="00E65F50">
        <w:rPr>
          <w:rFonts w:ascii="Times New Roman" w:hAnsi="Times New Roman" w:cs="Times New Roman"/>
          <w:sz w:val="24"/>
          <w:szCs w:val="24"/>
        </w:rPr>
        <w:t xml:space="preserve">sistnevnte, den komplekse traumatiseringen. </w:t>
      </w:r>
      <w:r w:rsidR="007B5149" w:rsidRPr="00E65F50">
        <w:rPr>
          <w:rFonts w:ascii="Times New Roman" w:hAnsi="Times New Roman" w:cs="Times New Roman"/>
          <w:sz w:val="24"/>
          <w:szCs w:val="24"/>
        </w:rPr>
        <w:t>Nedenfor</w:t>
      </w:r>
      <w:r w:rsidRPr="00E65F50">
        <w:rPr>
          <w:rFonts w:ascii="Times New Roman" w:hAnsi="Times New Roman" w:cs="Times New Roman"/>
          <w:sz w:val="24"/>
          <w:szCs w:val="24"/>
        </w:rPr>
        <w:t xml:space="preserve"> vil jeg forsøke å peke på og utforske aspekter ved traumeerfaringen som vil være av betydning med henblikk på en teologisk refleksjon i sjelesørgerisk praksis</w:t>
      </w:r>
      <w:r w:rsidR="00FB2F52" w:rsidRPr="00E65F50">
        <w:rPr>
          <w:rFonts w:ascii="Times New Roman" w:hAnsi="Times New Roman" w:cs="Times New Roman"/>
          <w:sz w:val="24"/>
          <w:szCs w:val="24"/>
        </w:rPr>
        <w:t xml:space="preserve">. </w:t>
      </w:r>
    </w:p>
    <w:p w14:paraId="4D08DE4B" w14:textId="7AFC363E" w:rsidR="00CB5126" w:rsidRPr="00E65F50" w:rsidRDefault="00CB5126" w:rsidP="00075D9F">
      <w:pPr>
        <w:pStyle w:val="Overskrift2"/>
        <w:rPr>
          <w:color w:val="auto"/>
          <w:rPrChange w:id="34" w:author="Einar Eidsaa Edland" w:date="2022-10-26T11:42:00Z">
            <w:rPr/>
          </w:rPrChange>
        </w:rPr>
      </w:pPr>
      <w:r w:rsidRPr="00E65F50">
        <w:rPr>
          <w:color w:val="auto"/>
          <w:rPrChange w:id="35" w:author="Einar Eidsaa Edland" w:date="2022-10-26T11:42:00Z">
            <w:rPr/>
          </w:rPrChange>
        </w:rPr>
        <w:t>Overveldende erfaring og fravær av den regulerende andre</w:t>
      </w:r>
    </w:p>
    <w:p w14:paraId="2610ECB3" w14:textId="4024A635" w:rsidR="00CB5126" w:rsidRPr="00E65F50" w:rsidRDefault="00CB5126" w:rsidP="008436A8">
      <w:pPr>
        <w:spacing w:line="360" w:lineRule="auto"/>
        <w:rPr>
          <w:rFonts w:ascii="Times New Roman" w:hAnsi="Times New Roman" w:cs="Times New Roman"/>
          <w:sz w:val="24"/>
          <w:szCs w:val="24"/>
        </w:rPr>
      </w:pPr>
      <w:r w:rsidRPr="00E65F50">
        <w:rPr>
          <w:rFonts w:ascii="Times New Roman" w:hAnsi="Times New Roman" w:cs="Times New Roman"/>
          <w:sz w:val="24"/>
          <w:szCs w:val="24"/>
        </w:rPr>
        <w:t>En traumehendelse er overveldende. Vi utsettes for mer enn vi kan tåle. I sin mest basale form er traumer de reaksjone</w:t>
      </w:r>
      <w:r w:rsidR="007B5149" w:rsidRPr="00E65F50">
        <w:rPr>
          <w:rFonts w:ascii="Times New Roman" w:hAnsi="Times New Roman" w:cs="Times New Roman"/>
          <w:sz w:val="24"/>
          <w:szCs w:val="24"/>
        </w:rPr>
        <w:t>ne</w:t>
      </w:r>
      <w:r w:rsidRPr="00E65F50">
        <w:rPr>
          <w:rFonts w:ascii="Times New Roman" w:hAnsi="Times New Roman" w:cs="Times New Roman"/>
          <w:sz w:val="24"/>
          <w:szCs w:val="24"/>
        </w:rPr>
        <w:t xml:space="preserve"> på hendelser, eller vedvarende betingelser, som overvelder sentralnervesystemet og dermed en persons kapasitet til å ta inn og prosessere den eksterne verden</w:t>
      </w:r>
      <w:r w:rsidR="007B5149" w:rsidRPr="00E65F50">
        <w:rPr>
          <w:rFonts w:ascii="Times New Roman" w:hAnsi="Times New Roman" w:cs="Times New Roman"/>
          <w:sz w:val="24"/>
          <w:szCs w:val="24"/>
        </w:rPr>
        <w:t>en</w:t>
      </w:r>
      <w:r w:rsidRPr="00E65F50">
        <w:rPr>
          <w:rFonts w:ascii="Times New Roman" w:hAnsi="Times New Roman" w:cs="Times New Roman"/>
          <w:sz w:val="24"/>
          <w:szCs w:val="24"/>
        </w:rPr>
        <w:t xml:space="preserve"> uten mulighet for å regulere aktiveringen som hendelsen utløser. Kraften i den emosjonelle smerten oppleves uutholdelig. Trusselen mot ege</w:t>
      </w:r>
      <w:r w:rsidR="007B5149" w:rsidRPr="00E65F50">
        <w:rPr>
          <w:rFonts w:ascii="Times New Roman" w:hAnsi="Times New Roman" w:cs="Times New Roman"/>
          <w:sz w:val="24"/>
          <w:szCs w:val="24"/>
        </w:rPr>
        <w:t>t</w:t>
      </w:r>
      <w:r w:rsidRPr="00E65F50">
        <w:rPr>
          <w:rFonts w:ascii="Times New Roman" w:hAnsi="Times New Roman" w:cs="Times New Roman"/>
          <w:sz w:val="24"/>
          <w:szCs w:val="24"/>
        </w:rPr>
        <w:t xml:space="preserve"> eller signifikante andres liv eller kroppslige integritet kjennes utålelig</w:t>
      </w:r>
      <w:r w:rsidR="00DE7C5F" w:rsidRPr="00E65F50">
        <w:rPr>
          <w:rFonts w:ascii="Times New Roman" w:hAnsi="Times New Roman" w:cs="Times New Roman"/>
          <w:sz w:val="24"/>
          <w:szCs w:val="24"/>
        </w:rPr>
        <w:t xml:space="preserve"> </w:t>
      </w:r>
      <w:r w:rsidR="00DE7C5F" w:rsidRPr="00E65F50">
        <w:rPr>
          <w:rFonts w:ascii="Times New Roman" w:hAnsi="Times New Roman" w:cs="Times New Roman"/>
          <w:sz w:val="24"/>
          <w:szCs w:val="24"/>
        </w:rPr>
        <w:fldChar w:fldCharType="begin">
          <w:fldData xml:space="preserve">PEVuZE5vdGU+PENpdGU+PEF1dGhvcj5BbnN0b3JwPC9BdXRob3I+PFllYXI+MjAxNDwvWWVhcj48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</w:fldData>
        </w:fldChar>
      </w:r>
      <w:r w:rsidR="00DE7C5F" w:rsidRPr="00E65F50">
        <w:rPr>
          <w:rFonts w:ascii="Times New Roman" w:hAnsi="Times New Roman" w:cs="Times New Roman"/>
          <w:sz w:val="24"/>
          <w:szCs w:val="24"/>
        </w:rPr>
        <w:instrText xml:space="preserve"> ADDIN EN.CITE </w:instrText>
      </w:r>
      <w:r w:rsidR="00DE7C5F" w:rsidRPr="00E65F50">
        <w:rPr>
          <w:rFonts w:ascii="Times New Roman" w:hAnsi="Times New Roman" w:cs="Times New Roman"/>
          <w:sz w:val="24"/>
          <w:szCs w:val="24"/>
        </w:rPr>
        <w:fldChar w:fldCharType="begin">
          <w:fldData xml:space="preserve">PEVuZE5vdGU+PENpdGU+PEF1dGhvcj5BbnN0b3JwPC9BdXRob3I+PFllYXI+MjAxNDwvWWVhcj48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</w:fldData>
        </w:fldChar>
      </w:r>
      <w:r w:rsidR="00DE7C5F" w:rsidRPr="00E65F50">
        <w:rPr>
          <w:rFonts w:ascii="Times New Roman" w:hAnsi="Times New Roman" w:cs="Times New Roman"/>
          <w:sz w:val="24"/>
          <w:szCs w:val="24"/>
        </w:rPr>
        <w:instrText xml:space="preserve"> ADDIN EN.CITE.DATA </w:instrText>
      </w:r>
      <w:r w:rsidR="00DE7C5F" w:rsidRPr="00E65F50">
        <w:rPr>
          <w:rFonts w:ascii="Times New Roman" w:hAnsi="Times New Roman" w:cs="Times New Roman"/>
          <w:sz w:val="24"/>
          <w:szCs w:val="24"/>
        </w:rPr>
      </w:r>
      <w:r w:rsidR="00DE7C5F" w:rsidRPr="00E65F50">
        <w:rPr>
          <w:rFonts w:ascii="Times New Roman" w:hAnsi="Times New Roman" w:cs="Times New Roman"/>
          <w:sz w:val="24"/>
          <w:szCs w:val="24"/>
        </w:rPr>
        <w:fldChar w:fldCharType="end"/>
      </w:r>
      <w:r w:rsidR="00DE7C5F" w:rsidRPr="00E65F50">
        <w:rPr>
          <w:rFonts w:ascii="Times New Roman" w:hAnsi="Times New Roman" w:cs="Times New Roman"/>
          <w:sz w:val="24"/>
          <w:szCs w:val="24"/>
        </w:rPr>
      </w:r>
      <w:r w:rsidR="00DE7C5F" w:rsidRPr="00E65F50">
        <w:rPr>
          <w:rFonts w:ascii="Times New Roman" w:hAnsi="Times New Roman" w:cs="Times New Roman"/>
          <w:sz w:val="24"/>
          <w:szCs w:val="24"/>
        </w:rPr>
        <w:fldChar w:fldCharType="separate"/>
      </w:r>
      <w:r w:rsidR="00DE7C5F" w:rsidRPr="00E65F50">
        <w:rPr>
          <w:rFonts w:ascii="Times New Roman" w:hAnsi="Times New Roman" w:cs="Times New Roman"/>
          <w:noProof/>
          <w:sz w:val="24"/>
          <w:szCs w:val="24"/>
        </w:rPr>
        <w:t>(Anstorp og Benum 2014: 24)</w:t>
      </w:r>
      <w:r w:rsidR="00DE7C5F"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66AE5044" w14:textId="0B9DE0BA" w:rsidR="00CB5126" w:rsidRPr="00E65F50" w:rsidRDefault="00CB5126" w:rsidP="00484A3B">
      <w:pPr>
        <w:pStyle w:val="Merknadstekst"/>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Change w:id="36" w:author="Einar Eidsaa Edland" w:date="2022-10-26T11:42:00Z">
            <w:rPr>
              <w:rFonts w:ascii="Times New Roman" w:hAnsi="Times New Roman" w:cs="Times New Roman"/>
              <w:color w:val="FF0000"/>
              <w:sz w:val="24"/>
              <w:szCs w:val="24"/>
            </w:rPr>
          </w:rPrChange>
        </w:rPr>
        <w:t xml:space="preserve">Et traume konstitueres ikke utelukkende av selve hendelsen og den påfølgende kroppslige reaksjonen, men også av tilgangen til </w:t>
      </w:r>
      <w:r w:rsidRPr="00E65F50">
        <w:rPr>
          <w:rFonts w:ascii="Times New Roman" w:hAnsi="Times New Roman" w:cs="Times New Roman"/>
          <w:i/>
          <w:iCs/>
          <w:sz w:val="24"/>
          <w:szCs w:val="24"/>
          <w:rPrChange w:id="37" w:author="Einar Eidsaa Edland" w:date="2022-10-26T11:42:00Z">
            <w:rPr>
              <w:rFonts w:ascii="Times New Roman" w:hAnsi="Times New Roman" w:cs="Times New Roman"/>
              <w:i/>
              <w:iCs/>
              <w:color w:val="FF0000"/>
              <w:sz w:val="24"/>
              <w:szCs w:val="24"/>
            </w:rPr>
          </w:rPrChange>
        </w:rPr>
        <w:t>den regulerende andre,</w:t>
      </w:r>
      <w:r w:rsidRPr="00E65F50">
        <w:rPr>
          <w:rFonts w:ascii="Times New Roman" w:hAnsi="Times New Roman" w:cs="Times New Roman"/>
          <w:sz w:val="24"/>
          <w:szCs w:val="24"/>
          <w:rPrChange w:id="38" w:author="Einar Eidsaa Edland" w:date="2022-10-26T11:42:00Z">
            <w:rPr>
              <w:rFonts w:ascii="Times New Roman" w:hAnsi="Times New Roman" w:cs="Times New Roman"/>
              <w:color w:val="FF0000"/>
              <w:sz w:val="24"/>
              <w:szCs w:val="24"/>
            </w:rPr>
          </w:rPrChange>
        </w:rPr>
        <w:t xml:space="preserve"> en person som gjennom emosjonell inntoning kan gi trøst og hjelp til bearbeiding av det vonde den utsatte har vært eksponert for. </w:t>
      </w:r>
      <w:r w:rsidRPr="00E65F50">
        <w:rPr>
          <w:rFonts w:ascii="Times New Roman" w:hAnsi="Times New Roman" w:cs="Times New Roman"/>
          <w:sz w:val="24"/>
          <w:szCs w:val="24"/>
        </w:rPr>
        <w:t xml:space="preserve">Psykoanalytikeren og filosofen Robert D. </w:t>
      </w:r>
      <w:r w:rsidR="00192501" w:rsidRPr="00E65F50">
        <w:rPr>
          <w:rFonts w:ascii="Times New Roman" w:hAnsi="Times New Roman" w:cs="Times New Roman"/>
          <w:sz w:val="24"/>
          <w:szCs w:val="24"/>
        </w:rPr>
        <w:t>Stolorow</w:t>
      </w:r>
      <w:r w:rsidRPr="00E65F50">
        <w:rPr>
          <w:rFonts w:ascii="Times New Roman" w:hAnsi="Times New Roman" w:cs="Times New Roman"/>
          <w:sz w:val="24"/>
          <w:szCs w:val="24"/>
        </w:rPr>
        <w:t xml:space="preserve"> </w:t>
      </w:r>
      <w:r w:rsidRPr="00E65F50">
        <w:rPr>
          <w:rFonts w:ascii="Times New Roman" w:hAnsi="Times New Roman" w:cs="Times New Roman"/>
          <w:sz w:val="24"/>
          <w:szCs w:val="24"/>
        </w:rPr>
        <w:fldChar w:fldCharType="begin"/>
      </w:r>
      <w:r w:rsidR="007E49DA" w:rsidRPr="00E65F50">
        <w:rPr>
          <w:rFonts w:ascii="Times New Roman" w:hAnsi="Times New Roman" w:cs="Times New Roman"/>
          <w:sz w:val="24"/>
          <w:szCs w:val="24"/>
        </w:rPr>
        <w:instrText xml:space="preserve"> ADDIN EN.CITE &lt;EndNote&gt;&lt;Cite ExcludeAuth="1"&gt;&lt;Author&gt;Stolorow&lt;/Author&gt;&lt;Year&gt;2018&lt;/Year&gt;&lt;RecNum&gt;12&lt;/RecNum&gt;&lt;Pages&gt;54&lt;/Pages&gt;&lt;DisplayText&gt;(2018: 54)&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7E49DA" w:rsidRPr="00E65F50">
        <w:rPr>
          <w:rFonts w:ascii="Times New Roman" w:hAnsi="Times New Roman" w:cs="Times New Roman"/>
          <w:noProof/>
          <w:sz w:val="24"/>
          <w:szCs w:val="24"/>
        </w:rPr>
        <w:t>(2018: 54)</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hevder </w:t>
      </w:r>
      <w:r w:rsidR="007B5149" w:rsidRPr="00E65F50">
        <w:rPr>
          <w:rFonts w:ascii="Times New Roman" w:hAnsi="Times New Roman" w:cs="Times New Roman"/>
          <w:sz w:val="24"/>
          <w:szCs w:val="24"/>
        </w:rPr>
        <w:t xml:space="preserve">at </w:t>
      </w:r>
      <w:r w:rsidRPr="00E65F50">
        <w:rPr>
          <w:rFonts w:ascii="Times New Roman" w:hAnsi="Times New Roman" w:cs="Times New Roman"/>
          <w:sz w:val="24"/>
          <w:szCs w:val="24"/>
        </w:rPr>
        <w:t xml:space="preserve">de vonde følelsene blir uutholdelige og traumatiske nettopp som følge av mangelen på et </w:t>
      </w:r>
      <w:r w:rsidRPr="00E65F50">
        <w:rPr>
          <w:rFonts w:ascii="Times New Roman" w:hAnsi="Times New Roman" w:cs="Times New Roman"/>
          <w:i/>
          <w:iCs/>
          <w:sz w:val="24"/>
          <w:szCs w:val="24"/>
        </w:rPr>
        <w:t xml:space="preserve">relasjonelt hjem, </w:t>
      </w:r>
      <w:r w:rsidRPr="00E65F50">
        <w:rPr>
          <w:rFonts w:ascii="Times New Roman" w:hAnsi="Times New Roman" w:cs="Times New Roman"/>
          <w:sz w:val="24"/>
          <w:szCs w:val="24"/>
        </w:rPr>
        <w:t xml:space="preserve">et sted der den utsatte omsluttes av anerkjennelse og trøst. Bare innenfor konteksten av den andres emosjonelle forståelse kan de utålelige følelsene bli tålelige. Tilknytningsteoretiske perspektiver, her representert ved </w:t>
      </w:r>
      <w:r w:rsidR="00BF7F41" w:rsidRPr="00E65F50">
        <w:rPr>
          <w:rFonts w:ascii="Times New Roman" w:hAnsi="Times New Roman" w:cs="Times New Roman"/>
          <w:sz w:val="24"/>
          <w:szCs w:val="24"/>
        </w:rPr>
        <w:t xml:space="preserve">psykiater </w:t>
      </w:r>
      <w:r w:rsidRPr="00E65F50">
        <w:rPr>
          <w:rFonts w:ascii="Times New Roman" w:hAnsi="Times New Roman" w:cs="Times New Roman"/>
          <w:sz w:val="24"/>
          <w:szCs w:val="24"/>
        </w:rPr>
        <w:t>Jo</w:t>
      </w:r>
      <w:r w:rsidR="005E0B2B" w:rsidRPr="00E65F50">
        <w:rPr>
          <w:rFonts w:ascii="Times New Roman" w:hAnsi="Times New Roman" w:cs="Times New Roman"/>
          <w:sz w:val="24"/>
          <w:szCs w:val="24"/>
        </w:rPr>
        <w:t>n</w:t>
      </w:r>
      <w:r w:rsidR="006626BC" w:rsidRPr="00E65F50">
        <w:rPr>
          <w:rFonts w:ascii="Times New Roman" w:hAnsi="Times New Roman" w:cs="Times New Roman"/>
          <w:sz w:val="24"/>
          <w:szCs w:val="24"/>
        </w:rPr>
        <w:t xml:space="preserve"> G.</w:t>
      </w:r>
      <w:r w:rsidRPr="00E65F50">
        <w:rPr>
          <w:rFonts w:ascii="Times New Roman" w:hAnsi="Times New Roman" w:cs="Times New Roman"/>
          <w:sz w:val="24"/>
          <w:szCs w:val="24"/>
        </w:rPr>
        <w:t xml:space="preserve"> Allen </w:t>
      </w:r>
      <w:r w:rsidRPr="00E65F50">
        <w:rPr>
          <w:rFonts w:ascii="Times New Roman" w:hAnsi="Times New Roman" w:cs="Times New Roman"/>
          <w:sz w:val="24"/>
          <w:szCs w:val="24"/>
        </w:rPr>
        <w:fldChar w:fldCharType="begin"/>
      </w:r>
      <w:r w:rsidR="001B66C6" w:rsidRPr="00E65F50">
        <w:rPr>
          <w:rFonts w:ascii="Times New Roman" w:hAnsi="Times New Roman" w:cs="Times New Roman"/>
          <w:sz w:val="24"/>
          <w:szCs w:val="24"/>
        </w:rPr>
        <w:instrText xml:space="preserve"> ADDIN EN.CITE &lt;EndNote&gt;&lt;Cite ExcludeAuth="1"&gt;&lt;Author&gt;Allen&lt;/Author&gt;&lt;Year&gt;2013&lt;/Year&gt;&lt;RecNum&gt;13&lt;/RecNum&gt;&lt;DisplayText&gt;(2013)&lt;/DisplayText&gt;&lt;record&gt;&lt;rec-number&gt;13&lt;/rec-number&gt;&lt;foreign-keys&gt;&lt;key app="EN" db-id="2perf02woa0z5wew9f95x9tptffrdffzezvv" timestamp="1629357779"&gt;13&lt;/key&gt;&lt;/foreign-keys&gt;&lt;ref-type name="Book"&gt;6&lt;/ref-type&gt;&lt;contributors&gt;&lt;authors&gt;&lt;author&gt;Allen, Jon G.&lt;/author&gt;&lt;/authors&gt;&lt;/contributors&gt;&lt;titles&gt;&lt;title&gt;Mentalizing in the development and treatment of attachment trauma&lt;/title&gt;&lt;secondary-title&gt;Developments in psychoanalysis series&lt;/secondary-title&gt;&lt;/titles&gt;&lt;keywords&gt;&lt;keyword&gt;Psychotherapy&lt;/keyword&gt;&lt;keyword&gt;Stress Disorders, Post-Traumatic&lt;/keyword&gt;&lt;keyword&gt;Loneliness&lt;/keyword&gt;&lt;keyword&gt;Empathy&lt;/keyword&gt;&lt;keyword&gt;Mood Disorders&lt;/keyword&gt;&lt;keyword&gt;Attachment Behavior&lt;/keyword&gt;&lt;keyword&gt;Emotional Trauma&lt;/keyword&gt;&lt;keyword&gt;Mentalization&lt;/keyword&gt;&lt;keyword&gt;traumebehandling&lt;/keyword&gt;&lt;keyword&gt;psykoterapi&lt;/keyword&gt;&lt;keyword&gt;mentalterapi&lt;/keyword&gt;&lt;keyword&gt;mentalisering&lt;/keyword&gt;&lt;keyword&gt;teori&lt;/keyword&gt;&lt;keyword&gt;terapi&lt;/keyword&gt;&lt;keyword&gt;familieterapi&lt;/keyword&gt;&lt;keyword&gt;traumer&lt;/keyword&gt;&lt;keyword&gt;tilknytningstraumer&lt;/keyword&gt;&lt;keyword&gt;atferdsterapi&lt;/keyword&gt;&lt;keyword&gt;tilknytning&lt;/keyword&gt;&lt;/keywords&gt;&lt;dates&gt;&lt;year&gt;2013&lt;/year&gt;&lt;/dates&gt;&lt;pub-location&gt;London&lt;/pub-location&gt;&lt;publisher&gt;Karnac&lt;/publisher&gt;&lt;isbn&gt;9781780490915&lt;/isbn&gt;&lt;urls&gt;&lt;/urls&gt;&lt;/record&gt;&lt;/Cite&gt;&lt;/EndNote&gt;</w:instrText>
      </w:r>
      <w:r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2013)</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peker på det samme når </w:t>
      </w:r>
      <w:r w:rsidR="007B5149" w:rsidRPr="00E65F50">
        <w:rPr>
          <w:rFonts w:ascii="Times New Roman" w:hAnsi="Times New Roman" w:cs="Times New Roman"/>
          <w:sz w:val="24"/>
          <w:szCs w:val="24"/>
        </w:rPr>
        <w:t>det hevdes</w:t>
      </w:r>
      <w:r w:rsidRPr="00E65F50">
        <w:rPr>
          <w:rFonts w:ascii="Times New Roman" w:hAnsi="Times New Roman" w:cs="Times New Roman"/>
          <w:sz w:val="24"/>
          <w:szCs w:val="24"/>
        </w:rPr>
        <w:t xml:space="preserve"> at kjernen i </w:t>
      </w:r>
      <w:r w:rsidRPr="00E65F50">
        <w:rPr>
          <w:rFonts w:ascii="Times New Roman" w:hAnsi="Times New Roman" w:cs="Times New Roman"/>
          <w:i/>
          <w:iCs/>
          <w:sz w:val="24"/>
          <w:szCs w:val="24"/>
        </w:rPr>
        <w:t>utviklingstraumer</w:t>
      </w:r>
      <w:r w:rsidRPr="00E65F50">
        <w:rPr>
          <w:rStyle w:val="Sluttnotereferanse"/>
          <w:rFonts w:ascii="Times New Roman" w:hAnsi="Times New Roman" w:cs="Times New Roman"/>
          <w:sz w:val="24"/>
          <w:szCs w:val="24"/>
        </w:rPr>
        <w:endnoteReference w:id="4"/>
      </w:r>
      <w:r w:rsidRPr="00E65F50">
        <w:rPr>
          <w:rFonts w:ascii="Times New Roman" w:hAnsi="Times New Roman" w:cs="Times New Roman"/>
          <w:sz w:val="24"/>
          <w:szCs w:val="24"/>
        </w:rPr>
        <w:t xml:space="preserve"> er «</w:t>
      </w:r>
      <w:r w:rsidR="006F526A" w:rsidRPr="00E65F50">
        <w:rPr>
          <w:rFonts w:ascii="Times New Roman" w:hAnsi="Times New Roman" w:cs="Times New Roman"/>
          <w:sz w:val="24"/>
          <w:szCs w:val="24"/>
        </w:rPr>
        <w:t>feeling alone in the midst of unbearbly painful emotion</w:t>
      </w:r>
      <w:r w:rsidRPr="00E65F50">
        <w:rPr>
          <w:rFonts w:ascii="Times New Roman" w:hAnsi="Times New Roman" w:cs="Times New Roman"/>
          <w:sz w:val="24"/>
          <w:szCs w:val="24"/>
        </w:rPr>
        <w:t>» (</w:t>
      </w:r>
      <w:r w:rsidR="00795B71" w:rsidRPr="00E65F50">
        <w:rPr>
          <w:rFonts w:ascii="Times New Roman" w:hAnsi="Times New Roman" w:cs="Times New Roman"/>
          <w:sz w:val="24"/>
          <w:szCs w:val="24"/>
        </w:rPr>
        <w:t>s.</w:t>
      </w:r>
      <w:r w:rsidRPr="00E65F50">
        <w:rPr>
          <w:rFonts w:ascii="Times New Roman" w:hAnsi="Times New Roman" w:cs="Times New Roman"/>
          <w:sz w:val="24"/>
          <w:szCs w:val="24"/>
        </w:rPr>
        <w:t>163).</w:t>
      </w:r>
      <w:r w:rsidRPr="00E65F50">
        <w:rPr>
          <w:rFonts w:ascii="Arial" w:hAnsi="Arial" w:cs="Arial"/>
          <w:sz w:val="27"/>
          <w:szCs w:val="27"/>
          <w:shd w:val="clear" w:color="auto" w:fill="FFFFFF"/>
          <w:rPrChange w:id="39" w:author="Einar Eidsaa Edland" w:date="2022-10-26T11:42:00Z">
            <w:rPr>
              <w:rFonts w:ascii="Arial" w:hAnsi="Arial" w:cs="Arial"/>
              <w:color w:val="000000"/>
              <w:sz w:val="27"/>
              <w:szCs w:val="27"/>
              <w:shd w:val="clear" w:color="auto" w:fill="FFFFFF"/>
            </w:rPr>
          </w:rPrChange>
        </w:rPr>
        <w:t xml:space="preserve"> </w:t>
      </w:r>
      <w:r w:rsidRPr="00E65F50">
        <w:rPr>
          <w:rFonts w:ascii="Times New Roman" w:hAnsi="Times New Roman" w:cs="Times New Roman"/>
          <w:sz w:val="24"/>
          <w:szCs w:val="24"/>
        </w:rPr>
        <w:t>Fraværet av den andres manglende empatiske tilnærming til de smertefulle følelsene frarøver den utsatte (og i særlig grad utsatte barn) muligheten til å utvikle både den mentale og relasjonelle kapasiteten personen er i behov av for å regulere stress og affekter.</w:t>
      </w:r>
    </w:p>
    <w:p w14:paraId="3E913D36" w14:textId="4DBBF078" w:rsidR="007B5149" w:rsidRPr="00E65F50" w:rsidRDefault="00CB5126" w:rsidP="00484A3B">
      <w:pPr>
        <w:spacing w:line="360" w:lineRule="auto"/>
        <w:ind w:firstLine="708"/>
        <w:rPr>
          <w:rFonts w:ascii="Times New Roman" w:hAnsi="Times New Roman" w:cs="Times New Roman"/>
        </w:rPr>
      </w:pPr>
      <w:r w:rsidRPr="00E65F50">
        <w:rPr>
          <w:rFonts w:ascii="Times New Roman" w:hAnsi="Times New Roman" w:cs="Times New Roman"/>
          <w:sz w:val="24"/>
          <w:szCs w:val="24"/>
        </w:rPr>
        <w:t xml:space="preserve">Når sanseapparatet og de kroppslige systemene overbelastes som følge av at frykten og hjelpeløsheten ikke er til å bære, settes en rekke kompenserende kroppslige reaksjoner i gang. En slik sentral mekanisme er evnen til å «koble fra» eller «avsplitte» intense og utålelige følelsestilstander, ofte kalt dissosiasjon </w:t>
      </w:r>
      <w:r w:rsidRPr="00E65F50">
        <w:rPr>
          <w:rFonts w:ascii="Times New Roman" w:hAnsi="Times New Roman" w:cs="Times New Roman"/>
          <w:sz w:val="24"/>
          <w:szCs w:val="24"/>
        </w:rPr>
        <w:fldChar w:fldCharType="begin">
          <w:fldData xml:space="preserve">PEVuZE5vdGU+PENpdGU+PEF1dGhvcj5Cw6Zra2VsdW5kPC9BdXRob3I+PFllYXI+MjAxNDwvWWVh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</w:fldData>
        </w:fldChar>
      </w:r>
      <w:r w:rsidR="009551C8" w:rsidRPr="00E65F50">
        <w:rPr>
          <w:rFonts w:ascii="Times New Roman" w:hAnsi="Times New Roman" w:cs="Times New Roman"/>
          <w:sz w:val="24"/>
          <w:szCs w:val="24"/>
        </w:rPr>
        <w:instrText xml:space="preserve"> ADDIN EN.CITE </w:instrText>
      </w:r>
      <w:r w:rsidR="009551C8" w:rsidRPr="00E65F50">
        <w:rPr>
          <w:rFonts w:ascii="Times New Roman" w:hAnsi="Times New Roman" w:cs="Times New Roman"/>
          <w:sz w:val="24"/>
          <w:szCs w:val="24"/>
        </w:rPr>
        <w:fldChar w:fldCharType="begin">
          <w:fldData xml:space="preserve">PEVuZE5vdGU+PENpdGU+PEF1dGhvcj5Cw6Zra2VsdW5kPC9BdXRob3I+PFllYXI+MjAxNDwvWWVh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</w:fldData>
        </w:fldChar>
      </w:r>
      <w:r w:rsidR="009551C8" w:rsidRPr="00E65F50">
        <w:rPr>
          <w:rFonts w:ascii="Times New Roman" w:hAnsi="Times New Roman" w:cs="Times New Roman"/>
          <w:sz w:val="24"/>
          <w:szCs w:val="24"/>
        </w:rPr>
        <w:instrText xml:space="preserve"> ADDIN EN.CITE.DATA </w:instrText>
      </w:r>
      <w:r w:rsidR="009551C8" w:rsidRPr="00E65F50">
        <w:rPr>
          <w:rFonts w:ascii="Times New Roman" w:hAnsi="Times New Roman" w:cs="Times New Roman"/>
          <w:sz w:val="24"/>
          <w:szCs w:val="24"/>
        </w:rPr>
      </w:r>
      <w:r w:rsidR="009551C8" w:rsidRPr="00E65F50">
        <w:rPr>
          <w:rFonts w:ascii="Times New Roman" w:hAnsi="Times New Roman" w:cs="Times New Roman"/>
          <w:sz w:val="24"/>
          <w:szCs w:val="24"/>
        </w:rPr>
        <w:fldChar w:fldCharType="end"/>
      </w:r>
      <w:r w:rsidRPr="00E65F50">
        <w:rPr>
          <w:rFonts w:ascii="Times New Roman" w:hAnsi="Times New Roman" w:cs="Times New Roman"/>
          <w:sz w:val="24"/>
          <w:szCs w:val="24"/>
        </w:rPr>
      </w:r>
      <w:r w:rsidRPr="00E65F50">
        <w:rPr>
          <w:rFonts w:ascii="Times New Roman" w:hAnsi="Times New Roman" w:cs="Times New Roman"/>
          <w:sz w:val="24"/>
          <w:szCs w:val="24"/>
        </w:rPr>
        <w:fldChar w:fldCharType="separate"/>
      </w:r>
      <w:r w:rsidR="009551C8" w:rsidRPr="00E65F50">
        <w:rPr>
          <w:rFonts w:ascii="Times New Roman" w:hAnsi="Times New Roman" w:cs="Times New Roman"/>
          <w:noProof/>
          <w:sz w:val="24"/>
          <w:szCs w:val="24"/>
        </w:rPr>
        <w:t>(Bækkelund og Berg 2014: 83)</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Begrepet dissosiasjon brukes ulikt i faglitteraturen, men i denne sammenheng</w:t>
      </w:r>
      <w:r w:rsidR="007B5149" w:rsidRPr="00E65F50">
        <w:rPr>
          <w:rFonts w:ascii="Times New Roman" w:hAnsi="Times New Roman" w:cs="Times New Roman"/>
          <w:sz w:val="24"/>
          <w:szCs w:val="24"/>
        </w:rPr>
        <w:t>en</w:t>
      </w:r>
      <w:r w:rsidRPr="00E65F50">
        <w:rPr>
          <w:rFonts w:ascii="Times New Roman" w:hAnsi="Times New Roman" w:cs="Times New Roman"/>
          <w:sz w:val="24"/>
          <w:szCs w:val="24"/>
        </w:rPr>
        <w:t xml:space="preserve"> anvendes dissosiasjonsbegrepet som et patologisk fenomen knyttet til traumatisering</w:t>
      </w:r>
      <w:r w:rsidR="000B5E59" w:rsidRPr="00E65F50">
        <w:rPr>
          <w:rFonts w:ascii="Times New Roman" w:hAnsi="Times New Roman" w:cs="Times New Roman"/>
          <w:sz w:val="24"/>
          <w:szCs w:val="24"/>
        </w:rPr>
        <w:t xml:space="preserve"> </w:t>
      </w:r>
      <w:r w:rsidR="000B5E59" w:rsidRPr="00E65F50">
        <w:rPr>
          <w:rFonts w:ascii="Times New Roman" w:hAnsi="Times New Roman" w:cs="Times New Roman"/>
          <w:sz w:val="24"/>
          <w:szCs w:val="24"/>
        </w:rPr>
        <w:fldChar w:fldCharType="begin">
          <w:fldData xml:space="preserve">PEVuZE5vdGU+PENpdGU+PEF1dGhvcj5Cw6Zra2VsdW5kPC9BdXRob3I+PFllYXI+MjAxNDwvWWVh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</w:fldData>
        </w:fldChar>
      </w:r>
      <w:r w:rsidR="005A2526" w:rsidRPr="00E65F50">
        <w:rPr>
          <w:rFonts w:ascii="Times New Roman" w:hAnsi="Times New Roman" w:cs="Times New Roman"/>
          <w:sz w:val="24"/>
          <w:szCs w:val="24"/>
        </w:rPr>
        <w:instrText xml:space="preserve"> ADDIN EN.CITE </w:instrText>
      </w:r>
      <w:r w:rsidR="005A2526" w:rsidRPr="00E65F50">
        <w:rPr>
          <w:rFonts w:ascii="Times New Roman" w:hAnsi="Times New Roman" w:cs="Times New Roman"/>
          <w:sz w:val="24"/>
          <w:szCs w:val="24"/>
        </w:rPr>
        <w:fldChar w:fldCharType="begin">
          <w:fldData xml:space="preserve">PEVuZE5vdGU+PENpdGU+PEF1dGhvcj5Cw6Zra2VsdW5kPC9BdXRob3I+PFllYXI+MjAxNDwvWWVh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</w:fldData>
        </w:fldChar>
      </w:r>
      <w:r w:rsidR="005A2526" w:rsidRPr="00E65F50">
        <w:rPr>
          <w:rFonts w:ascii="Times New Roman" w:hAnsi="Times New Roman" w:cs="Times New Roman"/>
          <w:sz w:val="24"/>
          <w:szCs w:val="24"/>
        </w:rPr>
        <w:instrText xml:space="preserve"> ADDIN EN.CITE.DATA </w:instrText>
      </w:r>
      <w:r w:rsidR="005A2526" w:rsidRPr="00E65F50">
        <w:rPr>
          <w:rFonts w:ascii="Times New Roman" w:hAnsi="Times New Roman" w:cs="Times New Roman"/>
          <w:sz w:val="24"/>
          <w:szCs w:val="24"/>
        </w:rPr>
      </w:r>
      <w:r w:rsidR="005A2526" w:rsidRPr="00E65F50">
        <w:rPr>
          <w:rFonts w:ascii="Times New Roman" w:hAnsi="Times New Roman" w:cs="Times New Roman"/>
          <w:sz w:val="24"/>
          <w:szCs w:val="24"/>
        </w:rPr>
        <w:fldChar w:fldCharType="end"/>
      </w:r>
      <w:r w:rsidR="000B5E59" w:rsidRPr="00E65F50">
        <w:rPr>
          <w:rFonts w:ascii="Times New Roman" w:hAnsi="Times New Roman" w:cs="Times New Roman"/>
          <w:sz w:val="24"/>
          <w:szCs w:val="24"/>
        </w:rPr>
      </w:r>
      <w:r w:rsidR="000B5E59" w:rsidRPr="00E65F50">
        <w:rPr>
          <w:rFonts w:ascii="Times New Roman" w:hAnsi="Times New Roman" w:cs="Times New Roman"/>
          <w:sz w:val="24"/>
          <w:szCs w:val="24"/>
        </w:rPr>
        <w:fldChar w:fldCharType="separate"/>
      </w:r>
      <w:r w:rsidR="005A2526" w:rsidRPr="00E65F50">
        <w:rPr>
          <w:rFonts w:ascii="Times New Roman" w:hAnsi="Times New Roman" w:cs="Times New Roman"/>
          <w:noProof/>
          <w:sz w:val="24"/>
          <w:szCs w:val="24"/>
        </w:rPr>
        <w:t>(Bækkelund og Berg 2014: 83)</w:t>
      </w:r>
      <w:r w:rsidR="000B5E59" w:rsidRPr="00E65F50">
        <w:rPr>
          <w:rFonts w:ascii="Times New Roman" w:hAnsi="Times New Roman" w:cs="Times New Roman"/>
          <w:sz w:val="24"/>
          <w:szCs w:val="24"/>
        </w:rPr>
        <w:fldChar w:fldCharType="end"/>
      </w:r>
      <w:r w:rsidRPr="00E65F50">
        <w:rPr>
          <w:rFonts w:ascii="Times New Roman" w:hAnsi="Times New Roman" w:cs="Times New Roman"/>
        </w:rPr>
        <w:t>.</w:t>
      </w:r>
      <w:r w:rsidR="000B5E59" w:rsidRPr="00E65F50">
        <w:rPr>
          <w:rFonts w:ascii="Times New Roman" w:hAnsi="Times New Roman" w:cs="Times New Roman"/>
        </w:rPr>
        <w:t xml:space="preserve"> </w:t>
      </w:r>
    </w:p>
    <w:p w14:paraId="3C57ED59" w14:textId="64E60ACB"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lastRenderedPageBreak/>
        <w:t xml:space="preserve">Ved dissosiering unngår den utsatte både å føle og å huske det som skjedde. </w:t>
      </w:r>
      <w:r w:rsidR="00F32E8E" w:rsidRPr="00E65F50">
        <w:rPr>
          <w:rFonts w:ascii="Times New Roman" w:hAnsi="Times New Roman" w:cs="Times New Roman"/>
          <w:sz w:val="24"/>
          <w:szCs w:val="24"/>
        </w:rPr>
        <w:t>D</w:t>
      </w:r>
      <w:r w:rsidRPr="00E65F50">
        <w:rPr>
          <w:rFonts w:ascii="Times New Roman" w:hAnsi="Times New Roman" w:cs="Times New Roman"/>
          <w:sz w:val="24"/>
          <w:szCs w:val="24"/>
        </w:rPr>
        <w:t>en overveldende erfaringen</w:t>
      </w:r>
      <w:r w:rsidR="00F32E8E" w:rsidRPr="00E65F50">
        <w:rPr>
          <w:rFonts w:ascii="Times New Roman" w:hAnsi="Times New Roman" w:cs="Times New Roman"/>
          <w:sz w:val="24"/>
          <w:szCs w:val="24"/>
        </w:rPr>
        <w:t xml:space="preserve"> fragmenteres</w:t>
      </w:r>
      <w:r w:rsidRPr="00E65F50">
        <w:rPr>
          <w:rFonts w:ascii="Times New Roman" w:hAnsi="Times New Roman" w:cs="Times New Roman"/>
          <w:sz w:val="24"/>
          <w:szCs w:val="24"/>
        </w:rPr>
        <w:t xml:space="preserve"> i følelser, lyder, bilder, tanker og kroppslige fornemmelser som deretter begynner å leve sitt eget liv frakoplet fra den opprinnelige hendelsen </w:t>
      </w:r>
      <w:r w:rsidRPr="00E65F50">
        <w:rPr>
          <w:rFonts w:ascii="Times New Roman" w:hAnsi="Times New Roman" w:cs="Times New Roman"/>
          <w:sz w:val="24"/>
          <w:szCs w:val="24"/>
        </w:rPr>
        <w:fldChar w:fldCharType="begin"/>
      </w:r>
      <w:r w:rsidR="00BC4A09" w:rsidRPr="00E65F50">
        <w:rPr>
          <w:rFonts w:ascii="Times New Roman" w:hAnsi="Times New Roman" w:cs="Times New Roman"/>
          <w:sz w:val="24"/>
          <w:szCs w:val="24"/>
        </w:rPr>
        <w:instrText xml:space="preserve"> ADDIN EN.CITE &lt;EndNote&gt;&lt;Cite&gt;&lt;Author&gt;van der Kolk&lt;/Author&gt;&lt;Year&gt;2014&lt;/Year&gt;&lt;RecNum&gt;9&lt;/RecNum&gt;&lt;DisplayText&gt;(Van Der Kolk 2014)&lt;/DisplayText&gt;&lt;record&gt;&lt;rec-number&gt;9&lt;/rec-number&gt;&lt;foreign-keys&gt;&lt;key app="EN" db-id="2perf02woa0z5wew9f95x9tptffrdffzezvv" timestamp="1629354669"&gt;9&lt;/key&gt;&lt;/foreign-keys&gt;&lt;ref-type name="Book"&gt;6&lt;/ref-type&gt;&lt;contributors&gt;&lt;authors&gt;&lt;author&gt;van der Kolk, B.&lt;/author&gt;&lt;/authors&gt;&lt;/contributors&gt;&lt;titles&gt;&lt;title&gt;The Body Keeps the Score: Brain, Mind, and Body in the Healing of Trauma&lt;/title&gt;&lt;/titles&gt;&lt;dates&gt;&lt;year&gt;2014&lt;/year&gt;&lt;/dates&gt;&lt;pub-location&gt;New York&lt;/pub-location&gt;&lt;publisher&gt;Penguin Publishing Group&lt;/publisher&gt;&lt;isbn&gt;9781101608302&lt;/isbn&gt;&lt;urls&gt;&lt;related-urls&gt;&lt;url&gt;https://books.google.no/books?id=3Q3UAgAAQBAJ&lt;/url&gt;&lt;/related-urls&gt;&lt;/urls&gt;&lt;/record&gt;&lt;/Cite&gt;&lt;/EndNote&gt;</w:instrText>
      </w:r>
      <w:r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Van Der Kolk 2014)</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Slik sørger kroppen for at minnene knyttet til traumehendelser holdes unna den reflekterte bevisstheten. Til tross for at den traumeutsatte ikke har tilgang til minnene om hendelsene, vil de dissosierte fragmentene på ulike måter fortsette å ha en negativ innvirkning på den utsattes fungering i verden. </w:t>
      </w:r>
      <w:r w:rsidR="00F9353E" w:rsidRPr="00E65F50">
        <w:rPr>
          <w:rFonts w:ascii="Times New Roman" w:hAnsi="Times New Roman" w:cs="Times New Roman"/>
          <w:sz w:val="24"/>
          <w:szCs w:val="24"/>
        </w:rPr>
        <w:t>N</w:t>
      </w:r>
      <w:r w:rsidRPr="00E65F50">
        <w:rPr>
          <w:rFonts w:ascii="Times New Roman" w:hAnsi="Times New Roman" w:cs="Times New Roman"/>
          <w:sz w:val="24"/>
          <w:szCs w:val="24"/>
        </w:rPr>
        <w:t xml:space="preserve">edstemthet, </w:t>
      </w:r>
      <w:r w:rsidR="00F32E8E" w:rsidRPr="00E65F50">
        <w:rPr>
          <w:rFonts w:ascii="Times New Roman" w:hAnsi="Times New Roman" w:cs="Times New Roman"/>
          <w:sz w:val="24"/>
          <w:szCs w:val="24"/>
        </w:rPr>
        <w:t xml:space="preserve">angst, </w:t>
      </w:r>
      <w:r w:rsidRPr="00E65F50">
        <w:rPr>
          <w:rFonts w:ascii="Times New Roman" w:hAnsi="Times New Roman" w:cs="Times New Roman"/>
          <w:sz w:val="24"/>
          <w:szCs w:val="24"/>
        </w:rPr>
        <w:t>somatiske plager, tidstap i løpet av dagen, plutselig energitap eller frykt uten å skjønne hvorfor, er eksempler på symptomer som kan erfares i etterkant</w:t>
      </w:r>
      <w:r w:rsidR="00B33917" w:rsidRPr="00E65F50">
        <w:rPr>
          <w:rFonts w:ascii="Times New Roman" w:hAnsi="Times New Roman" w:cs="Times New Roman"/>
          <w:sz w:val="24"/>
          <w:szCs w:val="24"/>
        </w:rPr>
        <w:t xml:space="preserve"> </w:t>
      </w:r>
      <w:r w:rsidR="00B33917" w:rsidRPr="00E65F50">
        <w:rPr>
          <w:rFonts w:ascii="Times New Roman" w:hAnsi="Times New Roman" w:cs="Times New Roman"/>
          <w:sz w:val="24"/>
          <w:szCs w:val="24"/>
        </w:rPr>
        <w:fldChar w:fldCharType="begin">
          <w:fldData xml:space="preserve">PEVuZE5vdGU+PENpdGU+PEF1dGhvcj5Cw6Zra2VsdW5kPC9BdXRob3I+PFllYXI+MjAxNDwvWWVh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=
</w:fldData>
        </w:fldChar>
      </w:r>
      <w:r w:rsidR="00840C16" w:rsidRPr="00E65F50">
        <w:rPr>
          <w:rFonts w:ascii="Times New Roman" w:hAnsi="Times New Roman" w:cs="Times New Roman"/>
          <w:sz w:val="24"/>
          <w:szCs w:val="24"/>
        </w:rPr>
        <w:instrText xml:space="preserve"> ADDIN EN.CITE </w:instrText>
      </w:r>
      <w:r w:rsidR="00840C16" w:rsidRPr="00E65F50">
        <w:rPr>
          <w:rFonts w:ascii="Times New Roman" w:hAnsi="Times New Roman" w:cs="Times New Roman"/>
          <w:sz w:val="24"/>
          <w:szCs w:val="24"/>
        </w:rPr>
        <w:fldChar w:fldCharType="begin">
          <w:fldData xml:space="preserve">PEVuZE5vdGU+PENpdGU+PEF1dGhvcj5Cw6Zra2VsdW5kPC9BdXRob3I+PFllYXI+MjAxNDwvWWVh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=
</w:fldData>
        </w:fldChar>
      </w:r>
      <w:r w:rsidR="00840C16" w:rsidRPr="00E65F50">
        <w:rPr>
          <w:rFonts w:ascii="Times New Roman" w:hAnsi="Times New Roman" w:cs="Times New Roman"/>
          <w:sz w:val="24"/>
          <w:szCs w:val="24"/>
        </w:rPr>
        <w:instrText xml:space="preserve"> ADDIN EN.CITE.DATA </w:instrText>
      </w:r>
      <w:r w:rsidR="00840C16" w:rsidRPr="00E65F50">
        <w:rPr>
          <w:rFonts w:ascii="Times New Roman" w:hAnsi="Times New Roman" w:cs="Times New Roman"/>
          <w:sz w:val="24"/>
          <w:szCs w:val="24"/>
        </w:rPr>
      </w:r>
      <w:r w:rsidR="00840C16" w:rsidRPr="00E65F50">
        <w:rPr>
          <w:rFonts w:ascii="Times New Roman" w:hAnsi="Times New Roman" w:cs="Times New Roman"/>
          <w:sz w:val="24"/>
          <w:szCs w:val="24"/>
        </w:rPr>
        <w:fldChar w:fldCharType="end"/>
      </w:r>
      <w:r w:rsidR="00B33917" w:rsidRPr="00E65F50">
        <w:rPr>
          <w:rFonts w:ascii="Times New Roman" w:hAnsi="Times New Roman" w:cs="Times New Roman"/>
          <w:sz w:val="24"/>
          <w:szCs w:val="24"/>
        </w:rPr>
      </w:r>
      <w:r w:rsidR="00B33917" w:rsidRPr="00E65F50">
        <w:rPr>
          <w:rFonts w:ascii="Times New Roman" w:hAnsi="Times New Roman" w:cs="Times New Roman"/>
          <w:sz w:val="24"/>
          <w:szCs w:val="24"/>
        </w:rPr>
        <w:fldChar w:fldCharType="separate"/>
      </w:r>
      <w:r w:rsidR="00840C16" w:rsidRPr="00E65F50">
        <w:rPr>
          <w:rFonts w:ascii="Times New Roman" w:hAnsi="Times New Roman" w:cs="Times New Roman"/>
          <w:noProof/>
          <w:sz w:val="24"/>
          <w:szCs w:val="24"/>
        </w:rPr>
        <w:t>(Bækkelund og Berg 2014)</w:t>
      </w:r>
      <w:r w:rsidR="00B33917"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r w:rsidR="000A4E63" w:rsidRPr="00E65F50">
        <w:rPr>
          <w:rFonts w:ascii="Times New Roman" w:hAnsi="Times New Roman" w:cs="Times New Roman"/>
          <w:sz w:val="24"/>
          <w:szCs w:val="24"/>
        </w:rPr>
        <w:t>Ikke minst vil</w:t>
      </w:r>
      <w:r w:rsidR="00121E60" w:rsidRPr="00E65F50">
        <w:rPr>
          <w:rFonts w:ascii="Times New Roman" w:hAnsi="Times New Roman" w:cs="Times New Roman"/>
          <w:sz w:val="24"/>
          <w:szCs w:val="24"/>
        </w:rPr>
        <w:t xml:space="preserve"> gjentagende</w:t>
      </w:r>
      <w:r w:rsidR="000A4E63" w:rsidRPr="00E65F50">
        <w:rPr>
          <w:rFonts w:ascii="Times New Roman" w:hAnsi="Times New Roman" w:cs="Times New Roman"/>
          <w:sz w:val="24"/>
          <w:szCs w:val="24"/>
        </w:rPr>
        <w:t xml:space="preserve"> </w:t>
      </w:r>
      <w:r w:rsidR="00121E60" w:rsidRPr="00E65F50">
        <w:rPr>
          <w:rFonts w:ascii="Times New Roman" w:hAnsi="Times New Roman" w:cs="Times New Roman"/>
          <w:sz w:val="24"/>
          <w:szCs w:val="24"/>
        </w:rPr>
        <w:t xml:space="preserve">traumatiske erfaringer i </w:t>
      </w:r>
      <w:r w:rsidR="00F9353E" w:rsidRPr="00E65F50">
        <w:rPr>
          <w:rFonts w:ascii="Times New Roman" w:hAnsi="Times New Roman" w:cs="Times New Roman"/>
          <w:sz w:val="24"/>
          <w:szCs w:val="24"/>
        </w:rPr>
        <w:t xml:space="preserve">nære </w:t>
      </w:r>
      <w:r w:rsidR="00121E60" w:rsidRPr="00E65F50">
        <w:rPr>
          <w:rFonts w:ascii="Times New Roman" w:hAnsi="Times New Roman" w:cs="Times New Roman"/>
          <w:sz w:val="24"/>
          <w:szCs w:val="24"/>
        </w:rPr>
        <w:t xml:space="preserve">relasjoner </w:t>
      </w:r>
      <w:r w:rsidR="00FE5D19" w:rsidRPr="00E65F50">
        <w:rPr>
          <w:rFonts w:ascii="Times New Roman" w:hAnsi="Times New Roman" w:cs="Times New Roman"/>
          <w:sz w:val="24"/>
          <w:szCs w:val="24"/>
        </w:rPr>
        <w:t xml:space="preserve">føre </w:t>
      </w:r>
      <w:r w:rsidR="007A0A9B" w:rsidRPr="00E65F50">
        <w:rPr>
          <w:rFonts w:ascii="Times New Roman" w:hAnsi="Times New Roman" w:cs="Times New Roman"/>
          <w:sz w:val="24"/>
          <w:szCs w:val="24"/>
        </w:rPr>
        <w:t>til en opplevelse av</w:t>
      </w:r>
      <w:r w:rsidR="00505D60" w:rsidRPr="00E65F50">
        <w:rPr>
          <w:rFonts w:ascii="Times New Roman" w:hAnsi="Times New Roman" w:cs="Times New Roman"/>
          <w:sz w:val="24"/>
          <w:szCs w:val="24"/>
        </w:rPr>
        <w:t xml:space="preserve"> mindreverd og skam</w:t>
      </w:r>
      <w:r w:rsidR="007A0A9B" w:rsidRPr="00E65F50">
        <w:rPr>
          <w:rFonts w:ascii="Times New Roman" w:hAnsi="Times New Roman" w:cs="Times New Roman"/>
          <w:sz w:val="24"/>
          <w:szCs w:val="24"/>
        </w:rPr>
        <w:t>.</w:t>
      </w:r>
      <w:r w:rsidR="004D0BA3" w:rsidRPr="00E65F50">
        <w:rPr>
          <w:rStyle w:val="Sluttnotereferanse"/>
          <w:rFonts w:ascii="Times New Roman" w:hAnsi="Times New Roman" w:cs="Times New Roman"/>
          <w:sz w:val="24"/>
          <w:szCs w:val="24"/>
        </w:rPr>
        <w:endnoteReference w:id="5"/>
      </w:r>
      <w:r w:rsidR="00505D60" w:rsidRPr="00E65F50">
        <w:rPr>
          <w:rFonts w:ascii="Times New Roman" w:hAnsi="Times New Roman" w:cs="Times New Roman"/>
          <w:sz w:val="24"/>
          <w:szCs w:val="24"/>
        </w:rPr>
        <w:t xml:space="preserve"> </w:t>
      </w:r>
    </w:p>
    <w:p w14:paraId="2925BC27" w14:textId="677D5398" w:rsidR="00CB5126" w:rsidRPr="00E65F50" w:rsidRDefault="00CB5126" w:rsidP="008E6833">
      <w:pPr>
        <w:pStyle w:val="Overskrift2"/>
        <w:rPr>
          <w:color w:val="auto"/>
          <w:rPrChange w:id="40" w:author="Einar Eidsaa Edland" w:date="2022-10-26T11:42:00Z">
            <w:rPr/>
          </w:rPrChange>
        </w:rPr>
      </w:pPr>
      <w:r w:rsidRPr="00E65F50">
        <w:rPr>
          <w:color w:val="auto"/>
          <w:rPrChange w:id="41" w:author="Einar Eidsaa Edland" w:date="2022-10-26T11:42:00Z">
            <w:rPr/>
          </w:rPrChange>
        </w:rPr>
        <w:t>Språk, mening og tid</w:t>
      </w:r>
    </w:p>
    <w:p w14:paraId="679C35C3" w14:textId="0BFF553E" w:rsidR="00CB5126" w:rsidRPr="00E65F50" w:rsidRDefault="00CB5126" w:rsidP="001B161F">
      <w:pPr>
        <w:pStyle w:val="Merknadstekst"/>
        <w:spacing w:line="360" w:lineRule="auto"/>
        <w:rPr>
          <w:rFonts w:ascii="Times New Roman" w:hAnsi="Times New Roman" w:cs="Times New Roman"/>
          <w:sz w:val="24"/>
          <w:szCs w:val="24"/>
        </w:rPr>
      </w:pPr>
      <w:r w:rsidRPr="00E65F50">
        <w:rPr>
          <w:rFonts w:ascii="Times New Roman" w:hAnsi="Times New Roman" w:cs="Times New Roman"/>
          <w:sz w:val="24"/>
          <w:szCs w:val="24"/>
        </w:rPr>
        <w:t>Det smertefulle i traumeopplevelsen kan aldri helt og fullt bli til en erfaring som kan uttrykkes og artikuleres i en sammenhengende og meningsbærende fortelling om det som faktisk skjedde</w:t>
      </w:r>
      <w:r w:rsidR="008B17E7" w:rsidRPr="00E65F50">
        <w:rPr>
          <w:rFonts w:ascii="Times New Roman" w:hAnsi="Times New Roman" w:cs="Times New Roman"/>
          <w:sz w:val="24"/>
          <w:szCs w:val="24"/>
        </w:rPr>
        <w:t xml:space="preserve"> </w:t>
      </w:r>
      <w:r w:rsidR="008B17E7" w:rsidRPr="00E65F50">
        <w:rPr>
          <w:rFonts w:ascii="Times New Roman" w:hAnsi="Times New Roman" w:cs="Times New Roman"/>
          <w:sz w:val="24"/>
          <w:szCs w:val="24"/>
        </w:rPr>
        <w:fldChar w:fldCharType="begin"/>
      </w:r>
      <w:r w:rsidR="006F6B71" w:rsidRPr="00E65F50">
        <w:rPr>
          <w:rFonts w:ascii="Times New Roman" w:hAnsi="Times New Roman" w:cs="Times New Roman"/>
          <w:sz w:val="24"/>
          <w:szCs w:val="24"/>
        </w:rPr>
        <w:instrText xml:space="preserve"> ADDIN EN.CITE &lt;EndNote&gt;&lt;Cite&gt;&lt;Author&gt;Rambo&lt;/Author&gt;&lt;Year&gt;2018&lt;/Year&gt;&lt;RecNum&gt;27&lt;/RecNum&gt;&lt;Pages&gt;225&lt;/Pages&gt;&lt;DisplayText&gt;(Rambo 2018: 225)&lt;/DisplayText&gt;&lt;record&gt;&lt;rec-number&gt;27&lt;/rec-number&gt;&lt;foreign-keys&gt;&lt;key app="EN" db-id="2perf02woa0z5wew9f95x9tptffrdffzezvv" timestamp="1629440000"&gt;27&lt;/key&gt;&lt;/foreign-keys&gt;&lt;ref-type name="Book Section"&gt;5&lt;/ref-type&gt;&lt;contributors&gt;&lt;authors&gt;&lt;author&gt;Rambo, Shelly&lt;/author&gt;&lt;/authors&gt;&lt;secondary-authors&gt;&lt;author&gt;Boynton, Eric&lt;/author&gt;&lt;author&gt;Capretto, Peter&lt;/author&gt;&lt;/secondary-authors&gt;&lt;/contributors&gt;&lt;titles&gt;&lt;title&gt;Theopoetics of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8B17E7" w:rsidRPr="00E65F50">
        <w:rPr>
          <w:rFonts w:ascii="Times New Roman" w:hAnsi="Times New Roman" w:cs="Times New Roman"/>
          <w:sz w:val="24"/>
          <w:szCs w:val="24"/>
        </w:rPr>
        <w:fldChar w:fldCharType="separate"/>
      </w:r>
      <w:r w:rsidR="006F6B71" w:rsidRPr="00E65F50">
        <w:rPr>
          <w:rFonts w:ascii="Times New Roman" w:hAnsi="Times New Roman" w:cs="Times New Roman"/>
          <w:noProof/>
          <w:sz w:val="24"/>
          <w:szCs w:val="24"/>
        </w:rPr>
        <w:t>(Rambo 2018: 225)</w:t>
      </w:r>
      <w:r w:rsidR="008B17E7"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Beskrivelsen av dissosiering ovenfor viser dette. </w:t>
      </w:r>
      <w:r w:rsidRPr="00E65F50">
        <w:rPr>
          <w:rFonts w:ascii="Times New Roman" w:hAnsi="Times New Roman" w:cs="Times New Roman"/>
          <w:sz w:val="24"/>
          <w:szCs w:val="24"/>
          <w:rPrChange w:id="42" w:author="Einar Eidsaa Edland" w:date="2022-10-26T11:42:00Z">
            <w:rPr>
              <w:rFonts w:ascii="Times New Roman" w:hAnsi="Times New Roman" w:cs="Times New Roman"/>
              <w:color w:val="FF0000"/>
              <w:sz w:val="24"/>
              <w:szCs w:val="24"/>
            </w:rPr>
          </w:rPrChange>
        </w:rPr>
        <w:t>Traumer kjennetegnes nettopp av det ordløse</w:t>
      </w:r>
      <w:r w:rsidR="007B5149" w:rsidRPr="00E65F50">
        <w:rPr>
          <w:rFonts w:ascii="Times New Roman" w:hAnsi="Times New Roman" w:cs="Times New Roman"/>
          <w:sz w:val="24"/>
          <w:szCs w:val="24"/>
          <w:rPrChange w:id="43" w:author="Einar Eidsaa Edland" w:date="2022-10-26T11:42:00Z">
            <w:rPr>
              <w:rFonts w:ascii="Times New Roman" w:hAnsi="Times New Roman" w:cs="Times New Roman"/>
              <w:color w:val="FF0000"/>
              <w:sz w:val="24"/>
              <w:szCs w:val="24"/>
            </w:rPr>
          </w:rPrChange>
        </w:rPr>
        <w:t>,</w:t>
      </w:r>
      <w:r w:rsidRPr="00E65F50">
        <w:rPr>
          <w:rFonts w:ascii="Times New Roman" w:hAnsi="Times New Roman" w:cs="Times New Roman"/>
          <w:sz w:val="24"/>
          <w:szCs w:val="24"/>
          <w:rPrChange w:id="44" w:author="Einar Eidsaa Edland" w:date="2022-10-26T11:42:00Z">
            <w:rPr>
              <w:rFonts w:ascii="Times New Roman" w:hAnsi="Times New Roman" w:cs="Times New Roman"/>
              <w:color w:val="FF0000"/>
              <w:sz w:val="24"/>
              <w:szCs w:val="24"/>
            </w:rPr>
          </w:rPrChange>
        </w:rPr>
        <w:t xml:space="preserve"> det som ikke lar seg artikulere, fortolkes og integreres i et «jeg-narrativ». Det fortolkende rammeverket vi er i behov av for å kunne orientere oss i verden og begripe det som skjer med oss, forblir utenfor rekkevidde</w:t>
      </w:r>
      <w:r w:rsidR="000050D9" w:rsidRPr="00E65F50">
        <w:rPr>
          <w:rFonts w:ascii="Times New Roman" w:hAnsi="Times New Roman" w:cs="Times New Roman"/>
          <w:sz w:val="24"/>
          <w:szCs w:val="24"/>
          <w:rPrChange w:id="45" w:author="Einar Eidsaa Edland" w:date="2022-10-26T11:42:00Z">
            <w:rPr>
              <w:rFonts w:ascii="Times New Roman" w:hAnsi="Times New Roman" w:cs="Times New Roman"/>
              <w:color w:val="FF0000"/>
              <w:sz w:val="24"/>
              <w:szCs w:val="24"/>
            </w:rPr>
          </w:rPrChange>
        </w:rPr>
        <w:t xml:space="preserve"> </w:t>
      </w:r>
      <w:r w:rsidR="00855765" w:rsidRPr="00E65F50">
        <w:rPr>
          <w:rFonts w:ascii="Times New Roman" w:hAnsi="Times New Roman" w:cs="Times New Roman"/>
          <w:sz w:val="24"/>
          <w:szCs w:val="24"/>
        </w:rPr>
        <w:fldChar w:fldCharType="begin"/>
      </w:r>
      <w:r w:rsidR="009F0F85" w:rsidRPr="00E65F50">
        <w:rPr>
          <w:rFonts w:ascii="Times New Roman" w:hAnsi="Times New Roman" w:cs="Times New Roman"/>
          <w:sz w:val="24"/>
          <w:szCs w:val="24"/>
        </w:rPr>
        <w:instrText xml:space="preserve"> ADDIN EN.CITE &lt;EndNote&gt;&lt;Cite&gt;&lt;Author&gt;Rambo&lt;/Author&gt;&lt;Year&gt;2010&lt;/Year&gt;&lt;RecNum&gt;7&lt;/RecNum&gt;&lt;DisplayText&gt;(Rambo 2010, 2017)&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Cite ExcludeAuth="1"&gt;&lt;Author&gt;Rambo&lt;/Author&gt;&lt;Year&gt;2017&lt;/Year&gt;&lt;RecNum&gt;16&lt;/RecNum&gt;&lt;record&gt;&lt;rec-number&gt;16&lt;/rec-number&gt;&lt;foreign-keys&gt;&lt;key app="EN" db-id="2perf02woa0z5wew9f95x9tptffrdffzezvv" timestamp="1629358417"&gt;16&lt;/key&gt;&lt;/foreign-keys&gt;&lt;ref-type name="Book"&gt;6&lt;/ref-type&gt;&lt;contributors&gt;&lt;authors&gt;&lt;author&gt;Rambo, Shelly&lt;/author&gt;&lt;/authors&gt;&lt;/contributors&gt;&lt;titles&gt;&lt;title&gt;Resurrecting wounds : living in the afterlife of trauma&lt;/title&gt;&lt;/titles&gt;&lt;keywords&gt;&lt;keyword&gt;Jesus Christ -- Appearances&lt;/keyword&gt;&lt;keyword&gt;Suffering -- Religious aspects -- Christianity&lt;/keyword&gt;&lt;keyword&gt;lidelse&lt;/keyword&gt;&lt;keyword&gt;Jesu oppstandelse&lt;/keyword&gt;&lt;keyword&gt;teologi&lt;/keyword&gt;&lt;keyword&gt;antropologi&lt;/keyword&gt;&lt;/keywords&gt;&lt;dates&gt;&lt;year&gt;2017&lt;/year&gt;&lt;/dates&gt;&lt;pub-location&gt;Waco, Texas&lt;/pub-location&gt;&lt;publisher&gt;Baylor University Press&lt;/publisher&gt;&lt;isbn&gt;9781481306782&lt;/isbn&gt;&lt;urls&gt;&lt;/urls&gt;&lt;/record&gt;&lt;/Cite&gt;&lt;/EndNote&gt;</w:instrText>
      </w:r>
      <w:r w:rsidR="00855765" w:rsidRPr="00E65F50">
        <w:rPr>
          <w:rFonts w:ascii="Times New Roman" w:hAnsi="Times New Roman" w:cs="Times New Roman"/>
          <w:sz w:val="24"/>
          <w:szCs w:val="24"/>
        </w:rPr>
        <w:fldChar w:fldCharType="separate"/>
      </w:r>
      <w:r w:rsidR="009F0F85" w:rsidRPr="00E65F50">
        <w:rPr>
          <w:rFonts w:ascii="Times New Roman" w:hAnsi="Times New Roman" w:cs="Times New Roman"/>
          <w:noProof/>
          <w:sz w:val="24"/>
          <w:szCs w:val="24"/>
        </w:rPr>
        <w:t>(Rambo 2010, 2017)</w:t>
      </w:r>
      <w:r w:rsidR="00855765"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Uten en sammenhengende fortelling å formidle vil opplevelsen heller ikke kunne </w:t>
      </w:r>
      <w:r w:rsidRPr="00E65F50">
        <w:rPr>
          <w:rFonts w:ascii="Times New Roman" w:hAnsi="Times New Roman" w:cs="Times New Roman"/>
          <w:i/>
          <w:iCs/>
          <w:sz w:val="24"/>
          <w:szCs w:val="24"/>
        </w:rPr>
        <w:t>anerkjennes</w:t>
      </w:r>
      <w:r w:rsidRPr="00E65F50">
        <w:rPr>
          <w:rFonts w:ascii="Times New Roman" w:hAnsi="Times New Roman" w:cs="Times New Roman"/>
          <w:sz w:val="24"/>
          <w:szCs w:val="24"/>
        </w:rPr>
        <w:t xml:space="preserve"> av den andre. Den utsatte innkapsles dermed i sin egen væren</w:t>
      </w:r>
      <w:r w:rsidRPr="00E65F50">
        <w:rPr>
          <w:rStyle w:val="Sluttnotereferanse"/>
          <w:rFonts w:ascii="Times New Roman" w:hAnsi="Times New Roman" w:cs="Times New Roman"/>
          <w:sz w:val="24"/>
          <w:szCs w:val="24"/>
        </w:rPr>
        <w:endnoteReference w:id="6"/>
      </w:r>
      <w:r w:rsidRPr="00E65F50">
        <w:rPr>
          <w:rFonts w:ascii="Times New Roman" w:hAnsi="Times New Roman" w:cs="Times New Roman"/>
          <w:sz w:val="24"/>
          <w:szCs w:val="24"/>
        </w:rPr>
        <w:t xml:space="preserve"> hvor han eller hun opplever seg fremmedgjort og ensom fordi </w:t>
      </w:r>
      <w:r w:rsidR="007B5149" w:rsidRPr="00E65F50">
        <w:rPr>
          <w:rFonts w:ascii="Times New Roman" w:hAnsi="Times New Roman" w:cs="Times New Roman"/>
          <w:sz w:val="24"/>
          <w:szCs w:val="24"/>
        </w:rPr>
        <w:t>han eller hennes</w:t>
      </w:r>
      <w:r w:rsidRPr="00E65F50">
        <w:rPr>
          <w:rFonts w:ascii="Times New Roman" w:hAnsi="Times New Roman" w:cs="Times New Roman"/>
          <w:sz w:val="24"/>
          <w:szCs w:val="24"/>
        </w:rPr>
        <w:t xml:space="preserve"> verden oppleves som uforenelig med de andres </w:t>
      </w:r>
      <w:r w:rsidRPr="00E65F50">
        <w:rPr>
          <w:rFonts w:ascii="Times New Roman" w:hAnsi="Times New Roman" w:cs="Times New Roman"/>
          <w:sz w:val="24"/>
          <w:szCs w:val="24"/>
        </w:rPr>
        <w:fldChar w:fldCharType="begin"/>
      </w:r>
      <w:r w:rsidR="00E15DB7" w:rsidRPr="00E65F50">
        <w:rPr>
          <w:rFonts w:ascii="Times New Roman" w:hAnsi="Times New Roman" w:cs="Times New Roman"/>
          <w:sz w:val="24"/>
          <w:szCs w:val="24"/>
        </w:rPr>
        <w:instrText xml:space="preserve"> ADDIN EN.CITE &lt;EndNote&gt;&lt;Cite&gt;&lt;Author&gt;Stolorow&lt;/Author&gt;&lt;Year&gt;2018&lt;/Year&gt;&lt;RecNum&gt;12&lt;/RecNum&gt;&lt;Pages&gt;54-56&lt;/Pages&gt;&lt;DisplayText&gt;(Stolorow 2018: 54-56)&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E15DB7" w:rsidRPr="00E65F50">
        <w:rPr>
          <w:rFonts w:ascii="Times New Roman" w:hAnsi="Times New Roman" w:cs="Times New Roman"/>
          <w:noProof/>
          <w:sz w:val="24"/>
          <w:szCs w:val="24"/>
        </w:rPr>
        <w:t>(Stolorow 2018: 54</w:t>
      </w:r>
      <w:r w:rsidR="007B5149" w:rsidRPr="00E65F50">
        <w:rPr>
          <w:rFonts w:ascii="Times New Roman" w:hAnsi="Times New Roman" w:cs="Times New Roman"/>
          <w:noProof/>
          <w:sz w:val="24"/>
          <w:szCs w:val="24"/>
        </w:rPr>
        <w:t>–</w:t>
      </w:r>
      <w:r w:rsidR="00E15DB7" w:rsidRPr="00E65F50">
        <w:rPr>
          <w:rFonts w:ascii="Times New Roman" w:hAnsi="Times New Roman" w:cs="Times New Roman"/>
          <w:noProof/>
          <w:sz w:val="24"/>
          <w:szCs w:val="24"/>
        </w:rPr>
        <w:t>56)</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w:t>
      </w:r>
    </w:p>
    <w:p w14:paraId="5764B578" w14:textId="33A62120" w:rsidR="00CB5126" w:rsidRPr="00E65F50" w:rsidRDefault="00CB5126" w:rsidP="00484A3B">
      <w:pPr>
        <w:pStyle w:val="Merknadstekst"/>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I det </w:t>
      </w:r>
      <w:r w:rsidR="00B55D32" w:rsidRPr="00E65F50">
        <w:rPr>
          <w:rFonts w:ascii="Times New Roman" w:hAnsi="Times New Roman" w:cs="Times New Roman"/>
          <w:sz w:val="24"/>
          <w:szCs w:val="24"/>
        </w:rPr>
        <w:t>posttraumatisk</w:t>
      </w:r>
      <w:r w:rsidRPr="00E65F50">
        <w:rPr>
          <w:rFonts w:ascii="Times New Roman" w:hAnsi="Times New Roman" w:cs="Times New Roman"/>
          <w:sz w:val="24"/>
          <w:szCs w:val="24"/>
        </w:rPr>
        <w:t>e vil fragmenter av affekter og kroppslige fornemmelser fra fortid</w:t>
      </w:r>
      <w:r w:rsidR="00E237D0" w:rsidRPr="00E65F50">
        <w:rPr>
          <w:rFonts w:ascii="Times New Roman" w:hAnsi="Times New Roman" w:cs="Times New Roman"/>
          <w:sz w:val="24"/>
          <w:szCs w:val="24"/>
        </w:rPr>
        <w:t>en</w:t>
      </w:r>
      <w:r w:rsidRPr="00E65F50">
        <w:rPr>
          <w:rFonts w:ascii="Times New Roman" w:hAnsi="Times New Roman" w:cs="Times New Roman"/>
          <w:sz w:val="24"/>
          <w:szCs w:val="24"/>
        </w:rPr>
        <w:t xml:space="preserve"> kunne bryte gjennom i nåtid og okkupere den utsattes indre verden. De vonde følelsene lever for den traumeutsatte i et kontinuerlig her og nå, og på den måten forstyrres tidsoppfatningen. Ikke bare truer dette meningen med livet her og nå, men også meningen med fremtiden </w:t>
      </w:r>
      <w:r w:rsidRPr="00E65F50">
        <w:rPr>
          <w:rFonts w:ascii="Times New Roman" w:hAnsi="Times New Roman" w:cs="Times New Roman"/>
          <w:sz w:val="24"/>
          <w:szCs w:val="24"/>
        </w:rPr>
        <w:fldChar w:fldCharType="begin"/>
      </w:r>
      <w:r w:rsidR="00775E7E" w:rsidRPr="00E65F50">
        <w:rPr>
          <w:rFonts w:ascii="Times New Roman" w:hAnsi="Times New Roman" w:cs="Times New Roman"/>
          <w:sz w:val="24"/>
          <w:szCs w:val="24"/>
        </w:rPr>
        <w:instrText xml:space="preserve"> ADDIN EN.CITE &lt;EndNote&gt;&lt;Cite&gt;&lt;Author&gt;Arel&lt;/Author&gt;&lt;Year&gt;2016&lt;/Year&gt;&lt;RecNum&gt;6&lt;/RecNum&gt;&lt;Pages&gt;7-8&lt;/Pages&gt;&lt;DisplayText&gt;(Arel og Rambo 2016: 7-8)&lt;/DisplayText&gt;&lt;record&gt;&lt;rec-number&gt;6&lt;/rec-number&gt;&lt;foreign-keys&gt;&lt;key app="EN" db-id="2perf02woa0z5wew9f95x9tptffrdffzezvv" timestamp="1629283091"&gt;6&lt;/key&gt;&lt;/foreign-keys&gt;&lt;ref-type name="Book"&gt;6&lt;/ref-type&gt;&lt;contributors&gt;&lt;authors&gt;&lt;author&gt;Arel, Stephanie N.&lt;/author&gt;&lt;author&gt;Rambo, Shelly&lt;/author&gt;&lt;/authors&gt;&lt;/contributors&gt;&lt;titles&gt;&lt;title&gt;Post-traumatic public theology&lt;/title&gt;&lt;/titles&gt;&lt;keywords&gt;&lt;keyword&gt;Religion&lt;/keyword&gt;&lt;keyword&gt;Teologi&lt;/keyword&gt;&lt;keyword&gt;Helse&lt;/keyword&gt;&lt;/keywords&gt;&lt;dates&gt;&lt;year&gt;2016&lt;/year&gt;&lt;/dates&gt;&lt;pub-location&gt;New York, NY&lt;/pub-location&gt;&lt;publisher&gt;Palgrave Macmillan&lt;/publisher&gt;&lt;isbn&gt;978-3-319-40659-6&lt;/isbn&gt;&lt;urls&gt;&lt;/urls&gt;&lt;/record&gt;&lt;/Cite&gt;&lt;/EndNote&gt;</w:instrText>
      </w:r>
      <w:r w:rsidRPr="00E65F50">
        <w:rPr>
          <w:rFonts w:ascii="Times New Roman" w:hAnsi="Times New Roman" w:cs="Times New Roman"/>
          <w:sz w:val="24"/>
          <w:szCs w:val="24"/>
        </w:rPr>
        <w:fldChar w:fldCharType="separate"/>
      </w:r>
      <w:r w:rsidR="00775E7E" w:rsidRPr="00E65F50">
        <w:rPr>
          <w:rFonts w:ascii="Times New Roman" w:hAnsi="Times New Roman" w:cs="Times New Roman"/>
          <w:noProof/>
          <w:sz w:val="24"/>
          <w:szCs w:val="24"/>
        </w:rPr>
        <w:t>(Arel og Rambo 2016: 7</w:t>
      </w:r>
      <w:r w:rsidR="00E237D0" w:rsidRPr="00E65F50">
        <w:rPr>
          <w:rFonts w:ascii="Times New Roman" w:hAnsi="Times New Roman" w:cs="Times New Roman"/>
          <w:noProof/>
          <w:sz w:val="24"/>
          <w:szCs w:val="24"/>
        </w:rPr>
        <w:t>–</w:t>
      </w:r>
      <w:r w:rsidR="00775E7E" w:rsidRPr="00E65F50">
        <w:rPr>
          <w:rFonts w:ascii="Times New Roman" w:hAnsi="Times New Roman" w:cs="Times New Roman"/>
          <w:noProof/>
          <w:sz w:val="24"/>
          <w:szCs w:val="24"/>
        </w:rPr>
        <w:t>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r w:rsidRPr="00E65F50">
        <w:rPr>
          <w:rFonts w:ascii="Times New Roman" w:hAnsi="Times New Roman" w:cs="Times New Roman"/>
          <w:sz w:val="24"/>
          <w:szCs w:val="24"/>
          <w:rPrChange w:id="46" w:author="Einar Eidsaa Edland" w:date="2022-10-26T11:42:00Z">
            <w:rPr>
              <w:rFonts w:ascii="Times New Roman" w:hAnsi="Times New Roman" w:cs="Times New Roman"/>
              <w:color w:val="FF0000"/>
              <w:sz w:val="24"/>
              <w:szCs w:val="24"/>
            </w:rPr>
          </w:rPrChange>
        </w:rPr>
        <w:t>Når det lineære rammeverket bestående av fortid, nåtid og fremtid oppløses</w:t>
      </w:r>
      <w:r w:rsidR="00E237D0" w:rsidRPr="00E65F50">
        <w:rPr>
          <w:rFonts w:ascii="Times New Roman" w:hAnsi="Times New Roman" w:cs="Times New Roman"/>
          <w:sz w:val="24"/>
          <w:szCs w:val="24"/>
          <w:rPrChange w:id="47" w:author="Einar Eidsaa Edland" w:date="2022-10-26T11:42:00Z">
            <w:rPr>
              <w:rFonts w:ascii="Times New Roman" w:hAnsi="Times New Roman" w:cs="Times New Roman"/>
              <w:color w:val="FF0000"/>
              <w:sz w:val="24"/>
              <w:szCs w:val="24"/>
            </w:rPr>
          </w:rPrChange>
        </w:rPr>
        <w:t>,</w:t>
      </w:r>
      <w:r w:rsidRPr="00E65F50">
        <w:rPr>
          <w:rFonts w:ascii="Times New Roman" w:hAnsi="Times New Roman" w:cs="Times New Roman"/>
          <w:sz w:val="24"/>
          <w:szCs w:val="24"/>
          <w:rPrChange w:id="48" w:author="Einar Eidsaa Edland" w:date="2022-10-26T11:42:00Z">
            <w:rPr>
              <w:rFonts w:ascii="Times New Roman" w:hAnsi="Times New Roman" w:cs="Times New Roman"/>
              <w:color w:val="FF0000"/>
              <w:sz w:val="24"/>
              <w:szCs w:val="24"/>
            </w:rPr>
          </w:rPrChange>
        </w:rPr>
        <w:t xml:space="preserve"> blir spørsmålet hva som forankrer vår væren i verden</w:t>
      </w:r>
      <w:r w:rsidR="00E237D0" w:rsidRPr="00E65F50">
        <w:rPr>
          <w:rFonts w:ascii="Times New Roman" w:hAnsi="Times New Roman" w:cs="Times New Roman"/>
          <w:sz w:val="24"/>
          <w:szCs w:val="24"/>
          <w:rPrChange w:id="49" w:author="Einar Eidsaa Edland" w:date="2022-10-26T11:42:00Z">
            <w:rPr>
              <w:rFonts w:ascii="Times New Roman" w:hAnsi="Times New Roman" w:cs="Times New Roman"/>
              <w:color w:val="FF0000"/>
              <w:sz w:val="24"/>
              <w:szCs w:val="24"/>
            </w:rPr>
          </w:rPrChange>
        </w:rPr>
        <w:t>.</w:t>
      </w:r>
      <w:r w:rsidRPr="00E65F50">
        <w:rPr>
          <w:rFonts w:ascii="Times New Roman" w:hAnsi="Times New Roman" w:cs="Times New Roman"/>
          <w:sz w:val="24"/>
          <w:szCs w:val="24"/>
          <w:rPrChange w:id="50" w:author="Einar Eidsaa Edland" w:date="2022-10-26T11:42:00Z">
            <w:rPr>
              <w:rFonts w:ascii="Times New Roman" w:hAnsi="Times New Roman" w:cs="Times New Roman"/>
              <w:color w:val="FF0000"/>
              <w:sz w:val="24"/>
              <w:szCs w:val="24"/>
            </w:rPr>
          </w:rPrChange>
        </w:rPr>
        <w:t xml:space="preserve"> </w:t>
      </w:r>
      <w:r w:rsidRPr="00E65F50">
        <w:rPr>
          <w:rFonts w:ascii="Times New Roman" w:hAnsi="Times New Roman" w:cs="Times New Roman"/>
          <w:sz w:val="24"/>
          <w:szCs w:val="24"/>
        </w:rPr>
        <w:t xml:space="preserve">I tillegg til erfaringen av mangel på kontroll, gir dette også en opplevelse av at ens eget selv fragmenteres i ulike selv-tilstander som ikke lar seg forene. </w:t>
      </w:r>
    </w:p>
    <w:p w14:paraId="784E1363" w14:textId="25289E41" w:rsidR="00CB5126" w:rsidRPr="00E65F50" w:rsidRDefault="00CB5126" w:rsidP="00484A3B">
      <w:pPr>
        <w:pStyle w:val="Merknadstekst"/>
        <w:spacing w:line="360" w:lineRule="auto"/>
        <w:ind w:firstLine="708"/>
        <w:rPr>
          <w:rFonts w:ascii="Times New Roman" w:hAnsi="Times New Roman" w:cs="Times New Roman"/>
          <w:sz w:val="24"/>
          <w:szCs w:val="24"/>
          <w:lang w:val="en-US"/>
        </w:rPr>
      </w:pPr>
      <w:r w:rsidRPr="00E65F50">
        <w:rPr>
          <w:rFonts w:ascii="Times New Roman" w:hAnsi="Times New Roman" w:cs="Times New Roman"/>
          <w:sz w:val="24"/>
          <w:szCs w:val="24"/>
        </w:rPr>
        <w:t xml:space="preserve">I den traumatiske hendelsen er lidelsen ikke utelukkende konstituert av «innholdet», men enda mer grunnleggende av at muligheten for tilflukt er ikke-eksisterende. Erfaringen av å bli fanget og overveldet av det vonde representerer en opplevelse av </w:t>
      </w:r>
      <w:r w:rsidRPr="00E65F50">
        <w:rPr>
          <w:rFonts w:ascii="Times New Roman" w:hAnsi="Times New Roman" w:cs="Times New Roman"/>
          <w:i/>
          <w:iCs/>
          <w:sz w:val="24"/>
          <w:szCs w:val="24"/>
        </w:rPr>
        <w:t xml:space="preserve">radikal passivitet, </w:t>
      </w:r>
      <w:r w:rsidRPr="00E65F50">
        <w:rPr>
          <w:rFonts w:ascii="Times New Roman" w:hAnsi="Times New Roman" w:cs="Times New Roman"/>
          <w:sz w:val="24"/>
          <w:szCs w:val="24"/>
        </w:rPr>
        <w:t xml:space="preserve">sier </w:t>
      </w:r>
      <w:r w:rsidRPr="00E65F50">
        <w:rPr>
          <w:rFonts w:ascii="Times New Roman" w:hAnsi="Times New Roman" w:cs="Times New Roman"/>
          <w:sz w:val="24"/>
          <w:szCs w:val="24"/>
        </w:rPr>
        <w:lastRenderedPageBreak/>
        <w:t xml:space="preserve">Boynton </w:t>
      </w:r>
      <w:r w:rsidRPr="00E65F50">
        <w:rPr>
          <w:rFonts w:ascii="Times New Roman" w:hAnsi="Times New Roman" w:cs="Times New Roman"/>
          <w:sz w:val="24"/>
          <w:szCs w:val="24"/>
        </w:rPr>
        <w:fldChar w:fldCharType="begin"/>
      </w:r>
      <w:r w:rsidR="00122A8E" w:rsidRPr="00E65F50">
        <w:rPr>
          <w:rFonts w:ascii="Times New Roman" w:hAnsi="Times New Roman" w:cs="Times New Roman"/>
          <w:sz w:val="24"/>
          <w:szCs w:val="24"/>
        </w:rPr>
        <w:instrText xml:space="preserve"> ADDIN EN.CITE &lt;EndNote&gt;&lt;Cite ExcludeAuth="1"&gt;&lt;Author&gt;Boynton&lt;/Author&gt;&lt;Year&gt;2018&lt;/Year&gt;&lt;RecNum&gt;17&lt;/RecNum&gt;&lt;Pages&gt;87&lt;/Pages&gt;&lt;DisplayText&gt;(2018: 87)&lt;/DisplayText&gt;&lt;record&gt;&lt;rec-number&gt;17&lt;/rec-number&gt;&lt;foreign-keys&gt;&lt;key app="EN" db-id="2perf02woa0z5wew9f95x9tptffrdffzezvv" timestamp="1629358678"&gt;17&lt;/key&gt;&lt;/foreign-keys&gt;&lt;ref-type name="Book Section"&gt;5&lt;/ref-type&gt;&lt;contributors&gt;&lt;authors&gt;&lt;author&gt;Boynton, Eric&lt;/author&gt;&lt;/authors&gt;&lt;secondary-authors&gt;&lt;author&gt;Boynton, Eric&lt;/author&gt;&lt;author&gt;Capretto, Peter&lt;/author&gt;&lt;/secondary-authors&gt;&lt;/contributors&gt;&lt;titles&gt;&lt;title&gt;Evil, Trauma, and the Building of Absences&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122A8E" w:rsidRPr="00E65F50">
        <w:rPr>
          <w:rFonts w:ascii="Times New Roman" w:hAnsi="Times New Roman" w:cs="Times New Roman"/>
          <w:noProof/>
          <w:sz w:val="24"/>
          <w:szCs w:val="24"/>
        </w:rPr>
        <w:t>(2018: 87)</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Med henvisning til Levinas </w:t>
      </w:r>
      <w:r w:rsidRPr="00E65F50">
        <w:rPr>
          <w:rFonts w:ascii="Times New Roman" w:hAnsi="Times New Roman" w:cs="Times New Roman"/>
          <w:sz w:val="24"/>
          <w:szCs w:val="24"/>
        </w:rPr>
        <w:fldChar w:fldCharType="begin"/>
      </w:r>
      <w:r w:rsidR="001B66C6" w:rsidRPr="00E65F50">
        <w:rPr>
          <w:rFonts w:ascii="Times New Roman" w:hAnsi="Times New Roman" w:cs="Times New Roman"/>
          <w:sz w:val="24"/>
          <w:szCs w:val="24"/>
        </w:rPr>
        <w:instrText xml:space="preserve"> ADDIN EN.CITE &lt;EndNote&gt;&lt;Cite ExcludeAuth="1"&gt;&lt;Author&gt;Levinas&lt;/Author&gt;&lt;Year&gt;1989&lt;/Year&gt;&lt;RecNum&gt;43&lt;/RecNum&gt;&lt;DisplayText&gt;(1989)&lt;/DisplayText&gt;&lt;record&gt;&lt;rec-number&gt;43&lt;/rec-number&gt;&lt;foreign-keys&gt;&lt;key app="EN" db-id="2perf02woa0z5wew9f95x9tptffrdffzezvv" timestamp="1632829120"&gt;43&lt;/key&gt;&lt;/foreign-keys&gt;&lt;ref-type name="Book"&gt;6&lt;/ref-type&gt;&lt;contributors&gt;&lt;authors&gt;&lt;author&gt;Levinas, Emmanuel Hand Sean&lt;/author&gt;&lt;/authors&gt;&lt;/contributors&gt;&lt;titles&gt;&lt;title&gt;The Levinas reader : Emmanuel Levinas&lt;/title&gt;&lt;/titles&gt;&lt;dates&gt;&lt;year&gt;1989&lt;/year&gt;&lt;/dates&gt;&lt;pub-location&gt;Oxford&lt;/pub-location&gt;&lt;publisher&gt;Blackwell&lt;/publisher&gt;&lt;isbn&gt;0631164472 9780631164470&lt;/isbn&gt;&lt;urls&gt;&lt;/urls&gt;&lt;remote-database-name&gt;/z-wcorg/&lt;/remote-database-name&gt;&lt;remote-database-provider&gt;http://worldcat.org&lt;/remote-database-provider&gt;&lt;language&gt;English&lt;/language&gt;&lt;/record&gt;&lt;/Cite&gt;&lt;/EndNote&gt;</w:instrText>
      </w:r>
      <w:r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1989)</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beskriver Boynton </w:t>
      </w:r>
      <w:r w:rsidRPr="00E65F50">
        <w:rPr>
          <w:rFonts w:ascii="Times New Roman" w:hAnsi="Times New Roman" w:cs="Times New Roman"/>
          <w:sz w:val="24"/>
          <w:szCs w:val="24"/>
        </w:rPr>
        <w:fldChar w:fldCharType="begin"/>
      </w:r>
      <w:r w:rsidR="00122A8E" w:rsidRPr="00E65F50">
        <w:rPr>
          <w:rFonts w:ascii="Times New Roman" w:hAnsi="Times New Roman" w:cs="Times New Roman"/>
          <w:sz w:val="24"/>
          <w:szCs w:val="24"/>
        </w:rPr>
        <w:instrText xml:space="preserve"> ADDIN EN.CITE &lt;EndNote&gt;&lt;Cite ExcludeAuth="1"&gt;&lt;Author&gt;Boynton&lt;/Author&gt;&lt;Year&gt;2018&lt;/Year&gt;&lt;RecNum&gt;17&lt;/RecNum&gt;&lt;Pages&gt;88&lt;/Pages&gt;&lt;DisplayText&gt;(2018: 88)&lt;/DisplayText&gt;&lt;record&gt;&lt;rec-number&gt;17&lt;/rec-number&gt;&lt;foreign-keys&gt;&lt;key app="EN" db-id="2perf02woa0z5wew9f95x9tptffrdffzezvv" timestamp="1629358678"&gt;17&lt;/key&gt;&lt;/foreign-keys&gt;&lt;ref-type name="Book Section"&gt;5&lt;/ref-type&gt;&lt;contributors&gt;&lt;authors&gt;&lt;author&gt;Boynton, Eric&lt;/author&gt;&lt;/authors&gt;&lt;secondary-authors&gt;&lt;author&gt;Boynton, Eric&lt;/author&gt;&lt;author&gt;Capretto, Peter&lt;/author&gt;&lt;/secondary-authors&gt;&lt;/contributors&gt;&lt;titles&gt;&lt;title&gt;Evil, Trauma, and the Building of Absences&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122A8E" w:rsidRPr="00E65F50">
        <w:rPr>
          <w:rFonts w:ascii="Times New Roman" w:hAnsi="Times New Roman" w:cs="Times New Roman"/>
          <w:noProof/>
          <w:sz w:val="24"/>
          <w:szCs w:val="24"/>
        </w:rPr>
        <w:t>(2018: 8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smerten og lidelsen som en «state of purity»</w:t>
      </w:r>
      <w:r w:rsidR="00E34898" w:rsidRPr="00E65F50">
        <w:rPr>
          <w:rFonts w:ascii="Times New Roman" w:hAnsi="Times New Roman" w:cs="Times New Roman"/>
          <w:sz w:val="24"/>
          <w:szCs w:val="24"/>
        </w:rPr>
        <w:t xml:space="preserve"> </w:t>
      </w:r>
      <w:r w:rsidRPr="00E65F50">
        <w:rPr>
          <w:rFonts w:ascii="Times New Roman" w:hAnsi="Times New Roman" w:cs="Times New Roman"/>
          <w:sz w:val="24"/>
          <w:szCs w:val="24"/>
        </w:rPr>
        <w:t>i den grad smerten ikke kan (be-)gripes av tanken eller aktiv handling, men tvert imot gir seg til kjenne gjennom dødsangstens passivitet</w:t>
      </w:r>
      <w:r w:rsidR="00122A8E" w:rsidRPr="00E65F50">
        <w:rPr>
          <w:rFonts w:ascii="Times New Roman" w:hAnsi="Times New Roman" w:cs="Times New Roman"/>
          <w:sz w:val="24"/>
          <w:szCs w:val="24"/>
        </w:rPr>
        <w:t xml:space="preserve">. </w:t>
      </w:r>
      <w:r w:rsidRPr="00E65F50">
        <w:rPr>
          <w:rFonts w:ascii="Times New Roman" w:hAnsi="Times New Roman" w:cs="Times New Roman"/>
          <w:sz w:val="24"/>
          <w:szCs w:val="24"/>
          <w:lang w:val="en-US"/>
        </w:rPr>
        <w:t>«The passivity of exposure is the impossiblity of grasping, the impossiblity of intelligibility, signified in physical pain</w:t>
      </w:r>
      <w:r w:rsidR="00E34898" w:rsidRPr="00E65F50">
        <w:rPr>
          <w:rFonts w:ascii="Times New Roman" w:hAnsi="Times New Roman" w:cs="Times New Roman"/>
          <w:sz w:val="24"/>
          <w:szCs w:val="24"/>
          <w:lang w:val="en-US"/>
        </w:rPr>
        <w:t>,</w:t>
      </w:r>
      <w:r w:rsidRPr="00E65F50">
        <w:rPr>
          <w:rFonts w:ascii="Times New Roman" w:hAnsi="Times New Roman" w:cs="Times New Roman"/>
          <w:sz w:val="24"/>
          <w:szCs w:val="24"/>
          <w:lang w:val="en-US"/>
        </w:rPr>
        <w:t xml:space="preserve">» skriver </w:t>
      </w:r>
      <w:r w:rsidRPr="00E65F50">
        <w:rPr>
          <w:rFonts w:ascii="Times New Roman" w:hAnsi="Times New Roman" w:cs="Times New Roman"/>
          <w:sz w:val="24"/>
          <w:szCs w:val="24"/>
        </w:rPr>
        <w:fldChar w:fldCharType="begin"/>
      </w:r>
      <w:r w:rsidR="00562D14" w:rsidRPr="00E65F50">
        <w:rPr>
          <w:rFonts w:ascii="Times New Roman" w:hAnsi="Times New Roman" w:cs="Times New Roman"/>
          <w:sz w:val="24"/>
          <w:szCs w:val="24"/>
          <w:lang w:val="en-US"/>
        </w:rPr>
        <w:instrText xml:space="preserve"> ADDIN EN.CITE &lt;EndNote&gt;&lt;Cite AuthorYear="1"&gt;&lt;Author&gt;Boynton&lt;/Author&gt;&lt;Year&gt;2018&lt;/Year&gt;&lt;RecNum&gt;17&lt;/RecNum&gt;&lt;Pages&gt;88&lt;/Pages&gt;&lt;DisplayText&gt;Boynton (2018: 88)&lt;/DisplayText&gt;&lt;record&gt;&lt;rec-number&gt;17&lt;/rec-number&gt;&lt;foreign-keys&gt;&lt;key app="EN" db-id="2perf02woa0z5wew9f95x9tptffrdffzezvv" timestamp="1629358678"&gt;17&lt;/key&gt;&lt;/foreign-keys&gt;&lt;ref-type name="Book Section"&gt;5&lt;/ref-type&gt;&lt;contributors&gt;&lt;authors&gt;&lt;author&gt;Boynton, Eric&lt;/author&gt;&lt;/authors&gt;&lt;secondary-authors&gt;&lt;author&gt;Boynton, Eric&lt;/author&gt;&lt;author&gt;Capretto, Peter&lt;/author&gt;&lt;/secondary-authors&gt;&lt;/contributors&gt;&lt;titles&gt;&lt;title&gt;Evil, Trauma, and the Building of Absences&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562D14" w:rsidRPr="00E65F50">
        <w:rPr>
          <w:rFonts w:ascii="Times New Roman" w:hAnsi="Times New Roman" w:cs="Times New Roman"/>
          <w:noProof/>
          <w:sz w:val="24"/>
          <w:szCs w:val="24"/>
          <w:lang w:val="en-US"/>
        </w:rPr>
        <w:t>Boynton (2018: 8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lang w:val="en-US"/>
        </w:rPr>
        <w:t xml:space="preserve">. </w:t>
      </w:r>
      <w:r w:rsidRPr="00E65F50">
        <w:rPr>
          <w:rFonts w:ascii="Times New Roman" w:hAnsi="Times New Roman" w:cs="Times New Roman"/>
          <w:sz w:val="24"/>
          <w:szCs w:val="24"/>
          <w:rPrChange w:id="51" w:author="Einar Eidsaa Edland" w:date="2022-10-26T11:42:00Z">
            <w:rPr>
              <w:rFonts w:ascii="Times New Roman" w:hAnsi="Times New Roman" w:cs="Times New Roman"/>
              <w:color w:val="FF0000"/>
              <w:sz w:val="24"/>
              <w:szCs w:val="24"/>
            </w:rPr>
          </w:rPrChange>
        </w:rPr>
        <w:t>Traumer etterlater en avgrunn som infiltrer</w:t>
      </w:r>
      <w:r w:rsidR="00E34898" w:rsidRPr="00E65F50">
        <w:rPr>
          <w:rFonts w:ascii="Times New Roman" w:hAnsi="Times New Roman" w:cs="Times New Roman"/>
          <w:sz w:val="24"/>
          <w:szCs w:val="24"/>
          <w:rPrChange w:id="52" w:author="Einar Eidsaa Edland" w:date="2022-10-26T11:42:00Z">
            <w:rPr>
              <w:rFonts w:ascii="Times New Roman" w:hAnsi="Times New Roman" w:cs="Times New Roman"/>
              <w:color w:val="FF0000"/>
              <w:sz w:val="24"/>
              <w:szCs w:val="24"/>
            </w:rPr>
          </w:rPrChange>
        </w:rPr>
        <w:t xml:space="preserve">er </w:t>
      </w:r>
      <w:r w:rsidRPr="00E65F50">
        <w:rPr>
          <w:rFonts w:ascii="Times New Roman" w:hAnsi="Times New Roman" w:cs="Times New Roman"/>
          <w:sz w:val="24"/>
          <w:szCs w:val="24"/>
          <w:rPrChange w:id="53" w:author="Einar Eidsaa Edland" w:date="2022-10-26T11:42:00Z">
            <w:rPr>
              <w:rFonts w:ascii="Times New Roman" w:hAnsi="Times New Roman" w:cs="Times New Roman"/>
              <w:color w:val="FF0000"/>
              <w:sz w:val="24"/>
              <w:szCs w:val="24"/>
            </w:rPr>
          </w:rPrChange>
        </w:rPr>
        <w:t>kroppen, forstyrrer opplevelsen av å være et selv og desorienterer den utsatte i verden.</w:t>
      </w:r>
      <w:r w:rsidRPr="00E65F50">
        <w:rPr>
          <w:rFonts w:ascii="Times New Roman" w:hAnsi="Times New Roman" w:cs="Times New Roman"/>
          <w:sz w:val="24"/>
          <w:szCs w:val="24"/>
        </w:rPr>
        <w:t xml:space="preserve"> </w:t>
      </w:r>
      <w:r w:rsidR="0038648D" w:rsidRPr="00E65F50">
        <w:rPr>
          <w:rFonts w:ascii="Times New Roman" w:hAnsi="Times New Roman" w:cs="Times New Roman"/>
          <w:sz w:val="24"/>
          <w:szCs w:val="24"/>
          <w:lang w:val="en-US"/>
        </w:rPr>
        <w:t>Denne tilstanden</w:t>
      </w:r>
      <w:r w:rsidR="00544496" w:rsidRPr="00E65F50">
        <w:rPr>
          <w:rFonts w:ascii="Times New Roman" w:hAnsi="Times New Roman" w:cs="Times New Roman"/>
          <w:sz w:val="24"/>
          <w:szCs w:val="24"/>
          <w:lang w:val="en-US"/>
        </w:rPr>
        <w:t xml:space="preserve"> beskriver </w:t>
      </w:r>
      <w:r w:rsidR="0038648D" w:rsidRPr="00E65F50">
        <w:rPr>
          <w:rFonts w:ascii="Times New Roman" w:hAnsi="Times New Roman" w:cs="Times New Roman"/>
          <w:sz w:val="24"/>
          <w:szCs w:val="24"/>
          <w:lang w:val="en-US"/>
        </w:rPr>
        <w:t>Stolorow</w:t>
      </w:r>
      <w:r w:rsidR="009562CF" w:rsidRPr="00E65F50">
        <w:rPr>
          <w:rFonts w:ascii="Times New Roman" w:hAnsi="Times New Roman" w:cs="Times New Roman"/>
          <w:sz w:val="24"/>
          <w:szCs w:val="24"/>
          <w:lang w:val="en-US"/>
        </w:rPr>
        <w:t xml:space="preserve"> </w:t>
      </w:r>
      <w:r w:rsidR="009562CF" w:rsidRPr="00E65F50">
        <w:rPr>
          <w:rFonts w:ascii="Times New Roman" w:hAnsi="Times New Roman" w:cs="Times New Roman"/>
          <w:sz w:val="24"/>
          <w:szCs w:val="24"/>
          <w:lang w:val="en-US"/>
        </w:rPr>
        <w:fldChar w:fldCharType="begin"/>
      </w:r>
      <w:r w:rsidR="00122A8E" w:rsidRPr="00E65F50">
        <w:rPr>
          <w:rFonts w:ascii="Times New Roman" w:hAnsi="Times New Roman" w:cs="Times New Roman"/>
          <w:sz w:val="24"/>
          <w:szCs w:val="24"/>
          <w:lang w:val="en-US"/>
        </w:rPr>
        <w:instrText xml:space="preserve"> ADDIN EN.CITE &lt;EndNote&gt;&lt;Cite ExcludeAuth="1"&gt;&lt;Author&gt;Stolorow&lt;/Author&gt;&lt;Year&gt;2018&lt;/Year&gt;&lt;RecNum&gt;12&lt;/RecNum&gt;&lt;Pages&gt;54&lt;/Pages&gt;&lt;DisplayText&gt;(2018: 54)&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9562CF" w:rsidRPr="00E65F50">
        <w:rPr>
          <w:rFonts w:ascii="Times New Roman" w:hAnsi="Times New Roman" w:cs="Times New Roman"/>
          <w:sz w:val="24"/>
          <w:szCs w:val="24"/>
          <w:lang w:val="en-US"/>
        </w:rPr>
        <w:fldChar w:fldCharType="separate"/>
      </w:r>
      <w:r w:rsidR="00122A8E" w:rsidRPr="00E65F50">
        <w:rPr>
          <w:rFonts w:ascii="Times New Roman" w:hAnsi="Times New Roman" w:cs="Times New Roman"/>
          <w:noProof/>
          <w:sz w:val="24"/>
          <w:szCs w:val="24"/>
          <w:lang w:val="en-US"/>
        </w:rPr>
        <w:t>(2018: 54)</w:t>
      </w:r>
      <w:r w:rsidR="009562CF" w:rsidRPr="00E65F50">
        <w:rPr>
          <w:rFonts w:ascii="Times New Roman" w:hAnsi="Times New Roman" w:cs="Times New Roman"/>
          <w:sz w:val="24"/>
          <w:szCs w:val="24"/>
          <w:lang w:val="en-US"/>
        </w:rPr>
        <w:fldChar w:fldCharType="end"/>
      </w:r>
      <w:r w:rsidR="00544496" w:rsidRPr="00E65F50">
        <w:rPr>
          <w:rFonts w:ascii="Times New Roman" w:hAnsi="Times New Roman" w:cs="Times New Roman"/>
          <w:sz w:val="24"/>
          <w:szCs w:val="24"/>
          <w:lang w:val="en-US"/>
        </w:rPr>
        <w:t xml:space="preserve"> som</w:t>
      </w:r>
      <w:r w:rsidR="0038648D" w:rsidRPr="00E65F50">
        <w:rPr>
          <w:rFonts w:ascii="Times New Roman" w:hAnsi="Times New Roman" w:cs="Times New Roman"/>
          <w:sz w:val="24"/>
          <w:szCs w:val="24"/>
          <w:lang w:val="en-US"/>
        </w:rPr>
        <w:t xml:space="preserve"> «the unbearable </w:t>
      </w:r>
      <w:r w:rsidR="00544496" w:rsidRPr="00E65F50">
        <w:rPr>
          <w:rFonts w:ascii="Times New Roman" w:hAnsi="Times New Roman" w:cs="Times New Roman"/>
          <w:sz w:val="24"/>
          <w:szCs w:val="24"/>
          <w:lang w:val="en-US"/>
        </w:rPr>
        <w:t>embeddedness of being</w:t>
      </w:r>
      <w:r w:rsidR="00E34898" w:rsidRPr="00E65F50">
        <w:rPr>
          <w:rFonts w:ascii="Times New Roman" w:hAnsi="Times New Roman" w:cs="Times New Roman"/>
          <w:sz w:val="24"/>
          <w:szCs w:val="24"/>
          <w:lang w:val="en-US"/>
        </w:rPr>
        <w:t>”</w:t>
      </w:r>
      <w:r w:rsidR="00544496" w:rsidRPr="00E65F50">
        <w:rPr>
          <w:rFonts w:ascii="Times New Roman" w:hAnsi="Times New Roman" w:cs="Times New Roman"/>
          <w:sz w:val="24"/>
          <w:szCs w:val="24"/>
          <w:lang w:val="en-US"/>
        </w:rPr>
        <w:t>.</w:t>
      </w:r>
    </w:p>
    <w:p w14:paraId="3FE3CEAE" w14:textId="5F18D199" w:rsidR="00CB5126" w:rsidRPr="00E65F50" w:rsidRDefault="00CB5126" w:rsidP="00484A3B">
      <w:pPr>
        <w:pStyle w:val="Merknadstekst"/>
        <w:spacing w:line="360" w:lineRule="auto"/>
        <w:ind w:firstLine="360"/>
        <w:rPr>
          <w:rFonts w:ascii="Times New Roman" w:hAnsi="Times New Roman" w:cs="Times New Roman"/>
          <w:sz w:val="24"/>
          <w:szCs w:val="24"/>
        </w:rPr>
      </w:pPr>
      <w:r w:rsidRPr="00E65F50">
        <w:rPr>
          <w:rFonts w:ascii="Times New Roman" w:hAnsi="Times New Roman" w:cs="Times New Roman"/>
          <w:sz w:val="24"/>
          <w:szCs w:val="24"/>
        </w:rPr>
        <w:t xml:space="preserve">Dessuten, ved </w:t>
      </w:r>
      <w:r w:rsidR="00E34898" w:rsidRPr="00E65F50">
        <w:rPr>
          <w:rFonts w:ascii="Times New Roman" w:hAnsi="Times New Roman" w:cs="Times New Roman"/>
          <w:sz w:val="24"/>
          <w:szCs w:val="24"/>
        </w:rPr>
        <w:t>at den utsatte</w:t>
      </w:r>
      <w:r w:rsidRPr="00E65F50">
        <w:rPr>
          <w:rFonts w:ascii="Times New Roman" w:hAnsi="Times New Roman" w:cs="Times New Roman"/>
          <w:sz w:val="24"/>
          <w:szCs w:val="24"/>
        </w:rPr>
        <w:t xml:space="preserve"> eksponere</w:t>
      </w:r>
      <w:r w:rsidR="00E34898" w:rsidRPr="00E65F50">
        <w:rPr>
          <w:rFonts w:ascii="Times New Roman" w:hAnsi="Times New Roman" w:cs="Times New Roman"/>
          <w:sz w:val="24"/>
          <w:szCs w:val="24"/>
        </w:rPr>
        <w:t>s</w:t>
      </w:r>
      <w:r w:rsidRPr="00E65F50">
        <w:rPr>
          <w:rFonts w:ascii="Times New Roman" w:hAnsi="Times New Roman" w:cs="Times New Roman"/>
          <w:sz w:val="24"/>
          <w:szCs w:val="24"/>
        </w:rPr>
        <w:t xml:space="preserve"> for tilværelsens brutale uforutsigbarhet</w:t>
      </w:r>
      <w:r w:rsidR="00E34898" w:rsidRPr="00E65F50">
        <w:rPr>
          <w:rFonts w:ascii="Times New Roman" w:hAnsi="Times New Roman" w:cs="Times New Roman"/>
          <w:sz w:val="24"/>
          <w:szCs w:val="24"/>
        </w:rPr>
        <w:t>,</w:t>
      </w:r>
      <w:r w:rsidRPr="00E65F50">
        <w:rPr>
          <w:rFonts w:ascii="Times New Roman" w:hAnsi="Times New Roman" w:cs="Times New Roman"/>
          <w:sz w:val="24"/>
          <w:szCs w:val="24"/>
        </w:rPr>
        <w:t xml:space="preserve"> representerer traumeopplevelsen et sammenbrudd av det Stolorow </w:t>
      </w:r>
      <w:r w:rsidRPr="00E65F50">
        <w:rPr>
          <w:rFonts w:ascii="Times New Roman" w:hAnsi="Times New Roman" w:cs="Times New Roman"/>
          <w:sz w:val="24"/>
          <w:szCs w:val="24"/>
        </w:rPr>
        <w:fldChar w:fldCharType="begin"/>
      </w:r>
      <w:r w:rsidR="00122A8E" w:rsidRPr="00E65F50">
        <w:rPr>
          <w:rFonts w:ascii="Times New Roman" w:hAnsi="Times New Roman" w:cs="Times New Roman"/>
          <w:sz w:val="24"/>
          <w:szCs w:val="24"/>
        </w:rPr>
        <w:instrText xml:space="preserve"> ADDIN EN.CITE &lt;EndNote&gt;&lt;Cite ExcludeAuth="1"&gt;&lt;Author&gt;Stolorow&lt;/Author&gt;&lt;Year&gt;2018&lt;/Year&gt;&lt;RecNum&gt;12&lt;/RecNum&gt;&lt;Pages&gt;58&lt;/Pages&gt;&lt;DisplayText&gt;(2018: 58)&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122A8E" w:rsidRPr="00E65F50">
        <w:rPr>
          <w:rFonts w:ascii="Times New Roman" w:hAnsi="Times New Roman" w:cs="Times New Roman"/>
          <w:noProof/>
          <w:sz w:val="24"/>
          <w:szCs w:val="24"/>
        </w:rPr>
        <w:t>(2018: 5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betegner som </w:t>
      </w:r>
      <w:r w:rsidRPr="00E65F50">
        <w:rPr>
          <w:rFonts w:ascii="Times New Roman" w:hAnsi="Times New Roman" w:cs="Times New Roman"/>
          <w:i/>
          <w:iCs/>
          <w:sz w:val="24"/>
          <w:szCs w:val="24"/>
        </w:rPr>
        <w:t>absolutismer</w:t>
      </w:r>
      <w:r w:rsidRPr="00E65F50">
        <w:rPr>
          <w:rFonts w:ascii="Times New Roman" w:hAnsi="Times New Roman" w:cs="Times New Roman"/>
          <w:sz w:val="24"/>
          <w:szCs w:val="24"/>
        </w:rPr>
        <w:t>. Den naive realisme</w:t>
      </w:r>
      <w:r w:rsidR="00E34898" w:rsidRPr="00E65F50">
        <w:rPr>
          <w:rFonts w:ascii="Times New Roman" w:hAnsi="Times New Roman" w:cs="Times New Roman"/>
          <w:sz w:val="24"/>
          <w:szCs w:val="24"/>
        </w:rPr>
        <w:t>n</w:t>
      </w:r>
      <w:r w:rsidRPr="00E65F50">
        <w:rPr>
          <w:rFonts w:ascii="Times New Roman" w:hAnsi="Times New Roman" w:cs="Times New Roman"/>
          <w:sz w:val="24"/>
          <w:szCs w:val="24"/>
        </w:rPr>
        <w:t xml:space="preserve"> og optimisme</w:t>
      </w:r>
      <w:r w:rsidR="00E34898" w:rsidRPr="00E65F50">
        <w:rPr>
          <w:rFonts w:ascii="Times New Roman" w:hAnsi="Times New Roman" w:cs="Times New Roman"/>
          <w:sz w:val="24"/>
          <w:szCs w:val="24"/>
        </w:rPr>
        <w:t>n</w:t>
      </w:r>
      <w:r w:rsidRPr="00E65F50">
        <w:rPr>
          <w:rFonts w:ascii="Times New Roman" w:hAnsi="Times New Roman" w:cs="Times New Roman"/>
          <w:sz w:val="24"/>
          <w:szCs w:val="24"/>
        </w:rPr>
        <w:t xml:space="preserve"> som er nødvendig for at man skal kunne fungere i det daglige, det man tar for gitt for at verden skal kunne oppleves stabil, forutsigbar og trygg, erstattes nådeløst av eksistensens kaos, mangel på trygget og kontinuitet. Med henvisning til Heidegger</w:t>
      </w:r>
      <w:r w:rsidR="00C46DEB" w:rsidRPr="00E65F50">
        <w:rPr>
          <w:rFonts w:ascii="Times New Roman" w:hAnsi="Times New Roman" w:cs="Times New Roman"/>
          <w:sz w:val="24"/>
          <w:szCs w:val="24"/>
        </w:rPr>
        <w:t xml:space="preserve"> </w:t>
      </w:r>
      <w:r w:rsidR="00C46DEB" w:rsidRPr="00E65F50">
        <w:rPr>
          <w:rFonts w:ascii="Times New Roman" w:hAnsi="Times New Roman" w:cs="Times New Roman"/>
          <w:sz w:val="24"/>
          <w:szCs w:val="24"/>
        </w:rPr>
        <w:fldChar w:fldCharType="begin"/>
      </w:r>
      <w:r w:rsidR="001B66C6" w:rsidRPr="00E65F50">
        <w:rPr>
          <w:rFonts w:ascii="Times New Roman" w:hAnsi="Times New Roman" w:cs="Times New Roman"/>
          <w:sz w:val="24"/>
          <w:szCs w:val="24"/>
        </w:rPr>
        <w:instrText xml:space="preserve"> ADDIN EN.CITE &lt;EndNote&gt;&lt;Cite ExcludeAuth="1"&gt;&lt;Author&gt;Heidegger&lt;/Author&gt;&lt;Year&gt;1962&lt;/Year&gt;&lt;RecNum&gt;50&lt;/RecNum&gt;&lt;DisplayText&gt;(1962)&lt;/DisplayText&gt;&lt;record&gt;&lt;rec-number&gt;50&lt;/rec-number&gt;&lt;foreign-keys&gt;&lt;key app="EN" db-id="2perf02woa0z5wew9f95x9tptffrdffzezvv" timestamp="1632998829"&gt;50&lt;/key&gt;&lt;/foreign-keys&gt;&lt;ref-type name="Book"&gt;6&lt;/ref-type&gt;&lt;contributors&gt;&lt;authors&gt;&lt;author&gt;Heidegger, Martin&lt;/author&gt;&lt;/authors&gt;&lt;/contributors&gt;&lt;titles&gt;&lt;title&gt;Being and time&lt;/title&gt;&lt;secondary-title&gt;Sein und Zeit&lt;/secondary-title&gt;&lt;/titles&gt;&lt;keywords&gt;&lt;keyword&gt;Tid (Filosofi)&lt;/keyword&gt;&lt;keyword&gt;eksistens&lt;/keyword&gt;&lt;keyword&gt;tid&lt;/keyword&gt;&lt;keyword&gt;tysk&lt;/keyword&gt;&lt;keyword&gt;filosofi&lt;/keyword&gt;&lt;keyword&gt;eksistensialisme&lt;/keyword&gt;&lt;keyword&gt;fenomenologi&lt;/keyword&gt;&lt;/keywords&gt;&lt;dates&gt;&lt;year&gt;1962&lt;/year&gt;&lt;/dates&gt;&lt;pub-location&gt;Oxford&lt;/pub-location&gt;&lt;publisher&gt;Basil Blackwell&lt;/publisher&gt;&lt;isbn&gt;0631197702,063110190X,0060638508&lt;/isbn&gt;&lt;urls&gt;&lt;/urls&gt;&lt;/record&gt;&lt;/Cite&gt;&lt;/EndNote&gt;</w:instrText>
      </w:r>
      <w:r w:rsidR="00C46DEB"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1962)</w:t>
      </w:r>
      <w:r w:rsidR="00C46DEB" w:rsidRPr="00E65F50">
        <w:rPr>
          <w:rFonts w:ascii="Times New Roman" w:hAnsi="Times New Roman" w:cs="Times New Roman"/>
          <w:sz w:val="24"/>
          <w:szCs w:val="24"/>
        </w:rPr>
        <w:fldChar w:fldCharType="end"/>
      </w:r>
      <w:r w:rsidRPr="00E65F50">
        <w:rPr>
          <w:rStyle w:val="Sluttnotereferanse"/>
          <w:rFonts w:ascii="Times New Roman" w:hAnsi="Times New Roman" w:cs="Times New Roman"/>
          <w:sz w:val="24"/>
          <w:szCs w:val="24"/>
        </w:rPr>
        <w:endnoteReference w:id="7"/>
      </w:r>
      <w:r w:rsidRPr="00E65F50">
        <w:rPr>
          <w:rFonts w:ascii="Times New Roman" w:hAnsi="Times New Roman" w:cs="Times New Roman"/>
          <w:sz w:val="24"/>
          <w:szCs w:val="24"/>
        </w:rPr>
        <w:t xml:space="preserve"> peker Stolorow</w:t>
      </w:r>
      <w:r w:rsidR="00B137B2" w:rsidRPr="00E65F50">
        <w:rPr>
          <w:rFonts w:ascii="Times New Roman" w:hAnsi="Times New Roman" w:cs="Times New Roman"/>
          <w:sz w:val="24"/>
          <w:szCs w:val="24"/>
        </w:rPr>
        <w:t xml:space="preserve"> </w:t>
      </w:r>
      <w:r w:rsidR="00B137B2" w:rsidRPr="00E65F50">
        <w:rPr>
          <w:rFonts w:ascii="Times New Roman" w:hAnsi="Times New Roman" w:cs="Times New Roman"/>
          <w:sz w:val="24"/>
          <w:szCs w:val="24"/>
        </w:rPr>
        <w:fldChar w:fldCharType="begin"/>
      </w:r>
      <w:r w:rsidR="00B137B2" w:rsidRPr="00E65F50">
        <w:rPr>
          <w:rFonts w:ascii="Times New Roman" w:hAnsi="Times New Roman" w:cs="Times New Roman"/>
          <w:sz w:val="24"/>
          <w:szCs w:val="24"/>
        </w:rPr>
        <w:instrText xml:space="preserve"> ADDIN EN.CITE &lt;EndNote&gt;&lt;Cite ExcludeAuth="1"&gt;&lt;Author&gt;Stolorow&lt;/Author&gt;&lt;Year&gt;2018&lt;/Year&gt;&lt;RecNum&gt;12&lt;/RecNum&gt;&lt;Pages&gt;59&lt;/Pages&gt;&lt;DisplayText&gt;(2018: 59)&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B137B2" w:rsidRPr="00E65F50">
        <w:rPr>
          <w:rFonts w:ascii="Times New Roman" w:hAnsi="Times New Roman" w:cs="Times New Roman"/>
          <w:sz w:val="24"/>
          <w:szCs w:val="24"/>
        </w:rPr>
        <w:fldChar w:fldCharType="separate"/>
      </w:r>
      <w:r w:rsidR="00B137B2" w:rsidRPr="00E65F50">
        <w:rPr>
          <w:rFonts w:ascii="Times New Roman" w:hAnsi="Times New Roman" w:cs="Times New Roman"/>
          <w:noProof/>
          <w:sz w:val="24"/>
          <w:szCs w:val="24"/>
        </w:rPr>
        <w:t>(2018: 59)</w:t>
      </w:r>
      <w:r w:rsidR="00B137B2"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videre på hvordan den traumatiserte på en helt ny måte konfronteres med sin egen endelighet og </w:t>
      </w:r>
      <w:r w:rsidR="00E34898" w:rsidRPr="00E65F50">
        <w:rPr>
          <w:rFonts w:ascii="Times New Roman" w:hAnsi="Times New Roman" w:cs="Times New Roman"/>
          <w:sz w:val="24"/>
          <w:szCs w:val="24"/>
        </w:rPr>
        <w:t xml:space="preserve">sitt </w:t>
      </w:r>
      <w:r w:rsidRPr="00E65F50">
        <w:rPr>
          <w:rFonts w:ascii="Times New Roman" w:hAnsi="Times New Roman" w:cs="Times New Roman"/>
          <w:sz w:val="24"/>
          <w:szCs w:val="24"/>
        </w:rPr>
        <w:t>personlige forhold til døden. Døden bryter igjennom og gjør seg ubønnhørlig til</w:t>
      </w:r>
      <w:r w:rsidR="00E34898" w:rsidRPr="00E65F50">
        <w:rPr>
          <w:rFonts w:ascii="Times New Roman" w:hAnsi="Times New Roman" w:cs="Times New Roman"/>
          <w:sz w:val="24"/>
          <w:szCs w:val="24"/>
        </w:rPr>
        <w:t xml:space="preserve"> </w:t>
      </w:r>
      <w:r w:rsidRPr="00E65F50">
        <w:rPr>
          <w:rFonts w:ascii="Times New Roman" w:hAnsi="Times New Roman" w:cs="Times New Roman"/>
          <w:sz w:val="24"/>
          <w:szCs w:val="24"/>
        </w:rPr>
        <w:t>kjenne midt i våre liv. Den er ikke lenger et fenomen som en</w:t>
      </w:r>
      <w:r w:rsidR="00E34898" w:rsidRPr="00E65F50">
        <w:rPr>
          <w:rFonts w:ascii="Times New Roman" w:hAnsi="Times New Roman" w:cs="Times New Roman"/>
          <w:sz w:val="24"/>
          <w:szCs w:val="24"/>
        </w:rPr>
        <w:t>nå</w:t>
      </w:r>
      <w:r w:rsidRPr="00E65F50">
        <w:rPr>
          <w:rFonts w:ascii="Times New Roman" w:hAnsi="Times New Roman" w:cs="Times New Roman"/>
          <w:sz w:val="24"/>
          <w:szCs w:val="24"/>
        </w:rPr>
        <w:t xml:space="preserve"> ikke har skjedd, eller som kun er gyldig for andre. Å måtte erkjenne muligheten for å ikke eksistere overhodet frarøver oss muligheten for den naive væren-i-verden som absoluti</w:t>
      </w:r>
      <w:r w:rsidR="000317ED" w:rsidRPr="00E65F50">
        <w:rPr>
          <w:rFonts w:ascii="Times New Roman" w:hAnsi="Times New Roman" w:cs="Times New Roman"/>
          <w:sz w:val="24"/>
          <w:szCs w:val="24"/>
        </w:rPr>
        <w:t>s</w:t>
      </w:r>
      <w:r w:rsidRPr="00E65F50">
        <w:rPr>
          <w:rFonts w:ascii="Times New Roman" w:hAnsi="Times New Roman" w:cs="Times New Roman"/>
          <w:sz w:val="24"/>
          <w:szCs w:val="24"/>
        </w:rPr>
        <w:t xml:space="preserve">mene representerer. </w:t>
      </w:r>
    </w:p>
    <w:p w14:paraId="4502BF23" w14:textId="59B166A8" w:rsidR="00CB5126" w:rsidRPr="00E65F50" w:rsidRDefault="00CB5126" w:rsidP="00075D9F">
      <w:pPr>
        <w:pStyle w:val="Overskrift1"/>
        <w:numPr>
          <w:ilvl w:val="0"/>
          <w:numId w:val="3"/>
        </w:numPr>
        <w:rPr>
          <w:color w:val="auto"/>
          <w:rPrChange w:id="54" w:author="Einar Eidsaa Edland" w:date="2022-10-26T11:42:00Z">
            <w:rPr/>
          </w:rPrChange>
        </w:rPr>
      </w:pPr>
      <w:r w:rsidRPr="00E65F50">
        <w:rPr>
          <w:color w:val="auto"/>
          <w:rPrChange w:id="55" w:author="Einar Eidsaa Edland" w:date="2022-10-26T11:42:00Z">
            <w:rPr/>
          </w:rPrChange>
        </w:rPr>
        <w:t>Teologiske perspektiver</w:t>
      </w:r>
    </w:p>
    <w:p w14:paraId="5B63CB82" w14:textId="562DB9BD" w:rsidR="00CB5126" w:rsidRPr="00E65F50" w:rsidRDefault="00CB5126" w:rsidP="00410324">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Den </w:t>
      </w:r>
      <w:r w:rsidR="00B55D32" w:rsidRPr="00E65F50">
        <w:rPr>
          <w:rFonts w:ascii="Times New Roman" w:hAnsi="Times New Roman" w:cs="Times New Roman"/>
          <w:sz w:val="24"/>
          <w:szCs w:val="24"/>
        </w:rPr>
        <w:t>posttraumatisk</w:t>
      </w:r>
      <w:r w:rsidRPr="00E65F50">
        <w:rPr>
          <w:rFonts w:ascii="Times New Roman" w:hAnsi="Times New Roman" w:cs="Times New Roman"/>
          <w:sz w:val="24"/>
          <w:szCs w:val="24"/>
        </w:rPr>
        <w:t>e virkelighet</w:t>
      </w:r>
      <w:r w:rsidR="00A47375" w:rsidRPr="00E65F50">
        <w:rPr>
          <w:rFonts w:ascii="Times New Roman" w:hAnsi="Times New Roman" w:cs="Times New Roman"/>
          <w:sz w:val="24"/>
          <w:szCs w:val="24"/>
        </w:rPr>
        <w:t>en</w:t>
      </w:r>
      <w:r w:rsidRPr="00E65F50">
        <w:rPr>
          <w:rFonts w:ascii="Times New Roman" w:hAnsi="Times New Roman" w:cs="Times New Roman"/>
          <w:sz w:val="24"/>
          <w:szCs w:val="24"/>
        </w:rPr>
        <w:t xml:space="preserve"> utfordrer sjelesorgen til en grundig teologisk refleksjon med henblikk på å kunne tilby livgivende hjelp i møte med den traumeutsatte. Som vi skal se, gir traumeperspektivet implikasjoner for måten vi forstår teologisk arbeid på. Denne delen innledes derfor med en avklarende drøfting knyttet til hvordan teologiens egenart og funksjon forstås i denne sammenheng</w:t>
      </w:r>
      <w:r w:rsidR="00A47375" w:rsidRPr="00E65F50">
        <w:rPr>
          <w:rFonts w:ascii="Times New Roman" w:hAnsi="Times New Roman" w:cs="Times New Roman"/>
          <w:sz w:val="24"/>
          <w:szCs w:val="24"/>
        </w:rPr>
        <w:t>en</w:t>
      </w:r>
      <w:r w:rsidRPr="00E65F50">
        <w:rPr>
          <w:rFonts w:ascii="Times New Roman" w:hAnsi="Times New Roman" w:cs="Times New Roman"/>
          <w:sz w:val="24"/>
          <w:szCs w:val="24"/>
        </w:rPr>
        <w:t xml:space="preserve">. </w:t>
      </w:r>
    </w:p>
    <w:p w14:paraId="16675784" w14:textId="1957CA12"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Teologi kan vi forstå som kritisk teori om religion og religiøs tro </w:t>
      </w:r>
      <w:r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Afdal&lt;/Author&gt;&lt;Year&gt;2011&lt;/Year&gt;&lt;RecNum&gt;18&lt;/RecNum&gt;&lt;DisplayText&gt;(Afdal 2011)&lt;/DisplayText&gt;&lt;record&gt;&lt;rec-number&gt;18&lt;/rec-number&gt;&lt;foreign-keys&gt;&lt;key app="EN" db-id="2perf02woa0z5wew9f95x9tptffrdffzezvv" timestamp="1629359853"&gt;18&lt;/key&gt;&lt;/foreign-keys&gt;&lt;ref-type name="Journal Article"&gt;17&lt;/ref-type&gt;&lt;contributors&gt;&lt;authors&gt;&lt;author&gt;Afdal, Geir&lt;/author&gt;&lt;/authors&gt;&lt;/contributors&gt;&lt;titles&gt;&lt;title&gt;Teologi som teoretisk og praktisk aktivitet&lt;/title&gt;&lt;secondary-title&gt;Tidsskrift for teologi og kirke&lt;/secondary-title&gt;&lt;/titles&gt;&lt;periodical&gt;&lt;full-title&gt;Tidsskrift for teologi og kirke&lt;/full-title&gt;&lt;/periodical&gt;&lt;pages&gt;87-108&lt;/pages&gt;&lt;volume&gt;82&lt;/volume&gt;&lt;number&gt;2&lt;/number&gt;&lt;keywords&gt;&lt;keyword&gt;Activity&lt;/keyword&gt;&lt;keyword&gt;Practice Abduction&lt;/keyword&gt;&lt;keyword&gt;Research Deduction&lt;/keyword&gt;&lt;keyword&gt;Theology Normativity&lt;/keyword&gt;&lt;keyword&gt;Theory Induction&lt;/keyword&gt;&lt;/keywords&gt;&lt;dates&gt;&lt;year&gt;2011&lt;/year&gt;&lt;/dates&gt;&lt;publisher&gt;Universitetsforlaget&lt;/publisher&gt;&lt;isbn&gt;0040-7194&lt;/isbn&gt;&lt;urls&gt;&lt;/urls&gt;&lt;/record&gt;&lt;/Cite&gt;&lt;/EndNote&gt;</w:instrText>
      </w:r>
      <w:r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Afdal 2011)</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Men religion er ikke noe vi kan begrense til et kognitivt artikulert trosinnhold som vi bruker til å fortolke menneskelig erfaring. Religion som fenomen forstås bedre som en måte å være i verden på </w:t>
      </w:r>
      <w:r w:rsidRPr="00E65F50">
        <w:rPr>
          <w:rFonts w:ascii="Times New Roman" w:hAnsi="Times New Roman" w:cs="Times New Roman"/>
          <w:sz w:val="24"/>
          <w:szCs w:val="24"/>
        </w:rPr>
        <w:fldChar w:fldCharType="begin"/>
      </w:r>
      <w:r w:rsidR="00FD7764" w:rsidRPr="00E65F50">
        <w:rPr>
          <w:rFonts w:ascii="Times New Roman" w:hAnsi="Times New Roman" w:cs="Times New Roman"/>
          <w:sz w:val="24"/>
          <w:szCs w:val="24"/>
        </w:rPr>
        <w:instrText xml:space="preserve"> ADDIN EN.CITE &lt;EndNote&gt;&lt;Cite&gt;&lt;Author&gt;Henriksen&lt;/Author&gt;&lt;Year&gt;2013&lt;/Year&gt;&lt;RecNum&gt;19&lt;/RecNum&gt;&lt;Pages&gt;4&lt;/Pages&gt;&lt;DisplayText&gt;(Henriksen 2013: 4)&lt;/DisplayText&gt;&lt;record&gt;&lt;rec-number&gt;19&lt;/rec-number&gt;&lt;foreign-keys&gt;&lt;key app="EN" db-id="2perf02woa0z5wew9f95x9tptffrdffzezvv" timestamp="1629359929"&gt;19&lt;/key&gt;&lt;/foreign-keys&gt;&lt;ref-type name="Book"&gt;6&lt;/ref-type&gt;&lt;contributors&gt;&lt;authors&gt;&lt;author&gt;Henriksen, Jan-Olav&lt;/author&gt;&lt;/authors&gt;&lt;/contributors&gt;&lt;titles&gt;&lt;title&gt;Relating God and the self : dynamic interplay&lt;/title&gt;&lt;/titles&gt;&lt;keywords&gt;&lt;keyword&gt;Religionsfilosofi&lt;/keyword&gt;&lt;keyword&gt;Teologi&lt;/keyword&gt;&lt;keyword&gt;Selvet&lt;/keyword&gt;&lt;keyword&gt;Det guddommelige&lt;/keyword&gt;&lt;keyword&gt;sjel&lt;/keyword&gt;&lt;keyword&gt;antropologi&lt;/keyword&gt;&lt;keyword&gt;gudsforhold&lt;/keyword&gt;&lt;keyword&gt;spiritualitet&lt;/keyword&gt;&lt;/keywords&gt;&lt;dates&gt;&lt;year&gt;2013&lt;/year&gt;&lt;/dates&gt;&lt;pub-location&gt;Farnham&lt;/pub-location&gt;&lt;publisher&gt;Ashgate&lt;/publisher&gt;&lt;isbn&gt;9781409465485&lt;/isbn&gt;&lt;urls&gt;&lt;/urls&gt;&lt;/record&gt;&lt;/Cite&gt;&lt;/EndNote&gt;</w:instrText>
      </w:r>
      <w:r w:rsidRPr="00E65F50">
        <w:rPr>
          <w:rFonts w:ascii="Times New Roman" w:hAnsi="Times New Roman" w:cs="Times New Roman"/>
          <w:sz w:val="24"/>
          <w:szCs w:val="24"/>
        </w:rPr>
        <w:fldChar w:fldCharType="separate"/>
      </w:r>
      <w:r w:rsidR="00FD7764" w:rsidRPr="00E65F50">
        <w:rPr>
          <w:rFonts w:ascii="Times New Roman" w:hAnsi="Times New Roman" w:cs="Times New Roman"/>
          <w:noProof/>
          <w:sz w:val="24"/>
          <w:szCs w:val="24"/>
        </w:rPr>
        <w:t>(Henriksen 2013: 4)</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Religiøs tro praktiseres, føles, forhandles, reflekteres og forandres i og gjennom våre mellommenneskelige og relasjonelle praksiser</w:t>
      </w:r>
      <w:r w:rsidR="00A47375" w:rsidRPr="00E65F50">
        <w:rPr>
          <w:rFonts w:ascii="Times New Roman" w:hAnsi="Times New Roman" w:cs="Times New Roman"/>
          <w:sz w:val="24"/>
          <w:szCs w:val="24"/>
        </w:rPr>
        <w:t xml:space="preserve"> </w:t>
      </w:r>
      <w:r w:rsidR="007417DF" w:rsidRPr="00E65F50">
        <w:rPr>
          <w:rFonts w:ascii="Times New Roman" w:hAnsi="Times New Roman" w:cs="Times New Roman"/>
          <w:sz w:val="24"/>
          <w:szCs w:val="24"/>
        </w:rPr>
        <w:fldChar w:fldCharType="begin">
          <w:fldData xml:space="preserve">PEVuZE5vdGU+PENpdGU+PEF1dGhvcj5IZW5yaWtzZW48L0F1dGhvcj48WWVhcj4yMDA3PC9ZZWFy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</w:fldData>
        </w:fldChar>
      </w:r>
      <w:r w:rsidR="007417DF" w:rsidRPr="00E65F50">
        <w:rPr>
          <w:rFonts w:ascii="Times New Roman" w:hAnsi="Times New Roman" w:cs="Times New Roman"/>
          <w:sz w:val="24"/>
          <w:szCs w:val="24"/>
        </w:rPr>
        <w:instrText xml:space="preserve"> ADDIN EN.CITE </w:instrText>
      </w:r>
      <w:r w:rsidR="007417DF" w:rsidRPr="00E65F50">
        <w:rPr>
          <w:rFonts w:ascii="Times New Roman" w:hAnsi="Times New Roman" w:cs="Times New Roman"/>
          <w:sz w:val="24"/>
          <w:szCs w:val="24"/>
        </w:rPr>
        <w:fldChar w:fldCharType="begin">
          <w:fldData xml:space="preserve">PEVuZE5vdGU+PENpdGU+PEF1dGhvcj5IZW5yaWtzZW48L0F1dGhvcj48WWVhcj4yMDA3PC9ZZWFy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</w:fldData>
        </w:fldChar>
      </w:r>
      <w:r w:rsidR="007417DF" w:rsidRPr="00E65F50">
        <w:rPr>
          <w:rFonts w:ascii="Times New Roman" w:hAnsi="Times New Roman" w:cs="Times New Roman"/>
          <w:sz w:val="24"/>
          <w:szCs w:val="24"/>
        </w:rPr>
        <w:instrText xml:space="preserve"> ADDIN EN.CITE.DATA </w:instrText>
      </w:r>
      <w:r w:rsidR="007417DF" w:rsidRPr="00E65F50">
        <w:rPr>
          <w:rFonts w:ascii="Times New Roman" w:hAnsi="Times New Roman" w:cs="Times New Roman"/>
          <w:sz w:val="24"/>
          <w:szCs w:val="24"/>
        </w:rPr>
      </w:r>
      <w:r w:rsidR="007417DF" w:rsidRPr="00E65F50">
        <w:rPr>
          <w:rFonts w:ascii="Times New Roman" w:hAnsi="Times New Roman" w:cs="Times New Roman"/>
          <w:sz w:val="24"/>
          <w:szCs w:val="24"/>
        </w:rPr>
        <w:fldChar w:fldCharType="end"/>
      </w:r>
      <w:r w:rsidR="007417DF" w:rsidRPr="00E65F50">
        <w:rPr>
          <w:rFonts w:ascii="Times New Roman" w:hAnsi="Times New Roman" w:cs="Times New Roman"/>
          <w:sz w:val="24"/>
          <w:szCs w:val="24"/>
        </w:rPr>
      </w:r>
      <w:r w:rsidR="007417DF" w:rsidRPr="00E65F50">
        <w:rPr>
          <w:rFonts w:ascii="Times New Roman" w:hAnsi="Times New Roman" w:cs="Times New Roman"/>
          <w:sz w:val="24"/>
          <w:szCs w:val="24"/>
        </w:rPr>
        <w:fldChar w:fldCharType="separate"/>
      </w:r>
      <w:r w:rsidR="007417DF" w:rsidRPr="00E65F50">
        <w:rPr>
          <w:rFonts w:ascii="Times New Roman" w:hAnsi="Times New Roman" w:cs="Times New Roman"/>
          <w:noProof/>
          <w:sz w:val="24"/>
          <w:szCs w:val="24"/>
        </w:rPr>
        <w:t>(Henriksen 2007, 2019, Afdal 2011)</w:t>
      </w:r>
      <w:r w:rsidR="007417DF"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I det følgende tar jeg derfor utgangspunkt i at teologi – som kritisk teori om religion </w:t>
      </w:r>
      <w:r w:rsidR="00A47375" w:rsidRPr="00E65F50">
        <w:rPr>
          <w:rFonts w:ascii="Times New Roman" w:hAnsi="Times New Roman" w:cs="Times New Roman"/>
          <w:sz w:val="24"/>
          <w:szCs w:val="24"/>
        </w:rPr>
        <w:t>–</w:t>
      </w:r>
      <w:r w:rsidRPr="00E65F50">
        <w:rPr>
          <w:rFonts w:ascii="Times New Roman" w:hAnsi="Times New Roman" w:cs="Times New Roman"/>
          <w:sz w:val="24"/>
          <w:szCs w:val="24"/>
        </w:rPr>
        <w:t xml:space="preserve"> er uløselig knyttet til praksis og kontekst. At teologisk arbeid må forstås i en gitt </w:t>
      </w:r>
      <w:r w:rsidRPr="00E65F50">
        <w:rPr>
          <w:rFonts w:ascii="Times New Roman" w:hAnsi="Times New Roman" w:cs="Times New Roman"/>
          <w:sz w:val="24"/>
          <w:szCs w:val="24"/>
        </w:rPr>
        <w:lastRenderedPageBreak/>
        <w:t>brukssammenheng</w:t>
      </w:r>
      <w:r w:rsidR="00A47375" w:rsidRPr="00E65F50">
        <w:rPr>
          <w:rFonts w:ascii="Times New Roman" w:hAnsi="Times New Roman" w:cs="Times New Roman"/>
          <w:sz w:val="24"/>
          <w:szCs w:val="24"/>
        </w:rPr>
        <w:t>,</w:t>
      </w:r>
      <w:r w:rsidRPr="00E65F50">
        <w:rPr>
          <w:rFonts w:ascii="Times New Roman" w:hAnsi="Times New Roman" w:cs="Times New Roman"/>
          <w:sz w:val="24"/>
          <w:szCs w:val="24"/>
        </w:rPr>
        <w:t xml:space="preserve"> betyr også at den er konkret; den er knyttet til bestemte mennesker og gitte situasjoner. </w:t>
      </w:r>
      <w:r w:rsidRPr="00E65F50">
        <w:rPr>
          <w:rFonts w:ascii="Times New Roman" w:hAnsi="Times New Roman" w:cs="Times New Roman"/>
          <w:sz w:val="24"/>
          <w:szCs w:val="24"/>
          <w:rPrChange w:id="56" w:author="Einar Eidsaa Edland" w:date="2022-10-26T11:42:00Z">
            <w:rPr>
              <w:rFonts w:ascii="Times New Roman" w:hAnsi="Times New Roman" w:cs="Times New Roman"/>
              <w:color w:val="FF0000"/>
              <w:sz w:val="24"/>
              <w:szCs w:val="24"/>
            </w:rPr>
          </w:rPrChange>
        </w:rPr>
        <w:t>Teologi kan derfor ikke utformes eller utvikles løsrevet fra den menneskelige erfaringskontekst</w:t>
      </w:r>
      <w:r w:rsidR="00A47375" w:rsidRPr="00E65F50">
        <w:rPr>
          <w:rFonts w:ascii="Times New Roman" w:hAnsi="Times New Roman" w:cs="Times New Roman"/>
          <w:sz w:val="24"/>
          <w:szCs w:val="24"/>
          <w:rPrChange w:id="57" w:author="Einar Eidsaa Edland" w:date="2022-10-26T11:42:00Z">
            <w:rPr>
              <w:rFonts w:ascii="Times New Roman" w:hAnsi="Times New Roman" w:cs="Times New Roman"/>
              <w:color w:val="FF0000"/>
              <w:sz w:val="24"/>
              <w:szCs w:val="24"/>
            </w:rPr>
          </w:rPrChange>
        </w:rPr>
        <w:t>en</w:t>
      </w:r>
      <w:r w:rsidRPr="00E65F50">
        <w:rPr>
          <w:rFonts w:ascii="Times New Roman" w:hAnsi="Times New Roman" w:cs="Times New Roman"/>
          <w:sz w:val="24"/>
          <w:szCs w:val="24"/>
          <w:rPrChange w:id="58" w:author="Einar Eidsaa Edland" w:date="2022-10-26T11:42:00Z">
            <w:rPr>
              <w:rFonts w:ascii="Times New Roman" w:hAnsi="Times New Roman" w:cs="Times New Roman"/>
              <w:color w:val="FF0000"/>
              <w:sz w:val="24"/>
              <w:szCs w:val="24"/>
            </w:rPr>
          </w:rPrChange>
        </w:rPr>
        <w:t xml:space="preserve"> den eksisterer og virker innenfor</w:t>
      </w:r>
      <w:r w:rsidR="003B0850" w:rsidRPr="00E65F50">
        <w:rPr>
          <w:rFonts w:ascii="Times New Roman" w:hAnsi="Times New Roman" w:cs="Times New Roman"/>
          <w:sz w:val="24"/>
          <w:szCs w:val="24"/>
          <w:rPrChange w:id="59" w:author="Einar Eidsaa Edland" w:date="2022-10-26T11:42:00Z">
            <w:rPr>
              <w:rFonts w:ascii="Times New Roman" w:hAnsi="Times New Roman" w:cs="Times New Roman"/>
              <w:color w:val="FF0000"/>
              <w:sz w:val="24"/>
              <w:szCs w:val="24"/>
            </w:rPr>
          </w:rPrChange>
        </w:rPr>
        <w:t xml:space="preserve"> </w:t>
      </w:r>
      <w:r w:rsidR="003B0850" w:rsidRPr="00E65F50">
        <w:rPr>
          <w:rFonts w:ascii="Times New Roman" w:hAnsi="Times New Roman" w:cs="Times New Roman"/>
          <w:sz w:val="24"/>
          <w:szCs w:val="24"/>
        </w:rPr>
        <w:fldChar w:fldCharType="begin"/>
      </w:r>
      <w:r w:rsidR="00260707" w:rsidRPr="00E65F50">
        <w:rPr>
          <w:rFonts w:ascii="Times New Roman" w:hAnsi="Times New Roman" w:cs="Times New Roman"/>
          <w:sz w:val="24"/>
          <w:szCs w:val="24"/>
        </w:rPr>
        <w:instrText xml:space="preserve"> ADDIN EN.CITE &lt;EndNote&gt;&lt;Cite&gt;&lt;Author&gt;Henriksen&lt;/Author&gt;&lt;Year&gt;2007&lt;/Year&gt;&lt;RecNum&gt;20&lt;/RecNum&gt;&lt;Pages&gt;17-20&lt;/Pages&gt;&lt;DisplayText&gt;(Henriksen 2007: 17-20)&lt;/DisplayText&gt;&lt;record&gt;&lt;rec-number&gt;20&lt;/rec-number&gt;&lt;foreign-keys&gt;&lt;key app="EN" db-id="2perf02woa0z5wew9f95x9tptffrdffzezvv" timestamp="1629359979"&gt;20&lt;/key&gt;&lt;/foreign-keys&gt;&lt;ref-type name="Book"&gt;6&lt;/ref-type&gt;&lt;contributors&gt;&lt;authors&gt;&lt;author&gt;Henriksen, Jan-Olav&lt;/author&gt;&lt;/authors&gt;&lt;/contributors&gt;&lt;titles&gt;&lt;title&gt;Teologi i dag : samvittighet og selvkritikk&lt;/title&gt;&lt;/titles&gt;&lt;keywords&gt;&lt;keyword&gt;Teologi&lt;/keyword&gt;&lt;keyword&gt;vitenskap&lt;/keyword&gt;&lt;keyword&gt;teologisk&lt;/keyword&gt;&lt;keyword&gt;arbeid&lt;/keyword&gt;&lt;keyword&gt;grunnlagsproblematikk&lt;/keyword&gt;&lt;keyword&gt;metodologi&lt;/keyword&gt;&lt;keyword&gt;religionsfilosofi&lt;/keyword&gt;&lt;keyword&gt;kristen&lt;/keyword&gt;&lt;keyword&gt;Kristendom&lt;/keyword&gt;&lt;keyword&gt;Kristen dogmatikk&lt;/keyword&gt;&lt;/keywords&gt;&lt;dates&gt;&lt;year&gt;2007&lt;/year&gt;&lt;/dates&gt;&lt;pub-location&gt;Bergen&lt;/pub-location&gt;&lt;publisher&gt;Fagbokforl.&lt;/publisher&gt;&lt;isbn&gt;9788245006179&lt;/isbn&gt;&lt;urls&gt;&lt;/urls&gt;&lt;/record&gt;&lt;/Cite&gt;&lt;/EndNote&gt;</w:instrText>
      </w:r>
      <w:r w:rsidR="003B0850" w:rsidRPr="00E65F50">
        <w:rPr>
          <w:rFonts w:ascii="Times New Roman" w:hAnsi="Times New Roman" w:cs="Times New Roman"/>
          <w:sz w:val="24"/>
          <w:szCs w:val="24"/>
        </w:rPr>
        <w:fldChar w:fldCharType="separate"/>
      </w:r>
      <w:r w:rsidR="00260707" w:rsidRPr="00E65F50">
        <w:rPr>
          <w:rFonts w:ascii="Times New Roman" w:hAnsi="Times New Roman" w:cs="Times New Roman"/>
          <w:noProof/>
          <w:sz w:val="24"/>
          <w:szCs w:val="24"/>
        </w:rPr>
        <w:t>(Henriksen 2007: 17</w:t>
      </w:r>
      <w:r w:rsidR="00A47375" w:rsidRPr="00E65F50">
        <w:rPr>
          <w:rFonts w:ascii="Times New Roman" w:hAnsi="Times New Roman" w:cs="Times New Roman"/>
          <w:noProof/>
          <w:sz w:val="24"/>
          <w:szCs w:val="24"/>
        </w:rPr>
        <w:t>–</w:t>
      </w:r>
      <w:r w:rsidR="00260707" w:rsidRPr="00E65F50">
        <w:rPr>
          <w:rFonts w:ascii="Times New Roman" w:hAnsi="Times New Roman" w:cs="Times New Roman"/>
          <w:noProof/>
          <w:sz w:val="24"/>
          <w:szCs w:val="24"/>
        </w:rPr>
        <w:t>20)</w:t>
      </w:r>
      <w:r w:rsidR="003B0850" w:rsidRPr="00E65F50">
        <w:rPr>
          <w:rFonts w:ascii="Times New Roman" w:hAnsi="Times New Roman" w:cs="Times New Roman"/>
          <w:sz w:val="24"/>
          <w:szCs w:val="24"/>
        </w:rPr>
        <w:fldChar w:fldCharType="end"/>
      </w:r>
      <w:r w:rsidRPr="00E65F50">
        <w:rPr>
          <w:rFonts w:ascii="Times New Roman" w:hAnsi="Times New Roman" w:cs="Times New Roman"/>
          <w:sz w:val="24"/>
          <w:szCs w:val="24"/>
        </w:rPr>
        <w:t>. En måte å formulere teologiens generelle oppgave på er derfor å si at den bidrar til å fortolke menneskelig erfaring ved hjelp av de ressurse</w:t>
      </w:r>
      <w:r w:rsidR="00A47375" w:rsidRPr="00E65F50">
        <w:rPr>
          <w:rFonts w:ascii="Times New Roman" w:hAnsi="Times New Roman" w:cs="Times New Roman"/>
          <w:sz w:val="24"/>
          <w:szCs w:val="24"/>
        </w:rPr>
        <w:t>ne</w:t>
      </w:r>
      <w:r w:rsidRPr="00E65F50">
        <w:rPr>
          <w:rFonts w:ascii="Times New Roman" w:hAnsi="Times New Roman" w:cs="Times New Roman"/>
          <w:sz w:val="24"/>
          <w:szCs w:val="24"/>
        </w:rPr>
        <w:t xml:space="preserve"> vi finner i den bibelske fortelling</w:t>
      </w:r>
      <w:r w:rsidR="00A47375" w:rsidRPr="00E65F50">
        <w:rPr>
          <w:rFonts w:ascii="Times New Roman" w:hAnsi="Times New Roman" w:cs="Times New Roman"/>
          <w:sz w:val="24"/>
          <w:szCs w:val="24"/>
        </w:rPr>
        <w:t>en</w:t>
      </w:r>
      <w:r w:rsidRPr="00E65F50">
        <w:rPr>
          <w:rFonts w:ascii="Times New Roman" w:hAnsi="Times New Roman" w:cs="Times New Roman"/>
          <w:sz w:val="24"/>
          <w:szCs w:val="24"/>
        </w:rPr>
        <w:t xml:space="preserve"> og</w:t>
      </w:r>
      <w:r w:rsidR="00A47375" w:rsidRPr="00E65F50">
        <w:rPr>
          <w:rFonts w:ascii="Times New Roman" w:hAnsi="Times New Roman" w:cs="Times New Roman"/>
          <w:sz w:val="24"/>
          <w:szCs w:val="24"/>
        </w:rPr>
        <w:t xml:space="preserve"> den</w:t>
      </w:r>
      <w:r w:rsidRPr="00E65F50">
        <w:rPr>
          <w:rFonts w:ascii="Times New Roman" w:hAnsi="Times New Roman" w:cs="Times New Roman"/>
          <w:sz w:val="24"/>
          <w:szCs w:val="24"/>
        </w:rPr>
        <w:t xml:space="preserve"> kirkelig</w:t>
      </w:r>
      <w:r w:rsidR="00A47375" w:rsidRPr="00E65F50">
        <w:rPr>
          <w:rFonts w:ascii="Times New Roman" w:hAnsi="Times New Roman" w:cs="Times New Roman"/>
          <w:sz w:val="24"/>
          <w:szCs w:val="24"/>
        </w:rPr>
        <w:t>e</w:t>
      </w:r>
      <w:r w:rsidRPr="00E65F50">
        <w:rPr>
          <w:rFonts w:ascii="Times New Roman" w:hAnsi="Times New Roman" w:cs="Times New Roman"/>
          <w:sz w:val="24"/>
          <w:szCs w:val="24"/>
        </w:rPr>
        <w:t xml:space="preserve"> tradisjon</w:t>
      </w:r>
      <w:r w:rsidR="00A47375" w:rsidRPr="00E65F50">
        <w:rPr>
          <w:rFonts w:ascii="Times New Roman" w:hAnsi="Times New Roman" w:cs="Times New Roman"/>
          <w:sz w:val="24"/>
          <w:szCs w:val="24"/>
        </w:rPr>
        <w:t>en</w:t>
      </w:r>
      <w:r w:rsidRPr="00E65F50">
        <w:rPr>
          <w:rFonts w:ascii="Times New Roman" w:hAnsi="Times New Roman" w:cs="Times New Roman"/>
          <w:sz w:val="24"/>
          <w:szCs w:val="24"/>
        </w:rPr>
        <w:t xml:space="preserve">. Samtidig er det en refleksiv komponent i dette ved at disse ressursene kan bidra til å åpne for nye erfaringer </w:t>
      </w:r>
      <w:r w:rsidRPr="00E65F50">
        <w:rPr>
          <w:rFonts w:ascii="Times New Roman" w:hAnsi="Times New Roman" w:cs="Times New Roman"/>
          <w:sz w:val="24"/>
          <w:szCs w:val="24"/>
        </w:rPr>
        <w:fldChar w:fldCharType="begin"/>
      </w:r>
      <w:r w:rsidR="000D1387" w:rsidRPr="00E65F50">
        <w:rPr>
          <w:rFonts w:ascii="Times New Roman" w:hAnsi="Times New Roman" w:cs="Times New Roman"/>
          <w:sz w:val="24"/>
          <w:szCs w:val="24"/>
        </w:rPr>
        <w:instrText xml:space="preserve"> ADDIN EN.CITE &lt;EndNote&gt;&lt;Cite&gt;&lt;Author&gt;Henriksen&lt;/Author&gt;&lt;Year&gt;2021&lt;/Year&gt;&lt;RecNum&gt;22&lt;/RecNum&gt;&lt;Pages&gt;161-163&lt;/Pages&gt;&lt;DisplayText&gt;(Henriksen 2021: 161-163)&lt;/DisplayText&gt;&lt;record&gt;&lt;rec-number&gt;22&lt;/rec-number&gt;&lt;foreign-keys&gt;&lt;key app="EN" db-id="2perf02woa0z5wew9f95x9tptffrdffzezvv" timestamp="1629360408"&gt;22&lt;/key&gt;&lt;/foreign-keys&gt;&lt;ref-type name="Journal Article"&gt;17&lt;/ref-type&gt;&lt;contributors&gt;&lt;authors&gt;&lt;author&gt;Henriksen, Jan-Olav&lt;/author&gt;&lt;/authors&gt;&lt;/contributors&gt;&lt;titles&gt;&lt;title&gt;Sjelesorgens normativitet&lt;/title&gt;&lt;secondary-title&gt;Tidsskrift for sjelesorg&lt;/secondary-title&gt;&lt;/titles&gt;&lt;periodical&gt;&lt;full-title&gt;Tidsskrift for sjelesorg&lt;/full-title&gt;&lt;/periodical&gt;&lt;pages&gt;158-173&lt;/pages&gt;&lt;volume&gt;41&lt;/volume&gt;&lt;number&gt;2&lt;/number&gt;&lt;dates&gt;&lt;year&gt;2021&lt;/year&gt;&lt;/dates&gt;&lt;isbn&gt;0333-3388&lt;/isbn&gt;&lt;urls&gt;&lt;/urls&gt;&lt;/record&gt;&lt;/Cite&gt;&lt;/EndNote&gt;</w:instrText>
      </w:r>
      <w:r w:rsidRPr="00E65F50">
        <w:rPr>
          <w:rFonts w:ascii="Times New Roman" w:hAnsi="Times New Roman" w:cs="Times New Roman"/>
          <w:sz w:val="24"/>
          <w:szCs w:val="24"/>
        </w:rPr>
        <w:fldChar w:fldCharType="separate"/>
      </w:r>
      <w:r w:rsidR="000D1387" w:rsidRPr="00E65F50">
        <w:rPr>
          <w:rFonts w:ascii="Times New Roman" w:hAnsi="Times New Roman" w:cs="Times New Roman"/>
          <w:noProof/>
          <w:sz w:val="24"/>
          <w:szCs w:val="24"/>
        </w:rPr>
        <w:t>(Henriksen 2021: 161</w:t>
      </w:r>
      <w:r w:rsidR="00A47375" w:rsidRPr="00E65F50">
        <w:rPr>
          <w:rFonts w:ascii="Times New Roman" w:hAnsi="Times New Roman" w:cs="Times New Roman"/>
          <w:noProof/>
          <w:sz w:val="24"/>
          <w:szCs w:val="24"/>
        </w:rPr>
        <w:t>–</w:t>
      </w:r>
      <w:r w:rsidR="000D1387" w:rsidRPr="00E65F50">
        <w:rPr>
          <w:rFonts w:ascii="Times New Roman" w:hAnsi="Times New Roman" w:cs="Times New Roman"/>
          <w:noProof/>
          <w:sz w:val="24"/>
          <w:szCs w:val="24"/>
        </w:rPr>
        <w:t>163)</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3FC8251B" w14:textId="1BB1A7D9"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En litt annen måte å uttrykke dette på er at teologi som en meningsdannende aktivitet innehar både en </w:t>
      </w:r>
      <w:r w:rsidRPr="00E65F50">
        <w:rPr>
          <w:rFonts w:ascii="Times New Roman" w:hAnsi="Times New Roman" w:cs="Times New Roman"/>
          <w:i/>
          <w:iCs/>
          <w:sz w:val="24"/>
          <w:szCs w:val="24"/>
        </w:rPr>
        <w:t>konstruerende</w:t>
      </w:r>
      <w:r w:rsidRPr="00E65F50">
        <w:rPr>
          <w:rFonts w:ascii="Times New Roman" w:hAnsi="Times New Roman" w:cs="Times New Roman"/>
          <w:sz w:val="24"/>
          <w:szCs w:val="24"/>
        </w:rPr>
        <w:t xml:space="preserve"> og en </w:t>
      </w:r>
      <w:r w:rsidRPr="00E65F50">
        <w:rPr>
          <w:rFonts w:ascii="Times New Roman" w:hAnsi="Times New Roman" w:cs="Times New Roman"/>
          <w:i/>
          <w:iCs/>
          <w:sz w:val="24"/>
          <w:szCs w:val="24"/>
        </w:rPr>
        <w:t>visjonær</w:t>
      </w:r>
      <w:r w:rsidRPr="00E65F50">
        <w:rPr>
          <w:rFonts w:ascii="Times New Roman" w:hAnsi="Times New Roman" w:cs="Times New Roman"/>
          <w:sz w:val="24"/>
          <w:szCs w:val="24"/>
        </w:rPr>
        <w:t xml:space="preserve"> funksjon </w:t>
      </w:r>
      <w:r w:rsidRPr="00E65F50">
        <w:rPr>
          <w:rFonts w:ascii="Times New Roman" w:hAnsi="Times New Roman" w:cs="Times New Roman"/>
          <w:sz w:val="24"/>
          <w:szCs w:val="24"/>
        </w:rPr>
        <w:fldChar w:fldCharType="begin"/>
      </w:r>
      <w:r w:rsidR="004D3B0E" w:rsidRPr="00E65F50">
        <w:rPr>
          <w:rFonts w:ascii="Times New Roman" w:hAnsi="Times New Roman" w:cs="Times New Roman"/>
          <w:sz w:val="24"/>
          <w:szCs w:val="24"/>
        </w:rPr>
        <w:instrText xml:space="preserve"> ADDIN EN.CITE &lt;EndNote&gt;&lt;Cite&gt;&lt;Author&gt;Arel&lt;/Author&gt;&lt;Year&gt;2016&lt;/Year&gt;&lt;RecNum&gt;6&lt;/RecNum&gt;&lt;Pages&gt;3&lt;/Pages&gt;&lt;DisplayText&gt;(Arel og Rambo 2016: 3)&lt;/DisplayText&gt;&lt;record&gt;&lt;rec-number&gt;6&lt;/rec-number&gt;&lt;foreign-keys&gt;&lt;key app="EN" db-id="2perf02woa0z5wew9f95x9tptffrdffzezvv" timestamp="1629283091"&gt;6&lt;/key&gt;&lt;/foreign-keys&gt;&lt;ref-type name="Book"&gt;6&lt;/ref-type&gt;&lt;contributors&gt;&lt;authors&gt;&lt;author&gt;Arel, Stephanie N.&lt;/author&gt;&lt;author&gt;Rambo, Shelly&lt;/author&gt;&lt;/authors&gt;&lt;/contributors&gt;&lt;titles&gt;&lt;title&gt;Post-traumatic public theology&lt;/title&gt;&lt;/titles&gt;&lt;keywords&gt;&lt;keyword&gt;Religion&lt;/keyword&gt;&lt;keyword&gt;Teologi&lt;/keyword&gt;&lt;keyword&gt;Helse&lt;/keyword&gt;&lt;/keywords&gt;&lt;dates&gt;&lt;year&gt;2016&lt;/year&gt;&lt;/dates&gt;&lt;pub-location&gt;New York, NY&lt;/pub-location&gt;&lt;publisher&gt;Palgrave Macmillan&lt;/publisher&gt;&lt;isbn&gt;978-3-319-40659-6&lt;/isbn&gt;&lt;urls&gt;&lt;/urls&gt;&lt;/record&gt;&lt;/Cite&gt;&lt;/EndNote&gt;</w:instrText>
      </w:r>
      <w:r w:rsidRPr="00E65F50">
        <w:rPr>
          <w:rFonts w:ascii="Times New Roman" w:hAnsi="Times New Roman" w:cs="Times New Roman"/>
          <w:sz w:val="24"/>
          <w:szCs w:val="24"/>
        </w:rPr>
        <w:fldChar w:fldCharType="separate"/>
      </w:r>
      <w:r w:rsidR="004D3B0E" w:rsidRPr="00E65F50">
        <w:rPr>
          <w:rFonts w:ascii="Times New Roman" w:hAnsi="Times New Roman" w:cs="Times New Roman"/>
          <w:noProof/>
          <w:sz w:val="24"/>
          <w:szCs w:val="24"/>
        </w:rPr>
        <w:t>(Arel og Rambo 2016: 3)</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En slik forståelse plasserer teologiens virke i to «verdener» på samme tid: som et transformerende eller forvandlende arbeid mellom verden </w:t>
      </w:r>
      <w:r w:rsidRPr="00E65F50">
        <w:rPr>
          <w:rFonts w:ascii="Times New Roman" w:hAnsi="Times New Roman" w:cs="Times New Roman"/>
          <w:i/>
          <w:iCs/>
          <w:sz w:val="24"/>
          <w:szCs w:val="24"/>
        </w:rPr>
        <w:t>som den er</w:t>
      </w:r>
      <w:r w:rsidR="00A47375" w:rsidRPr="00E65F50">
        <w:rPr>
          <w:rFonts w:ascii="Times New Roman" w:hAnsi="Times New Roman" w:cs="Times New Roman"/>
          <w:i/>
          <w:iCs/>
          <w:sz w:val="24"/>
          <w:szCs w:val="24"/>
        </w:rPr>
        <w:t>,</w:t>
      </w:r>
      <w:r w:rsidRPr="00E65F50">
        <w:rPr>
          <w:rFonts w:ascii="Times New Roman" w:hAnsi="Times New Roman" w:cs="Times New Roman"/>
          <w:sz w:val="24"/>
          <w:szCs w:val="24"/>
        </w:rPr>
        <w:t xml:space="preserve"> og verden slik vi forestiller oss at den kan bli. Teologi er derfor noe «blivende», en prosess og en mulighet til å forstå, fortolke, utdype og transendere menneskets livsverden på, som kan spille verdifulle perspektiver tilbake til teologisk teori.</w:t>
      </w:r>
    </w:p>
    <w:p w14:paraId="5490D3B1" w14:textId="405417FE"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Med dette som et bakteppe skal vi videre se nærmere på teologiens bidrag i møte med den traumeutsattes erfaringsverden. For å konkretisere</w:t>
      </w:r>
      <w:r w:rsidR="00A47375"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00A47375" w:rsidRPr="00E65F50">
        <w:rPr>
          <w:rFonts w:ascii="Times New Roman" w:hAnsi="Times New Roman" w:cs="Times New Roman"/>
          <w:sz w:val="24"/>
          <w:szCs w:val="24"/>
        </w:rPr>
        <w:t>H</w:t>
      </w:r>
      <w:r w:rsidRPr="00E65F50">
        <w:rPr>
          <w:rFonts w:ascii="Times New Roman" w:hAnsi="Times New Roman" w:cs="Times New Roman"/>
          <w:sz w:val="24"/>
          <w:szCs w:val="24"/>
        </w:rPr>
        <w:t>vordan ressursene i den bibelske fortelling</w:t>
      </w:r>
      <w:r w:rsidR="003543CD" w:rsidRPr="00E65F50">
        <w:rPr>
          <w:rFonts w:ascii="Times New Roman" w:hAnsi="Times New Roman" w:cs="Times New Roman"/>
          <w:sz w:val="24"/>
          <w:szCs w:val="24"/>
        </w:rPr>
        <w:t>en</w:t>
      </w:r>
      <w:r w:rsidRPr="00E65F50">
        <w:rPr>
          <w:rFonts w:ascii="Times New Roman" w:hAnsi="Times New Roman" w:cs="Times New Roman"/>
          <w:sz w:val="24"/>
          <w:szCs w:val="24"/>
        </w:rPr>
        <w:t xml:space="preserve"> og kristne tradisjon</w:t>
      </w:r>
      <w:r w:rsidR="003543CD" w:rsidRPr="00E65F50">
        <w:rPr>
          <w:rFonts w:ascii="Times New Roman" w:hAnsi="Times New Roman" w:cs="Times New Roman"/>
          <w:sz w:val="24"/>
          <w:szCs w:val="24"/>
        </w:rPr>
        <w:t>en</w:t>
      </w:r>
      <w:r w:rsidRPr="00E65F50">
        <w:rPr>
          <w:rFonts w:ascii="Times New Roman" w:hAnsi="Times New Roman" w:cs="Times New Roman"/>
          <w:sz w:val="24"/>
          <w:szCs w:val="24"/>
        </w:rPr>
        <w:t xml:space="preserve"> kan bidra til å fortolke og posisjonere det traumeutsatte mennesket i </w:t>
      </w:r>
      <w:r w:rsidR="00A47375" w:rsidRPr="00E65F50">
        <w:rPr>
          <w:rFonts w:ascii="Times New Roman" w:hAnsi="Times New Roman" w:cs="Times New Roman"/>
          <w:sz w:val="24"/>
          <w:szCs w:val="24"/>
        </w:rPr>
        <w:t>dets</w:t>
      </w:r>
      <w:r w:rsidRPr="00E65F50">
        <w:rPr>
          <w:rFonts w:ascii="Times New Roman" w:hAnsi="Times New Roman" w:cs="Times New Roman"/>
          <w:sz w:val="24"/>
          <w:szCs w:val="24"/>
        </w:rPr>
        <w:t xml:space="preserve"> erfaringsverden og samtidig bidra til endring og utvikling i retning av en mer frigjort livsutfoldelse. Og på samme tid, hvordan traumeerfaringens egenart innvirker på vår fortolkning og anvendelse av disse ressursene med henblikk på meningsskapende livsfortolkning og praksis. </w:t>
      </w:r>
    </w:p>
    <w:p w14:paraId="7DCFAAA6" w14:textId="7E506112" w:rsidR="00CB5126" w:rsidRPr="00E65F50" w:rsidRDefault="00CB5126" w:rsidP="004D2BDF">
      <w:pPr>
        <w:pStyle w:val="Overskrift2"/>
        <w:rPr>
          <w:color w:val="auto"/>
          <w:rPrChange w:id="60" w:author="Einar Eidsaa Edland" w:date="2022-10-26T11:42:00Z">
            <w:rPr/>
          </w:rPrChange>
        </w:rPr>
      </w:pPr>
      <w:r w:rsidRPr="00E65F50">
        <w:rPr>
          <w:color w:val="auto"/>
          <w:rPrChange w:id="61" w:author="Einar Eidsaa Edland" w:date="2022-10-26T11:42:00Z">
            <w:rPr/>
          </w:rPrChange>
        </w:rPr>
        <w:t xml:space="preserve">Hvor er Gud i det vonde? </w:t>
      </w:r>
    </w:p>
    <w:p w14:paraId="223C1307" w14:textId="5B2117E5" w:rsidR="00A90112" w:rsidRPr="00E65F50" w:rsidRDefault="00CB5126" w:rsidP="000C71A8">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Opplevelser av traumer aktiverer uunngåelig de store eksistensielle spørsmålene knyttet til Guds vesen og menneskelig lidelse: Hvor er Gud i det vonde? I Bibelens fortellinger tegnes et bilde av Gud ikke bare som Skaperen av verden, men som også er personlig og lidenskapelig engasjert i det skapte. Mennesket kan derfor ha et personlig forhold til Skaperen. Samtidig er det mye ved Gud vi ikke forstår </w:t>
      </w:r>
      <w:r w:rsidR="00A90112" w:rsidRPr="00E65F50">
        <w:rPr>
          <w:rFonts w:ascii="Times New Roman" w:hAnsi="Times New Roman" w:cs="Times New Roman"/>
          <w:sz w:val="24"/>
          <w:szCs w:val="24"/>
        </w:rPr>
        <w:t>–</w:t>
      </w:r>
      <w:r w:rsidRPr="00E65F50">
        <w:rPr>
          <w:rFonts w:ascii="Times New Roman" w:hAnsi="Times New Roman" w:cs="Times New Roman"/>
          <w:sz w:val="24"/>
          <w:szCs w:val="24"/>
        </w:rPr>
        <w:t xml:space="preserve"> som forblir et </w:t>
      </w:r>
      <w:r w:rsidRPr="00E65F50">
        <w:rPr>
          <w:rFonts w:ascii="Times New Roman" w:hAnsi="Times New Roman" w:cs="Times New Roman"/>
          <w:i/>
          <w:iCs/>
          <w:sz w:val="24"/>
          <w:szCs w:val="24"/>
        </w:rPr>
        <w:t>mysterium</w:t>
      </w:r>
      <w:r w:rsidR="00D930FE" w:rsidRPr="00E65F50">
        <w:rPr>
          <w:rFonts w:ascii="Times New Roman" w:hAnsi="Times New Roman" w:cs="Times New Roman"/>
          <w:i/>
          <w:iCs/>
          <w:sz w:val="24"/>
          <w:szCs w:val="24"/>
        </w:rPr>
        <w:t xml:space="preserve"> </w:t>
      </w:r>
      <w:r w:rsidR="00D930FE" w:rsidRPr="00E65F50">
        <w:rPr>
          <w:rFonts w:ascii="Times New Roman" w:hAnsi="Times New Roman" w:cs="Times New Roman"/>
          <w:sz w:val="24"/>
          <w:szCs w:val="24"/>
        </w:rPr>
        <w:fldChar w:fldCharType="begin"/>
      </w:r>
      <w:r w:rsidR="00C3605D" w:rsidRPr="00E65F50">
        <w:rPr>
          <w:rFonts w:ascii="Times New Roman" w:hAnsi="Times New Roman" w:cs="Times New Roman"/>
          <w:sz w:val="24"/>
          <w:szCs w:val="24"/>
        </w:rPr>
        <w:instrText xml:space="preserve"> ADDIN EN.CITE &lt;EndNote&gt;&lt;Cite&gt;&lt;Author&gt;Aalen Leenderts&lt;/Author&gt;&lt;Year&gt;2020&lt;/Year&gt;&lt;RecNum&gt;26&lt;/RecNum&gt;&lt;Pages&gt;75&lt;/Pages&gt;&lt;DisplayText&gt;(Aalen Leenderts 2020: 75)&lt;/DisplayText&gt;&lt;record&gt;&lt;rec-number&gt;26&lt;/rec-number&gt;&lt;foreign-keys&gt;&lt;key app="EN" db-id="2perf02woa0z5wew9f95x9tptffrdffzezvv" timestamp="1629439760"&gt;26&lt;/key&gt;&lt;/foreign-keys&gt;&lt;ref-type name="Book Section"&gt;5&lt;/ref-type&gt;&lt;contributors&gt;&lt;authors&gt;&lt;author&gt;Aalen Leenderts, Torborg&lt;/author&gt;&lt;/authors&gt;&lt;secondary-authors&gt;&lt;author&gt;Austad, Anne&lt;/author&gt;&lt;author&gt;Borge, Lisbet&lt;/author&gt;&lt;author&gt;Leenderts, Torborg Aalen&lt;/author&gt;&lt;author&gt;Stifoss-Hanssen, Hans&lt;/author&gt;&lt;author&gt;Thomassen, Magdalene&lt;/author&gt;&lt;/secondary-authors&gt;&lt;/contributors&gt;&lt;titles&gt;&lt;title&gt;Lidelse og Kristendom&lt;/title&gt;&lt;secondary-title&gt;Lidelse, mening og livssyn : teori og praksis&lt;/secondary-title&gt;&lt;/titles&gt;&lt;edition&gt;1. utgave.&lt;/edition&gt;&lt;keywords&gt;&lt;keyword&gt;Livssyn&lt;/keyword&gt;&lt;keyword&gt;Lidelse&lt;/keyword&gt;&lt;keyword&gt;Helse- og sosialvesen&lt;/keyword&gt;&lt;keyword&gt;religion&lt;/keyword&gt;&lt;keyword&gt;tro&lt;/keyword&gt;&lt;keyword&gt;Religion : Praksis&lt;/keyword&gt;&lt;keyword&gt;mestring&lt;/keyword&gt;&lt;keyword&gt;sykdom&lt;/keyword&gt;&lt;keyword&gt;islam&lt;/keyword&gt;&lt;keyword&gt;kristendom&lt;/keyword&gt;&lt;keyword&gt;jødedom&lt;/keyword&gt;&lt;keyword&gt;trygghet&lt;/keyword&gt;&lt;keyword&gt;åndelig omsorg&lt;/keyword&gt;&lt;keyword&gt;mindfulness&lt;/keyword&gt;&lt;keyword&gt;samisk&lt;/keyword&gt;&lt;keyword&gt;buddhisme&lt;/keyword&gt;&lt;keyword&gt;humanisme&lt;/keyword&gt;&lt;/keywords&gt;&lt;dates&gt;&lt;year&gt;2020&lt;/year&gt;&lt;/dates&gt;&lt;pub-location&gt;Bergen&lt;/pub-location&gt;&lt;publisher&gt;Fagbokforlaget&lt;/publisher&gt;&lt;isbn&gt;9788245024098&lt;/isbn&gt;&lt;urls&gt;&lt;/urls&gt;&lt;/record&gt;&lt;/Cite&gt;&lt;/EndNote&gt;</w:instrText>
      </w:r>
      <w:r w:rsidR="00D930FE" w:rsidRPr="00E65F50">
        <w:rPr>
          <w:rFonts w:ascii="Times New Roman" w:hAnsi="Times New Roman" w:cs="Times New Roman"/>
          <w:sz w:val="24"/>
          <w:szCs w:val="24"/>
        </w:rPr>
        <w:fldChar w:fldCharType="separate"/>
      </w:r>
      <w:r w:rsidR="00C3605D" w:rsidRPr="00E65F50">
        <w:rPr>
          <w:rFonts w:ascii="Times New Roman" w:hAnsi="Times New Roman" w:cs="Times New Roman"/>
          <w:noProof/>
          <w:sz w:val="24"/>
          <w:szCs w:val="24"/>
        </w:rPr>
        <w:t>(Leenderts 2020: 75)</w:t>
      </w:r>
      <w:r w:rsidR="00D930FE" w:rsidRPr="00E65F50">
        <w:rPr>
          <w:rFonts w:ascii="Times New Roman" w:hAnsi="Times New Roman" w:cs="Times New Roman"/>
          <w:sz w:val="24"/>
          <w:szCs w:val="24"/>
        </w:rPr>
        <w:fldChar w:fldCharType="end"/>
      </w:r>
      <w:r w:rsidRPr="00E65F50">
        <w:rPr>
          <w:rFonts w:ascii="Times New Roman" w:hAnsi="Times New Roman" w:cs="Times New Roman"/>
          <w:sz w:val="24"/>
          <w:szCs w:val="24"/>
        </w:rPr>
        <w:t>. Hvordan vi kan forstå Guds makt og tilstedeværelse i møte med det onde i verden</w:t>
      </w:r>
      <w:r w:rsidR="00A90112" w:rsidRPr="00E65F50">
        <w:rPr>
          <w:rFonts w:ascii="Times New Roman" w:hAnsi="Times New Roman" w:cs="Times New Roman"/>
          <w:sz w:val="24"/>
          <w:szCs w:val="24"/>
        </w:rPr>
        <w:t>,</w:t>
      </w:r>
      <w:r w:rsidRPr="00E65F50">
        <w:rPr>
          <w:rFonts w:ascii="Times New Roman" w:hAnsi="Times New Roman" w:cs="Times New Roman"/>
          <w:sz w:val="24"/>
          <w:szCs w:val="24"/>
        </w:rPr>
        <w:t xml:space="preserve"> er et paradoks som derfor naturlig nok har vært gjenstand for betydelig teologisk arbeid. Tradisjonelt har dette arbeidet i større grad vært opptatt av å forklare og rettferdiggjøre Gud</w:t>
      </w:r>
      <w:r w:rsidR="00D32775" w:rsidRPr="00E65F50">
        <w:rPr>
          <w:rFonts w:ascii="Times New Roman" w:hAnsi="Times New Roman" w:cs="Times New Roman"/>
          <w:sz w:val="24"/>
          <w:szCs w:val="24"/>
        </w:rPr>
        <w:t>s rolle i møte med</w:t>
      </w:r>
      <w:r w:rsidR="003543CD"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lidelsen enn å finne fruktbare måter å møte de vonde erfaringene på. </w:t>
      </w:r>
    </w:p>
    <w:p w14:paraId="0FBAFA27" w14:textId="36188DCC"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lastRenderedPageBreak/>
        <w:t xml:space="preserve">Slike religionsfilosofiske og teologiske forklaringsmodeller som forsøk på å besvare </w:t>
      </w:r>
      <w:r w:rsidRPr="00E65F50">
        <w:rPr>
          <w:rFonts w:ascii="Times New Roman" w:hAnsi="Times New Roman" w:cs="Times New Roman"/>
          <w:i/>
          <w:iCs/>
          <w:sz w:val="24"/>
          <w:szCs w:val="24"/>
        </w:rPr>
        <w:t>Det ondes problem</w:t>
      </w:r>
      <w:r w:rsidR="00A90112" w:rsidRPr="00E65F50">
        <w:rPr>
          <w:rFonts w:ascii="Times New Roman" w:hAnsi="Times New Roman" w:cs="Times New Roman"/>
          <w:i/>
          <w:iCs/>
          <w:sz w:val="24"/>
          <w:szCs w:val="24"/>
        </w:rPr>
        <w:t xml:space="preserve"> </w:t>
      </w:r>
      <w:r w:rsidR="00C8718E" w:rsidRPr="00E65F50">
        <w:rPr>
          <w:rFonts w:ascii="Times New Roman" w:hAnsi="Times New Roman"/>
          <w:i/>
          <w:iCs/>
          <w:sz w:val="24"/>
          <w:szCs w:val="24"/>
        </w:rPr>
        <w:t xml:space="preserve">– </w:t>
      </w:r>
      <w:r w:rsidR="00C8718E" w:rsidRPr="00E65F50">
        <w:rPr>
          <w:rFonts w:ascii="Times New Roman" w:hAnsi="Times New Roman"/>
          <w:sz w:val="24"/>
          <w:szCs w:val="24"/>
        </w:rPr>
        <w:t xml:space="preserve">hvordan troen på en kjærlig og allmektig Gud kan forenes med erfaringen av lidelse og det vonde – </w:t>
      </w:r>
      <w:r w:rsidRPr="00E65F50">
        <w:rPr>
          <w:rFonts w:ascii="Times New Roman" w:hAnsi="Times New Roman" w:cs="Times New Roman"/>
          <w:sz w:val="24"/>
          <w:szCs w:val="24"/>
        </w:rPr>
        <w:t xml:space="preserve">betegnes som </w:t>
      </w:r>
      <w:r w:rsidRPr="00E65F50">
        <w:rPr>
          <w:rFonts w:ascii="Times New Roman" w:hAnsi="Times New Roman" w:cs="Times New Roman"/>
          <w:i/>
          <w:iCs/>
          <w:sz w:val="24"/>
          <w:szCs w:val="24"/>
        </w:rPr>
        <w:t>teodicé</w:t>
      </w:r>
      <w:r w:rsidR="000755E1" w:rsidRPr="00E65F50">
        <w:rPr>
          <w:rFonts w:ascii="Times New Roman" w:hAnsi="Times New Roman" w:cs="Times New Roman"/>
          <w:sz w:val="24"/>
          <w:szCs w:val="24"/>
        </w:rPr>
        <w:t xml:space="preserve"> </w:t>
      </w:r>
      <w:r w:rsidR="000755E1" w:rsidRPr="00E65F50">
        <w:rPr>
          <w:rFonts w:ascii="Times New Roman" w:hAnsi="Times New Roman" w:cs="Times New Roman"/>
          <w:sz w:val="24"/>
          <w:szCs w:val="24"/>
        </w:rPr>
        <w:fldChar w:fldCharType="begin"/>
      </w:r>
      <w:r w:rsidR="00E25EBC" w:rsidRPr="00E65F50">
        <w:rPr>
          <w:rFonts w:ascii="Times New Roman" w:hAnsi="Times New Roman" w:cs="Times New Roman"/>
          <w:sz w:val="24"/>
          <w:szCs w:val="24"/>
        </w:rPr>
        <w:instrText xml:space="preserve"> ADDIN EN.CITE &lt;EndNote&gt;&lt;Cite&gt;&lt;Author&gt;Cooper-White&lt;/Author&gt;&lt;Year&gt;2020&lt;/Year&gt;&lt;RecNum&gt;23&lt;/RecNum&gt;&lt;Pages&gt;11-13&lt;/Pages&gt;&lt;DisplayText&gt;(Cooper-White 2020: 11-13)&lt;/DisplayText&gt;&lt;record&gt;&lt;rec-number&gt;23&lt;/rec-number&gt;&lt;foreign-keys&gt;&lt;key app="EN" db-id="2perf02woa0z5wew9f95x9tptffrdffzezvv" timestamp="1629360795"&gt;23&lt;/key&gt;&lt;/foreign-keys&gt;&lt;ref-type name="Journal Article"&gt;17&lt;/ref-type&gt;&lt;contributors&gt;&lt;authors&gt;&lt;author&gt;Cooper-White, Pamela&lt;/author&gt;&lt;/authors&gt;&lt;/contributors&gt;&lt;titles&gt;&lt;title&gt;Suffering, Trauma and the Power of Witnessing&lt;/title&gt;&lt;secondary-title&gt;Sankt Sunniva&lt;/secondary-title&gt;&lt;/titles&gt;&lt;periodical&gt;&lt;full-title&gt;Sankt Sunniva&lt;/full-title&gt;&lt;/periodical&gt;&lt;pages&gt;6-17&lt;/pages&gt;&lt;volume&gt;1&lt;/volume&gt;&lt;keywords&gt;&lt;keyword&gt;Kvinner&lt;/keyword&gt;&lt;keyword&gt;Luthersk teologi&lt;/keyword&gt;&lt;keyword&gt;Prester&lt;/keyword&gt;&lt;keyword&gt;Norge&lt;/keyword&gt;&lt;keyword&gt;kvinneteologi&lt;/keyword&gt;&lt;keyword&gt;kristendom&lt;/keyword&gt;&lt;keyword&gt;religion&lt;/keyword&gt;&lt;keyword&gt;kirke&lt;/keyword&gt;&lt;keyword&gt;samfunn&lt;/keyword&gt;&lt;keyword&gt;tidsskrifter&lt;/keyword&gt;&lt;keyword&gt;kvinnelige&lt;/keyword&gt;&lt;keyword&gt;teologer&lt;/keyword&gt;&lt;/keywords&gt;&lt;dates&gt;&lt;year&gt;2020&lt;/year&gt;&lt;/dates&gt;&lt;pub-location&gt;Oslo&lt;/pub-location&gt;&lt;publisher&gt;Norsk kvinnelig teologforening&lt;/publisher&gt;&lt;isbn&gt;0808-2901&lt;/isbn&gt;&lt;urls&gt;&lt;/urls&gt;&lt;/record&gt;&lt;/Cite&gt;&lt;/EndNote&gt;</w:instrText>
      </w:r>
      <w:r w:rsidR="000755E1" w:rsidRPr="00E65F50">
        <w:rPr>
          <w:rFonts w:ascii="Times New Roman" w:hAnsi="Times New Roman" w:cs="Times New Roman"/>
          <w:sz w:val="24"/>
          <w:szCs w:val="24"/>
        </w:rPr>
        <w:fldChar w:fldCharType="separate"/>
      </w:r>
      <w:r w:rsidR="00E25EBC" w:rsidRPr="00E65F50">
        <w:rPr>
          <w:rFonts w:ascii="Times New Roman" w:hAnsi="Times New Roman" w:cs="Times New Roman"/>
          <w:noProof/>
          <w:sz w:val="24"/>
          <w:szCs w:val="24"/>
        </w:rPr>
        <w:t>(Cooper-White 2020: 11</w:t>
      </w:r>
      <w:r w:rsidR="00A90112" w:rsidRPr="00E65F50">
        <w:rPr>
          <w:rFonts w:ascii="Times New Roman" w:hAnsi="Times New Roman" w:cs="Times New Roman"/>
          <w:noProof/>
          <w:sz w:val="24"/>
          <w:szCs w:val="24"/>
        </w:rPr>
        <w:t>–</w:t>
      </w:r>
      <w:r w:rsidR="00E25EBC" w:rsidRPr="00E65F50">
        <w:rPr>
          <w:rFonts w:ascii="Times New Roman" w:hAnsi="Times New Roman" w:cs="Times New Roman"/>
          <w:noProof/>
          <w:sz w:val="24"/>
          <w:szCs w:val="24"/>
        </w:rPr>
        <w:t>13)</w:t>
      </w:r>
      <w:r w:rsidR="000755E1"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Der teodicé gir perspektiver på Guds makt og det ondes tilstedeværelse i verden, gir slike teoretiske tilnærminger i liten grad tilgang til eller adresserer de nødvendige ressursene for å kunne imøtekomme, trøste og hjelpe dem som lider </w:t>
      </w:r>
      <w:r w:rsidRPr="00E65F50">
        <w:rPr>
          <w:rFonts w:ascii="Times New Roman" w:hAnsi="Times New Roman" w:cs="Times New Roman"/>
          <w:sz w:val="24"/>
          <w:szCs w:val="24"/>
        </w:rPr>
        <w:fldChar w:fldCharType="begin">
          <w:fldData xml:space="preserve">PEVuZE5vdGU+PENpdGU+PEF1dGhvcj5Db29wZXItV2hpdGU8L0F1dGhvcj48WWVhcj4yMDIwPC9Z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</w:fldData>
        </w:fldChar>
      </w:r>
      <w:r w:rsidR="00FF3A6C" w:rsidRPr="00E65F50">
        <w:rPr>
          <w:rFonts w:ascii="Times New Roman" w:hAnsi="Times New Roman" w:cs="Times New Roman"/>
          <w:sz w:val="24"/>
          <w:szCs w:val="24"/>
        </w:rPr>
        <w:instrText xml:space="preserve"> ADDIN EN.CITE </w:instrText>
      </w:r>
      <w:r w:rsidR="00FF3A6C" w:rsidRPr="00E65F50">
        <w:rPr>
          <w:rFonts w:ascii="Times New Roman" w:hAnsi="Times New Roman" w:cs="Times New Roman"/>
          <w:sz w:val="24"/>
          <w:szCs w:val="24"/>
        </w:rPr>
        <w:fldChar w:fldCharType="begin">
          <w:fldData xml:space="preserve">PEVuZE5vdGU+PENpdGU+PEF1dGhvcj5Db29wZXItV2hpdGU8L0F1dGhvcj48WWVhcj4yMDIwPC9Z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</w:fldData>
        </w:fldChar>
      </w:r>
      <w:r w:rsidR="00FF3A6C" w:rsidRPr="00E65F50">
        <w:rPr>
          <w:rFonts w:ascii="Times New Roman" w:hAnsi="Times New Roman" w:cs="Times New Roman"/>
          <w:sz w:val="24"/>
          <w:szCs w:val="24"/>
        </w:rPr>
        <w:instrText xml:space="preserve"> ADDIN EN.CITE.DATA </w:instrText>
      </w:r>
      <w:r w:rsidR="00FF3A6C" w:rsidRPr="00E65F50">
        <w:rPr>
          <w:rFonts w:ascii="Times New Roman" w:hAnsi="Times New Roman" w:cs="Times New Roman"/>
          <w:sz w:val="24"/>
          <w:szCs w:val="24"/>
        </w:rPr>
      </w:r>
      <w:r w:rsidR="00FF3A6C" w:rsidRPr="00E65F50">
        <w:rPr>
          <w:rFonts w:ascii="Times New Roman" w:hAnsi="Times New Roman" w:cs="Times New Roman"/>
          <w:sz w:val="24"/>
          <w:szCs w:val="24"/>
        </w:rPr>
        <w:fldChar w:fldCharType="end"/>
      </w:r>
      <w:r w:rsidRPr="00E65F50">
        <w:rPr>
          <w:rFonts w:ascii="Times New Roman" w:hAnsi="Times New Roman" w:cs="Times New Roman"/>
          <w:sz w:val="24"/>
          <w:szCs w:val="24"/>
        </w:rPr>
      </w:r>
      <w:r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Cooper-White 2020, Rambo 2010)</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r w:rsidRPr="00E65F50">
        <w:rPr>
          <w:rFonts w:ascii="Times New Roman" w:hAnsi="Times New Roman" w:cs="Times New Roman"/>
          <w:sz w:val="24"/>
          <w:szCs w:val="24"/>
          <w:rPrChange w:id="62" w:author="Einar Eidsaa Edland" w:date="2022-10-26T11:42:00Z">
            <w:rPr>
              <w:rFonts w:ascii="Times New Roman" w:hAnsi="Times New Roman" w:cs="Times New Roman"/>
              <w:color w:val="FF0000"/>
              <w:sz w:val="24"/>
              <w:szCs w:val="24"/>
            </w:rPr>
          </w:rPrChange>
        </w:rPr>
        <w:t>En slik abstrakt teologisering rundt «det ondes problem» kan i ytterste konsekvens bidra til å tåkelegge vitnesbyrdene som formidler erfaringer av livets brutale og vonde sider.</w:t>
      </w:r>
      <w:r w:rsidRPr="00E65F50">
        <w:rPr>
          <w:rFonts w:ascii="Times New Roman" w:hAnsi="Times New Roman" w:cs="Times New Roman"/>
          <w:sz w:val="24"/>
          <w:szCs w:val="24"/>
        </w:rPr>
        <w:t xml:space="preserve"> De vonde erfaringene forblir, for den utsatte, påtrengende og meningsløse. For mange blir tilliten til og troen på Gud satt under press i møte med livskriser og alvorlige hendelser</w:t>
      </w:r>
      <w:r w:rsidR="00976476" w:rsidRPr="00E65F50">
        <w:rPr>
          <w:rFonts w:ascii="Times New Roman" w:hAnsi="Times New Roman" w:cs="Times New Roman"/>
          <w:sz w:val="24"/>
          <w:szCs w:val="24"/>
        </w:rPr>
        <w:t xml:space="preserve"> </w:t>
      </w:r>
      <w:r w:rsidR="00976476" w:rsidRPr="00E65F50">
        <w:rPr>
          <w:rFonts w:ascii="Times New Roman" w:hAnsi="Times New Roman" w:cs="Times New Roman"/>
          <w:sz w:val="24"/>
          <w:szCs w:val="24"/>
        </w:rPr>
        <w:fldChar w:fldCharType="begin">
          <w:fldData xml:space="preserve">PEVuZE5vdGU+PENpdGU+PEF1dGhvcj5BYWxlbiBMZWVuZGVydHM8L0F1dGhvcj48WWVhcj4yMDIw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</w:fldData>
        </w:fldChar>
      </w:r>
      <w:r w:rsidR="008F3223" w:rsidRPr="00E65F50">
        <w:rPr>
          <w:rFonts w:ascii="Times New Roman" w:hAnsi="Times New Roman" w:cs="Times New Roman"/>
          <w:sz w:val="24"/>
          <w:szCs w:val="24"/>
        </w:rPr>
        <w:instrText xml:space="preserve"> ADDIN EN.CITE </w:instrText>
      </w:r>
      <w:r w:rsidR="008F3223" w:rsidRPr="00E65F50">
        <w:rPr>
          <w:rFonts w:ascii="Times New Roman" w:hAnsi="Times New Roman" w:cs="Times New Roman"/>
          <w:sz w:val="24"/>
          <w:szCs w:val="24"/>
        </w:rPr>
        <w:fldChar w:fldCharType="begin">
          <w:fldData xml:space="preserve">PEVuZE5vdGU+PENpdGU+PEF1dGhvcj5BYWxlbiBMZWVuZGVydHM8L0F1dGhvcj48WWVhcj4yMDIw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</w:fldData>
        </w:fldChar>
      </w:r>
      <w:r w:rsidR="008F3223" w:rsidRPr="00E65F50">
        <w:rPr>
          <w:rFonts w:ascii="Times New Roman" w:hAnsi="Times New Roman" w:cs="Times New Roman"/>
          <w:sz w:val="24"/>
          <w:szCs w:val="24"/>
        </w:rPr>
        <w:instrText xml:space="preserve"> ADDIN EN.CITE.DATA </w:instrText>
      </w:r>
      <w:r w:rsidR="008F3223" w:rsidRPr="00E65F50">
        <w:rPr>
          <w:rFonts w:ascii="Times New Roman" w:hAnsi="Times New Roman" w:cs="Times New Roman"/>
          <w:sz w:val="24"/>
          <w:szCs w:val="24"/>
        </w:rPr>
      </w:r>
      <w:r w:rsidR="008F3223" w:rsidRPr="00E65F50">
        <w:rPr>
          <w:rFonts w:ascii="Times New Roman" w:hAnsi="Times New Roman" w:cs="Times New Roman"/>
          <w:sz w:val="24"/>
          <w:szCs w:val="24"/>
        </w:rPr>
        <w:fldChar w:fldCharType="end"/>
      </w:r>
      <w:r w:rsidR="00976476" w:rsidRPr="00E65F50">
        <w:rPr>
          <w:rFonts w:ascii="Times New Roman" w:hAnsi="Times New Roman" w:cs="Times New Roman"/>
          <w:sz w:val="24"/>
          <w:szCs w:val="24"/>
        </w:rPr>
      </w:r>
      <w:r w:rsidR="00976476"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w:t>
      </w:r>
      <w:r w:rsidR="00A90112" w:rsidRPr="00E65F50">
        <w:rPr>
          <w:rFonts w:ascii="Times New Roman" w:hAnsi="Times New Roman" w:cs="Times New Roman"/>
          <w:noProof/>
          <w:sz w:val="24"/>
          <w:szCs w:val="24"/>
        </w:rPr>
        <w:t>L</w:t>
      </w:r>
      <w:r w:rsidR="008F3223" w:rsidRPr="00E65F50">
        <w:rPr>
          <w:rFonts w:ascii="Times New Roman" w:hAnsi="Times New Roman" w:cs="Times New Roman"/>
          <w:noProof/>
          <w:sz w:val="24"/>
          <w:szCs w:val="24"/>
        </w:rPr>
        <w:t>eenderts 2020, Rambo 2010)</w:t>
      </w:r>
      <w:r w:rsidR="00976476"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5F73950A" w14:textId="4D28640B" w:rsidR="00C223C8" w:rsidRPr="00E65F50" w:rsidRDefault="00CB5126" w:rsidP="000C71A8">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Verdens ondskap utfordrer utvilsomt våre forestillinger om Gud. Spørsmålet om hvor Gud er i lidelsen ble i særdeleshet påtrengende i tiårene etter </w:t>
      </w:r>
      <w:r w:rsidR="00787C8C" w:rsidRPr="00E65F50">
        <w:rPr>
          <w:rFonts w:ascii="Times New Roman" w:hAnsi="Times New Roman" w:cs="Times New Roman"/>
          <w:sz w:val="24"/>
          <w:szCs w:val="24"/>
        </w:rPr>
        <w:t>annen</w:t>
      </w:r>
      <w:r w:rsidRPr="00E65F50">
        <w:rPr>
          <w:rFonts w:ascii="Times New Roman" w:hAnsi="Times New Roman" w:cs="Times New Roman"/>
          <w:sz w:val="24"/>
          <w:szCs w:val="24"/>
        </w:rPr>
        <w:t xml:space="preserve"> verdenskrig</w:t>
      </w:r>
      <w:r w:rsidR="002D5253" w:rsidRPr="00E65F50">
        <w:rPr>
          <w:rFonts w:ascii="Times New Roman" w:hAnsi="Times New Roman" w:cs="Times New Roman"/>
          <w:sz w:val="24"/>
          <w:szCs w:val="24"/>
        </w:rPr>
        <w:t xml:space="preserve"> </w:t>
      </w:r>
      <w:r w:rsidR="002D5253" w:rsidRPr="00E65F50">
        <w:rPr>
          <w:rFonts w:ascii="Times New Roman" w:hAnsi="Times New Roman" w:cs="Times New Roman"/>
          <w:sz w:val="24"/>
          <w:szCs w:val="24"/>
        </w:rPr>
        <w:fldChar w:fldCharType="begin">
          <w:fldData xml:space="preserve">PEVuZE5vdGU+PENpdGU+PEF1dGhvcj5BYWxlbiBMZWVuZGVydHM8L0F1dGhvcj48WWVhcj4yMDIw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</w:fldData>
        </w:fldChar>
      </w:r>
      <w:r w:rsidR="00E25EBC" w:rsidRPr="00E65F50">
        <w:rPr>
          <w:rFonts w:ascii="Times New Roman" w:hAnsi="Times New Roman" w:cs="Times New Roman"/>
          <w:sz w:val="24"/>
          <w:szCs w:val="24"/>
        </w:rPr>
        <w:instrText xml:space="preserve"> ADDIN EN.CITE </w:instrText>
      </w:r>
      <w:r w:rsidR="00E25EBC" w:rsidRPr="00E65F50">
        <w:rPr>
          <w:rFonts w:ascii="Times New Roman" w:hAnsi="Times New Roman" w:cs="Times New Roman"/>
          <w:sz w:val="24"/>
          <w:szCs w:val="24"/>
        </w:rPr>
        <w:fldChar w:fldCharType="begin">
          <w:fldData xml:space="preserve">PEVuZE5vdGU+PENpdGU+PEF1dGhvcj5BYWxlbiBMZWVuZGVydHM8L0F1dGhvcj48WWVhcj4yMDIw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</w:fldData>
        </w:fldChar>
      </w:r>
      <w:r w:rsidR="00E25EBC" w:rsidRPr="00E65F50">
        <w:rPr>
          <w:rFonts w:ascii="Times New Roman" w:hAnsi="Times New Roman" w:cs="Times New Roman"/>
          <w:sz w:val="24"/>
          <w:szCs w:val="24"/>
        </w:rPr>
        <w:instrText xml:space="preserve"> ADDIN EN.CITE.DATA </w:instrText>
      </w:r>
      <w:r w:rsidR="00E25EBC" w:rsidRPr="00E65F50">
        <w:rPr>
          <w:rFonts w:ascii="Times New Roman" w:hAnsi="Times New Roman" w:cs="Times New Roman"/>
          <w:sz w:val="24"/>
          <w:szCs w:val="24"/>
        </w:rPr>
      </w:r>
      <w:r w:rsidR="00E25EBC" w:rsidRPr="00E65F50">
        <w:rPr>
          <w:rFonts w:ascii="Times New Roman" w:hAnsi="Times New Roman" w:cs="Times New Roman"/>
          <w:sz w:val="24"/>
          <w:szCs w:val="24"/>
        </w:rPr>
        <w:fldChar w:fldCharType="end"/>
      </w:r>
      <w:r w:rsidR="002D5253" w:rsidRPr="00E65F50">
        <w:rPr>
          <w:rFonts w:ascii="Times New Roman" w:hAnsi="Times New Roman" w:cs="Times New Roman"/>
          <w:sz w:val="24"/>
          <w:szCs w:val="24"/>
        </w:rPr>
      </w:r>
      <w:r w:rsidR="002D5253" w:rsidRPr="00E65F50">
        <w:rPr>
          <w:rFonts w:ascii="Times New Roman" w:hAnsi="Times New Roman" w:cs="Times New Roman"/>
          <w:sz w:val="24"/>
          <w:szCs w:val="24"/>
        </w:rPr>
        <w:fldChar w:fldCharType="separate"/>
      </w:r>
      <w:r w:rsidR="00E25EBC" w:rsidRPr="00E65F50">
        <w:rPr>
          <w:rFonts w:ascii="Times New Roman" w:hAnsi="Times New Roman" w:cs="Times New Roman"/>
          <w:noProof/>
          <w:sz w:val="24"/>
          <w:szCs w:val="24"/>
        </w:rPr>
        <w:t>(Leenderts 2020, Cooper-White 2020)</w:t>
      </w:r>
      <w:r w:rsidR="002D5253" w:rsidRPr="00E65F50">
        <w:rPr>
          <w:rFonts w:ascii="Times New Roman" w:hAnsi="Times New Roman" w:cs="Times New Roman"/>
          <w:sz w:val="24"/>
          <w:szCs w:val="24"/>
        </w:rPr>
        <w:fldChar w:fldCharType="end"/>
      </w:r>
      <w:r w:rsidRPr="00E65F50">
        <w:rPr>
          <w:rFonts w:ascii="Times New Roman" w:hAnsi="Times New Roman" w:cs="Times New Roman"/>
          <w:sz w:val="24"/>
          <w:szCs w:val="24"/>
        </w:rPr>
        <w:t>. Blant dem som forsøkte å utarbeide en kristen teologisk respons til volden og grusomhetene i Holocaust</w:t>
      </w:r>
      <w:r w:rsidR="00787C8C" w:rsidRPr="00E65F50">
        <w:rPr>
          <w:rFonts w:ascii="Times New Roman" w:hAnsi="Times New Roman" w:cs="Times New Roman"/>
          <w:sz w:val="24"/>
          <w:szCs w:val="24"/>
        </w:rPr>
        <w:t>,</w:t>
      </w:r>
      <w:r w:rsidRPr="00E65F50">
        <w:rPr>
          <w:rFonts w:ascii="Times New Roman" w:hAnsi="Times New Roman" w:cs="Times New Roman"/>
          <w:sz w:val="24"/>
          <w:szCs w:val="24"/>
        </w:rPr>
        <w:t xml:space="preserve"> var den tyske teologen Jürgen Moltmann</w:t>
      </w:r>
      <w:r w:rsidR="00CF5490" w:rsidRPr="00E65F50">
        <w:rPr>
          <w:rStyle w:val="Sluttnotereferanse"/>
          <w:rFonts w:ascii="Times New Roman" w:hAnsi="Times New Roman" w:cs="Times New Roman"/>
          <w:sz w:val="24"/>
          <w:szCs w:val="24"/>
        </w:rPr>
        <w:endnoteReference w:id="8"/>
      </w:r>
      <w:r w:rsidRPr="00E65F50">
        <w:rPr>
          <w:rFonts w:ascii="Times New Roman" w:hAnsi="Times New Roman" w:cs="Times New Roman"/>
          <w:sz w:val="24"/>
          <w:szCs w:val="24"/>
        </w:rPr>
        <w:t xml:space="preserve">. Som representant for en rekke teologer utfordret Moltmann en klassisk korsteologi ved å peke på en Gud som ikke bare solidariserer seg med menneskelig lidelse og død, men som gjør den til sin egen. </w:t>
      </w:r>
    </w:p>
    <w:p w14:paraId="1C727BAF" w14:textId="28D12317"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I Jesus fra Nasaret er Gud selv blitt menneske. Han har delt og </w:t>
      </w:r>
      <w:r w:rsidRPr="00E65F50">
        <w:rPr>
          <w:rFonts w:ascii="Times New Roman" w:hAnsi="Times New Roman" w:cs="Times New Roman"/>
          <w:i/>
          <w:iCs/>
          <w:sz w:val="24"/>
          <w:szCs w:val="24"/>
        </w:rPr>
        <w:t>erfart</w:t>
      </w:r>
      <w:r w:rsidRPr="00E65F50">
        <w:rPr>
          <w:rFonts w:ascii="Times New Roman" w:hAnsi="Times New Roman" w:cs="Times New Roman"/>
          <w:sz w:val="24"/>
          <w:szCs w:val="24"/>
        </w:rPr>
        <w:t xml:space="preserve"> våre grunnleggende menneskelige livsvilkår, også når det gjelder fornedrelse, lidelse og død. I Jesu lidelse og død på korset var det derfor Gud selv som led og døde. </w:t>
      </w:r>
      <w:r w:rsidRPr="00E65F50">
        <w:rPr>
          <w:rFonts w:ascii="Times New Roman" w:hAnsi="Times New Roman" w:cs="Times New Roman"/>
          <w:i/>
          <w:iCs/>
          <w:sz w:val="24"/>
          <w:szCs w:val="24"/>
        </w:rPr>
        <w:t>Gud er en Gud som selv lider</w:t>
      </w:r>
      <w:r w:rsidRPr="00E65F50">
        <w:rPr>
          <w:rFonts w:ascii="Times New Roman" w:hAnsi="Times New Roman" w:cs="Times New Roman"/>
          <w:sz w:val="24"/>
          <w:szCs w:val="24"/>
        </w:rPr>
        <w:t>, hevdet Moltmann. Om Han ikke kunne lide, kunne Han heller ikke elske; Gud identifiserer seg totalt med dem han elsker, og Hans kjærlighet holder stand ved at han går inn verden og er villig til å lide med oss. Jesu egen lidelse på korset er for veldig mange mennesker en kilde til trøst og</w:t>
      </w:r>
      <w:r w:rsidR="005469E5"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 ikke minst </w:t>
      </w:r>
      <w:r w:rsidR="005469E5" w:rsidRPr="00E65F50">
        <w:rPr>
          <w:rFonts w:ascii="Times New Roman" w:hAnsi="Times New Roman" w:cs="Times New Roman"/>
          <w:sz w:val="24"/>
          <w:szCs w:val="24"/>
        </w:rPr>
        <w:t>–</w:t>
      </w:r>
      <w:r w:rsidRPr="00E65F50">
        <w:rPr>
          <w:rFonts w:ascii="Times New Roman" w:hAnsi="Times New Roman" w:cs="Times New Roman"/>
          <w:sz w:val="24"/>
          <w:szCs w:val="24"/>
        </w:rPr>
        <w:t xml:space="preserve"> til håp. Også i Moltmanns teologi står det kristne håpet sentralt: </w:t>
      </w:r>
      <w:r w:rsidR="005469E5" w:rsidRPr="00E65F50">
        <w:rPr>
          <w:rFonts w:ascii="Times New Roman" w:hAnsi="Times New Roman" w:cs="Times New Roman"/>
          <w:sz w:val="24"/>
          <w:szCs w:val="24"/>
        </w:rPr>
        <w:t>D</w:t>
      </w:r>
      <w:r w:rsidRPr="00E65F50">
        <w:rPr>
          <w:rFonts w:ascii="Times New Roman" w:hAnsi="Times New Roman" w:cs="Times New Roman"/>
          <w:sz w:val="24"/>
          <w:szCs w:val="24"/>
        </w:rPr>
        <w:t>et er i fremtidshåpet for både dette livet og det neste livet</w:t>
      </w:r>
      <w:r w:rsidR="005469E5" w:rsidRPr="00E65F50">
        <w:rPr>
          <w:rFonts w:ascii="Times New Roman" w:hAnsi="Times New Roman" w:cs="Times New Roman"/>
          <w:sz w:val="24"/>
          <w:szCs w:val="24"/>
        </w:rPr>
        <w:t xml:space="preserve"> at</w:t>
      </w:r>
      <w:r w:rsidRPr="00E65F50">
        <w:rPr>
          <w:rFonts w:ascii="Times New Roman" w:hAnsi="Times New Roman" w:cs="Times New Roman"/>
          <w:sz w:val="24"/>
          <w:szCs w:val="24"/>
        </w:rPr>
        <w:t xml:space="preserve"> troen </w:t>
      </w:r>
      <w:r w:rsidR="00C8718E" w:rsidRPr="00E65F50">
        <w:rPr>
          <w:rFonts w:ascii="Times New Roman" w:hAnsi="Times New Roman" w:cs="Times New Roman"/>
          <w:sz w:val="24"/>
          <w:szCs w:val="24"/>
        </w:rPr>
        <w:t xml:space="preserve">gir </w:t>
      </w:r>
      <w:r w:rsidRPr="00E65F50">
        <w:rPr>
          <w:rFonts w:ascii="Times New Roman" w:hAnsi="Times New Roman" w:cs="Times New Roman"/>
          <w:sz w:val="24"/>
          <w:szCs w:val="24"/>
        </w:rPr>
        <w:t xml:space="preserve">kraft og mot til å leve livet med alle sine utfordringer </w:t>
      </w:r>
      <w:r w:rsidRPr="00E65F50">
        <w:rPr>
          <w:rFonts w:ascii="Times New Roman" w:hAnsi="Times New Roman" w:cs="Times New Roman"/>
          <w:sz w:val="24"/>
          <w:szCs w:val="24"/>
        </w:rPr>
        <w:fldChar w:fldCharType="begin"/>
      </w:r>
      <w:r w:rsidR="0069320D" w:rsidRPr="00E65F50">
        <w:rPr>
          <w:rFonts w:ascii="Times New Roman" w:hAnsi="Times New Roman" w:cs="Times New Roman"/>
          <w:sz w:val="24"/>
          <w:szCs w:val="24"/>
        </w:rPr>
        <w:instrText xml:space="preserve"> ADDIN EN.CITE &lt;EndNote&gt;&lt;Cite&gt;&lt;Author&gt;Aalen Leenderts&lt;/Author&gt;&lt;Year&gt;2020&lt;/Year&gt;&lt;RecNum&gt;26&lt;/RecNum&gt;&lt;Pages&gt;86-88&lt;/Pages&gt;&lt;DisplayText&gt;(Aalen Leenderts 2020: 86-88)&lt;/DisplayText&gt;&lt;record&gt;&lt;rec-number&gt;26&lt;/rec-number&gt;&lt;foreign-keys&gt;&lt;key app="EN" db-id="2perf02woa0z5wew9f95x9tptffrdffzezvv" timestamp="1629439760"&gt;26&lt;/key&gt;&lt;/foreign-keys&gt;&lt;ref-type name="Book Section"&gt;5&lt;/ref-type&gt;&lt;contributors&gt;&lt;authors&gt;&lt;author&gt;Aalen Leenderts, Torborg&lt;/author&gt;&lt;/authors&gt;&lt;secondary-authors&gt;&lt;author&gt;Austad, Anne&lt;/author&gt;&lt;author&gt;Borge, Lisbet&lt;/author&gt;&lt;author&gt;Leenderts, Torborg Aalen&lt;/author&gt;&lt;author&gt;Stifoss-Hanssen, Hans&lt;/author&gt;&lt;author&gt;Thomassen, Magdalene&lt;/author&gt;&lt;/secondary-authors&gt;&lt;/contributors&gt;&lt;titles&gt;&lt;title&gt;Lidelse og Kristendom&lt;/title&gt;&lt;secondary-title&gt;Lidelse, mening og livssyn : teori og praksis&lt;/secondary-title&gt;&lt;/titles&gt;&lt;edition&gt;1. utgave.&lt;/edition&gt;&lt;keywords&gt;&lt;keyword&gt;Livssyn&lt;/keyword&gt;&lt;keyword&gt;Lidelse&lt;/keyword&gt;&lt;keyword&gt;Helse- og sosialvesen&lt;/keyword&gt;&lt;keyword&gt;religion&lt;/keyword&gt;&lt;keyword&gt;tro&lt;/keyword&gt;&lt;keyword&gt;Religion : Praksis&lt;/keyword&gt;&lt;keyword&gt;mestring&lt;/keyword&gt;&lt;keyword&gt;sykdom&lt;/keyword&gt;&lt;keyword&gt;islam&lt;/keyword&gt;&lt;keyword&gt;kristendom&lt;/keyword&gt;&lt;keyword&gt;jødedom&lt;/keyword&gt;&lt;keyword&gt;trygghet&lt;/keyword&gt;&lt;keyword&gt;åndelig omsorg&lt;/keyword&gt;&lt;keyword&gt;mindfulness&lt;/keyword&gt;&lt;keyword&gt;samisk&lt;/keyword&gt;&lt;keyword&gt;buddhisme&lt;/keyword&gt;&lt;keyword&gt;humanisme&lt;/keyword&gt;&lt;/keywords&gt;&lt;dates&gt;&lt;year&gt;2020&lt;/year&gt;&lt;/dates&gt;&lt;pub-location&gt;Bergen&lt;/pub-location&gt;&lt;publisher&gt;Fagbokforlaget&lt;/publisher&gt;&lt;isbn&gt;9788245024098&lt;/isbn&gt;&lt;urls&gt;&lt;/urls&gt;&lt;/record&gt;&lt;/Cite&gt;&lt;/EndNote&gt;</w:instrText>
      </w:r>
      <w:r w:rsidRPr="00E65F50">
        <w:rPr>
          <w:rFonts w:ascii="Times New Roman" w:hAnsi="Times New Roman" w:cs="Times New Roman"/>
          <w:sz w:val="24"/>
          <w:szCs w:val="24"/>
        </w:rPr>
        <w:fldChar w:fldCharType="separate"/>
      </w:r>
      <w:r w:rsidR="0069320D" w:rsidRPr="00E65F50">
        <w:rPr>
          <w:rFonts w:ascii="Times New Roman" w:hAnsi="Times New Roman" w:cs="Times New Roman"/>
          <w:noProof/>
          <w:sz w:val="24"/>
          <w:szCs w:val="24"/>
        </w:rPr>
        <w:t>(Leenderts 2020: 86</w:t>
      </w:r>
      <w:r w:rsidR="005469E5" w:rsidRPr="00E65F50">
        <w:rPr>
          <w:rFonts w:ascii="Times New Roman" w:hAnsi="Times New Roman" w:cs="Times New Roman"/>
          <w:noProof/>
          <w:sz w:val="24"/>
          <w:szCs w:val="24"/>
        </w:rPr>
        <w:t>–</w:t>
      </w:r>
      <w:r w:rsidR="0069320D" w:rsidRPr="00E65F50">
        <w:rPr>
          <w:rFonts w:ascii="Times New Roman" w:hAnsi="Times New Roman" w:cs="Times New Roman"/>
          <w:noProof/>
          <w:sz w:val="24"/>
          <w:szCs w:val="24"/>
        </w:rPr>
        <w:t>88)</w:t>
      </w:r>
      <w:r w:rsidRPr="00E65F50">
        <w:rPr>
          <w:rFonts w:ascii="Times New Roman" w:hAnsi="Times New Roman" w:cs="Times New Roman"/>
          <w:sz w:val="24"/>
          <w:szCs w:val="24"/>
        </w:rPr>
        <w:fldChar w:fldCharType="end"/>
      </w:r>
      <w:r w:rsidR="00FB2F52"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 </w:t>
      </w:r>
    </w:p>
    <w:p w14:paraId="5A95264D" w14:textId="7DE0C99F" w:rsidR="00CB5126" w:rsidRPr="00E65F50" w:rsidRDefault="00CB5126" w:rsidP="004D2BDF">
      <w:pPr>
        <w:pStyle w:val="Overskrift2"/>
        <w:rPr>
          <w:color w:val="auto"/>
          <w:rPrChange w:id="63" w:author="Einar Eidsaa Edland" w:date="2022-10-26T11:42:00Z">
            <w:rPr/>
          </w:rPrChange>
        </w:rPr>
      </w:pPr>
      <w:r w:rsidRPr="00E65F50">
        <w:rPr>
          <w:color w:val="auto"/>
          <w:rPrChange w:id="64" w:author="Einar Eidsaa Edland" w:date="2022-10-26T11:42:00Z">
            <w:rPr/>
          </w:rPrChange>
        </w:rPr>
        <w:t>Traume og teologi</w:t>
      </w:r>
    </w:p>
    <w:p w14:paraId="466F2DD1" w14:textId="7A3BEAFD"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I møte med fremveksten av traumeteori har, som tidligere nevnt, en rekke teologer pekt på hvordan denne kunnskapen gir nye utfordringer til teologiske fortolkninger av lidelse, frelse og antropologi</w:t>
      </w:r>
      <w:r w:rsidR="005469E5" w:rsidRPr="00E65F50">
        <w:rPr>
          <w:rFonts w:ascii="Times New Roman" w:hAnsi="Times New Roman" w:cs="Times New Roman"/>
          <w:sz w:val="24"/>
          <w:szCs w:val="24"/>
        </w:rPr>
        <w:t>.</w:t>
      </w:r>
      <w:r w:rsidR="003C6E6E" w:rsidRPr="00E65F50">
        <w:rPr>
          <w:rStyle w:val="Sluttnotereferanse"/>
          <w:rFonts w:ascii="Times New Roman" w:hAnsi="Times New Roman" w:cs="Times New Roman"/>
          <w:sz w:val="24"/>
          <w:szCs w:val="24"/>
        </w:rPr>
        <w:endnoteReference w:id="9"/>
      </w:r>
      <w:r w:rsidRPr="00E65F50">
        <w:rPr>
          <w:rFonts w:ascii="Times New Roman" w:hAnsi="Times New Roman" w:cs="Times New Roman"/>
          <w:sz w:val="24"/>
          <w:szCs w:val="24"/>
        </w:rPr>
        <w:t xml:space="preserve"> Blant dem som har adressert traumeforskningens eksponering av behovet for nytenkende teologi, er den amerikanske teologen Shelly Rambo </w:t>
      </w:r>
      <w:r w:rsidRPr="00E65F50">
        <w:rPr>
          <w:rFonts w:ascii="Times New Roman" w:hAnsi="Times New Roman" w:cs="Times New Roman"/>
          <w:sz w:val="24"/>
          <w:szCs w:val="24"/>
        </w:rPr>
        <w:fldChar w:fldCharType="begin">
          <w:fldData xml:space="preserve">PEVuZE5vdGU+PENpdGUgRXhjbHVkZUF1dGg9IjEiPjxBdXRob3I+UmFtYm88L0F1dGhvcj48WWVh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</w:fldData>
        </w:fldChar>
      </w:r>
      <w:r w:rsidR="001B66C6" w:rsidRPr="00E65F50">
        <w:rPr>
          <w:rFonts w:ascii="Times New Roman" w:hAnsi="Times New Roman" w:cs="Times New Roman"/>
          <w:sz w:val="24"/>
          <w:szCs w:val="24"/>
        </w:rPr>
        <w:instrText xml:space="preserve"> ADDIN EN.CITE </w:instrText>
      </w:r>
      <w:r w:rsidR="001B66C6" w:rsidRPr="00E65F50">
        <w:rPr>
          <w:rFonts w:ascii="Times New Roman" w:hAnsi="Times New Roman" w:cs="Times New Roman"/>
          <w:sz w:val="24"/>
          <w:szCs w:val="24"/>
        </w:rPr>
        <w:fldChar w:fldCharType="begin">
          <w:fldData xml:space="preserve">PEVuZE5vdGU+PENpdGUgRXhjbHVkZUF1dGg9IjEiPjxBdXRob3I+UmFtYm88L0F1dGhvcj48WWVh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</w:fldData>
        </w:fldChar>
      </w:r>
      <w:r w:rsidR="001B66C6" w:rsidRPr="00E65F50">
        <w:rPr>
          <w:rFonts w:ascii="Times New Roman" w:hAnsi="Times New Roman" w:cs="Times New Roman"/>
          <w:sz w:val="24"/>
          <w:szCs w:val="24"/>
        </w:rPr>
        <w:instrText xml:space="preserve"> ADDIN EN.CITE.DATA </w:instrText>
      </w:r>
      <w:r w:rsidR="001B66C6" w:rsidRPr="00E65F50">
        <w:rPr>
          <w:rFonts w:ascii="Times New Roman" w:hAnsi="Times New Roman" w:cs="Times New Roman"/>
          <w:sz w:val="24"/>
          <w:szCs w:val="24"/>
        </w:rPr>
      </w:r>
      <w:r w:rsidR="001B66C6" w:rsidRPr="00E65F50">
        <w:rPr>
          <w:rFonts w:ascii="Times New Roman" w:hAnsi="Times New Roman" w:cs="Times New Roman"/>
          <w:sz w:val="24"/>
          <w:szCs w:val="24"/>
        </w:rPr>
        <w:fldChar w:fldCharType="end"/>
      </w:r>
      <w:r w:rsidRPr="00E65F50">
        <w:rPr>
          <w:rFonts w:ascii="Times New Roman" w:hAnsi="Times New Roman" w:cs="Times New Roman"/>
          <w:sz w:val="24"/>
          <w:szCs w:val="24"/>
        </w:rPr>
      </w:r>
      <w:r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2010, 2017, 201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134574DA" w14:textId="6CC809F4" w:rsidR="005469E5" w:rsidRPr="00E65F50" w:rsidRDefault="00CB5126" w:rsidP="00484A3B">
      <w:pPr>
        <w:spacing w:line="360" w:lineRule="auto"/>
        <w:ind w:firstLine="708"/>
        <w:rPr>
          <w:rFonts w:ascii="Times New Roman" w:hAnsi="Times New Roman" w:cs="Times New Roman"/>
          <w:sz w:val="24"/>
          <w:szCs w:val="24"/>
          <w:lang w:val="en-US"/>
        </w:rPr>
      </w:pPr>
      <w:r w:rsidRPr="00E65F50">
        <w:rPr>
          <w:rFonts w:ascii="Times New Roman" w:hAnsi="Times New Roman" w:cs="Times New Roman"/>
          <w:sz w:val="24"/>
          <w:szCs w:val="24"/>
        </w:rPr>
        <w:lastRenderedPageBreak/>
        <w:t>For Rambo</w:t>
      </w:r>
      <w:r w:rsidR="002D5253" w:rsidRPr="00E65F50">
        <w:rPr>
          <w:rFonts w:ascii="Times New Roman" w:hAnsi="Times New Roman" w:cs="Times New Roman"/>
          <w:sz w:val="24"/>
          <w:szCs w:val="24"/>
        </w:rPr>
        <w:t xml:space="preserve"> </w:t>
      </w:r>
      <w:r w:rsidR="002D5253" w:rsidRPr="00E65F50">
        <w:rPr>
          <w:rFonts w:ascii="Times New Roman" w:hAnsi="Times New Roman" w:cs="Times New Roman"/>
          <w:sz w:val="24"/>
          <w:szCs w:val="24"/>
        </w:rPr>
        <w:fldChar w:fldCharType="begin"/>
      </w:r>
      <w:r w:rsidR="00CE4A7F" w:rsidRPr="00E65F50">
        <w:rPr>
          <w:rFonts w:ascii="Times New Roman" w:hAnsi="Times New Roman" w:cs="Times New Roman"/>
          <w:sz w:val="24"/>
          <w:szCs w:val="24"/>
        </w:rPr>
        <w:instrText xml:space="preserve"> ADDIN EN.CITE &lt;EndNote&gt;&lt;Cite ExcludeAuth="1"&gt;&lt;Author&gt;Rambo&lt;/Author&gt;&lt;Year&gt;2010&lt;/Year&gt;&lt;RecNum&gt;7&lt;/RecNum&gt;&lt;Pages&gt;2&lt;/Pages&gt;&lt;DisplayText&gt;(2010: 2)&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2D5253" w:rsidRPr="00E65F50">
        <w:rPr>
          <w:rFonts w:ascii="Times New Roman" w:hAnsi="Times New Roman" w:cs="Times New Roman"/>
          <w:sz w:val="24"/>
          <w:szCs w:val="24"/>
        </w:rPr>
        <w:fldChar w:fldCharType="separate"/>
      </w:r>
      <w:r w:rsidR="00CE4A7F" w:rsidRPr="00E65F50">
        <w:rPr>
          <w:rFonts w:ascii="Times New Roman" w:hAnsi="Times New Roman" w:cs="Times New Roman"/>
          <w:noProof/>
          <w:sz w:val="24"/>
          <w:szCs w:val="24"/>
        </w:rPr>
        <w:t>(2010: 2)</w:t>
      </w:r>
      <w:r w:rsidR="002D5253"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er traumer lidelsen som </w:t>
      </w:r>
      <w:r w:rsidRPr="00E65F50">
        <w:rPr>
          <w:rFonts w:ascii="Times New Roman" w:hAnsi="Times New Roman" w:cs="Times New Roman"/>
          <w:i/>
          <w:iCs/>
          <w:sz w:val="24"/>
          <w:szCs w:val="24"/>
        </w:rPr>
        <w:t xml:space="preserve">vedvarer. </w:t>
      </w:r>
      <w:r w:rsidRPr="00E65F50">
        <w:rPr>
          <w:rFonts w:ascii="Times New Roman" w:hAnsi="Times New Roman" w:cs="Times New Roman"/>
          <w:sz w:val="24"/>
          <w:szCs w:val="24"/>
        </w:rPr>
        <w:t>Det er såret som forblir åpent. Også etter korsets seier. En tradisjonell forkynnelse av korset som det sted</w:t>
      </w:r>
      <w:r w:rsidR="005469E5" w:rsidRPr="00E65F50">
        <w:rPr>
          <w:rFonts w:ascii="Times New Roman" w:hAnsi="Times New Roman" w:cs="Times New Roman"/>
          <w:sz w:val="24"/>
          <w:szCs w:val="24"/>
        </w:rPr>
        <w:t>et der</w:t>
      </w:r>
      <w:r w:rsidRPr="00E65F50">
        <w:rPr>
          <w:rFonts w:ascii="Times New Roman" w:hAnsi="Times New Roman" w:cs="Times New Roman"/>
          <w:sz w:val="24"/>
          <w:szCs w:val="24"/>
        </w:rPr>
        <w:t xml:space="preserve"> død og lidelse ble overvunnet og livet gjenopprettet, kommuniserer i liten grad til mennesker med traumeerfaringer, hevder hun. </w:t>
      </w:r>
      <w:r w:rsidRPr="00E65F50">
        <w:rPr>
          <w:rFonts w:ascii="Times New Roman" w:hAnsi="Times New Roman" w:cs="Times New Roman"/>
          <w:sz w:val="24"/>
          <w:szCs w:val="24"/>
          <w:lang w:val="en-US"/>
        </w:rPr>
        <w:t>Et lineært frelsesnarrativ der det nye livet har beseiret døden, risikerer tvert imot</w:t>
      </w:r>
      <w:r w:rsidR="004732C0" w:rsidRPr="00E65F50">
        <w:rPr>
          <w:rFonts w:ascii="Times New Roman" w:hAnsi="Times New Roman" w:cs="Times New Roman"/>
          <w:sz w:val="24"/>
          <w:szCs w:val="24"/>
          <w:lang w:val="en-US"/>
        </w:rPr>
        <w:t xml:space="preserve">, hevder </w:t>
      </w:r>
      <w:r w:rsidR="00A63B14" w:rsidRPr="00E65F50">
        <w:rPr>
          <w:rFonts w:ascii="Times New Roman" w:hAnsi="Times New Roman" w:cs="Times New Roman"/>
          <w:sz w:val="24"/>
          <w:szCs w:val="24"/>
          <w:lang w:val="en-US"/>
        </w:rPr>
        <w:t>Rambo</w:t>
      </w:r>
      <w:r w:rsidR="00CE4A7F" w:rsidRPr="00E65F50">
        <w:rPr>
          <w:rFonts w:ascii="Times New Roman" w:hAnsi="Times New Roman" w:cs="Times New Roman"/>
          <w:sz w:val="24"/>
          <w:szCs w:val="24"/>
          <w:lang w:val="en-US"/>
        </w:rPr>
        <w:t xml:space="preserve"> </w:t>
      </w:r>
      <w:r w:rsidR="00CE4A7F" w:rsidRPr="00E65F50">
        <w:rPr>
          <w:rFonts w:ascii="Times New Roman" w:hAnsi="Times New Roman" w:cs="Times New Roman"/>
          <w:sz w:val="24"/>
          <w:szCs w:val="24"/>
          <w:lang w:val="en-US"/>
        </w:rPr>
        <w:fldChar w:fldCharType="begin"/>
      </w:r>
      <w:r w:rsidR="00CE4A7F" w:rsidRPr="00E65F50">
        <w:rPr>
          <w:rFonts w:ascii="Times New Roman" w:hAnsi="Times New Roman" w:cs="Times New Roman"/>
          <w:sz w:val="24"/>
          <w:szCs w:val="24"/>
          <w:lang w:val="en-US"/>
        </w:rPr>
        <w:instrText xml:space="preserve"> ADDIN EN.CITE &lt;EndNote&gt;&lt;Cite ExcludeAuth="1"&gt;&lt;Author&gt;Rambo&lt;/Author&gt;&lt;Year&gt;2010&lt;/Year&gt;&lt;RecNum&gt;7&lt;/RecNum&gt;&lt;Pages&gt;6&lt;/Pages&gt;&lt;DisplayText&gt;(2010: 6)&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CE4A7F" w:rsidRPr="00E65F50">
        <w:rPr>
          <w:rFonts w:ascii="Times New Roman" w:hAnsi="Times New Roman" w:cs="Times New Roman"/>
          <w:sz w:val="24"/>
          <w:szCs w:val="24"/>
          <w:lang w:val="en-US"/>
        </w:rPr>
        <w:fldChar w:fldCharType="separate"/>
      </w:r>
      <w:r w:rsidR="00CE4A7F" w:rsidRPr="00E65F50">
        <w:rPr>
          <w:rFonts w:ascii="Times New Roman" w:hAnsi="Times New Roman" w:cs="Times New Roman"/>
          <w:noProof/>
          <w:sz w:val="24"/>
          <w:szCs w:val="24"/>
          <w:lang w:val="en-US"/>
        </w:rPr>
        <w:t>(2010: 6)</w:t>
      </w:r>
      <w:r w:rsidR="00CE4A7F" w:rsidRPr="00E65F50">
        <w:rPr>
          <w:rFonts w:ascii="Times New Roman" w:hAnsi="Times New Roman" w:cs="Times New Roman"/>
          <w:sz w:val="24"/>
          <w:szCs w:val="24"/>
          <w:lang w:val="en-US"/>
        </w:rPr>
        <w:fldChar w:fldCharType="end"/>
      </w:r>
      <w:r w:rsidRPr="00E65F50">
        <w:rPr>
          <w:rFonts w:ascii="Times New Roman" w:hAnsi="Times New Roman" w:cs="Times New Roman"/>
          <w:sz w:val="24"/>
          <w:szCs w:val="24"/>
          <w:lang w:val="en-US"/>
        </w:rPr>
        <w:t xml:space="preserve"> </w:t>
      </w:r>
      <w:r w:rsidR="00797DE2" w:rsidRPr="00E65F50">
        <w:rPr>
          <w:rFonts w:ascii="Times New Roman" w:hAnsi="Times New Roman" w:cs="Times New Roman"/>
          <w:sz w:val="24"/>
          <w:szCs w:val="24"/>
          <w:lang w:val="en-US"/>
        </w:rPr>
        <w:t>«[to] gloss over</w:t>
      </w:r>
      <w:r w:rsidR="00127367" w:rsidRPr="00E65F50">
        <w:rPr>
          <w:rFonts w:ascii="Times New Roman" w:hAnsi="Times New Roman" w:cs="Times New Roman"/>
          <w:sz w:val="24"/>
          <w:szCs w:val="24"/>
          <w:lang w:val="en-US"/>
        </w:rPr>
        <w:t xml:space="preserve"> difficulty, casting it within a larger framework in which the new</w:t>
      </w:r>
      <w:r w:rsidR="007E197D" w:rsidRPr="00E65F50">
        <w:rPr>
          <w:rFonts w:ascii="Times New Roman" w:hAnsi="Times New Roman" w:cs="Times New Roman"/>
          <w:sz w:val="24"/>
          <w:szCs w:val="24"/>
          <w:lang w:val="en-US"/>
        </w:rPr>
        <w:t xml:space="preserve"> replaces the old</w:t>
      </w:r>
      <w:r w:rsidR="001F5916" w:rsidRPr="00E65F50">
        <w:rPr>
          <w:rFonts w:ascii="Times New Roman" w:hAnsi="Times New Roman" w:cs="Times New Roman"/>
          <w:sz w:val="24"/>
          <w:szCs w:val="24"/>
          <w:lang w:val="en-US"/>
        </w:rPr>
        <w:t>, and in which good inevitably wins out over evil</w:t>
      </w:r>
      <w:r w:rsidR="00B4757C" w:rsidRPr="00E65F50">
        <w:rPr>
          <w:rFonts w:ascii="Times New Roman" w:hAnsi="Times New Roman" w:cs="Times New Roman"/>
          <w:sz w:val="24"/>
          <w:szCs w:val="24"/>
          <w:lang w:val="en-US"/>
        </w:rPr>
        <w:t>».</w:t>
      </w:r>
      <w:r w:rsidRPr="00E65F50">
        <w:rPr>
          <w:rFonts w:ascii="Times New Roman" w:hAnsi="Times New Roman" w:cs="Times New Roman"/>
          <w:sz w:val="24"/>
          <w:szCs w:val="24"/>
          <w:lang w:val="en-US"/>
        </w:rPr>
        <w:t xml:space="preserve"> </w:t>
      </w:r>
    </w:p>
    <w:p w14:paraId="05AE5B8E" w14:textId="1AB73D7B"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Rambos</w:t>
      </w:r>
      <w:r w:rsidR="005469E5"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anliggende er ikke å undergrave en tradisjonell teologisk fortolkning av Jesu død og oppstandelse som konstituerende for den kristne tro, ei heller at </w:t>
      </w:r>
      <w:r w:rsidR="00C8718E" w:rsidRPr="00E65F50">
        <w:rPr>
          <w:rFonts w:ascii="Times New Roman" w:hAnsi="Times New Roman" w:cs="Times New Roman"/>
          <w:sz w:val="24"/>
          <w:szCs w:val="24"/>
        </w:rPr>
        <w:t>oppstandelsen</w:t>
      </w:r>
      <w:r w:rsidR="005469E5"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for utallige kristne representerer troens sentrale håp. </w:t>
      </w:r>
      <w:r w:rsidRPr="00E65F50">
        <w:rPr>
          <w:rFonts w:ascii="Times New Roman" w:hAnsi="Times New Roman" w:cs="Times New Roman"/>
          <w:sz w:val="24"/>
          <w:szCs w:val="24"/>
          <w:rPrChange w:id="65" w:author="Einar Eidsaa Edland" w:date="2022-10-26T11:42:00Z">
            <w:rPr>
              <w:rFonts w:ascii="Times New Roman" w:hAnsi="Times New Roman" w:cs="Times New Roman"/>
              <w:color w:val="FF0000"/>
              <w:sz w:val="24"/>
              <w:szCs w:val="24"/>
            </w:rPr>
          </w:rPrChange>
        </w:rPr>
        <w:t>Derimot er ambisjonen å reflektere over hvordan vi kan konstruere komplementerende fortolkninger</w:t>
      </w:r>
      <w:r w:rsidRPr="00E65F50">
        <w:rPr>
          <w:rFonts w:ascii="Times New Roman" w:hAnsi="Times New Roman" w:cs="Times New Roman"/>
          <w:sz w:val="24"/>
          <w:szCs w:val="24"/>
        </w:rPr>
        <w:t xml:space="preserve"> (teologier) </w:t>
      </w:r>
      <w:r w:rsidRPr="00E65F50">
        <w:rPr>
          <w:rFonts w:ascii="Times New Roman" w:hAnsi="Times New Roman" w:cs="Times New Roman"/>
          <w:sz w:val="24"/>
          <w:szCs w:val="24"/>
          <w:rPrChange w:id="66" w:author="Einar Eidsaa Edland" w:date="2022-10-26T11:42:00Z">
            <w:rPr>
              <w:rFonts w:ascii="Times New Roman" w:hAnsi="Times New Roman" w:cs="Times New Roman"/>
              <w:color w:val="FF0000"/>
              <w:sz w:val="24"/>
              <w:szCs w:val="24"/>
            </w:rPr>
          </w:rPrChange>
        </w:rPr>
        <w:t xml:space="preserve">av korset og oppstandelsen i lys av traumeteoriens vektlegging av manglende språk, kollaps i representasjoner og fravær av fremtid og håp. </w:t>
      </w:r>
    </w:p>
    <w:p w14:paraId="402E5993" w14:textId="77777777" w:rsidR="00630DEC"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Traumeerfaringer kan, hevder Rambo</w:t>
      </w:r>
      <w:r w:rsidR="00471791" w:rsidRPr="00E65F50">
        <w:rPr>
          <w:rFonts w:ascii="Times New Roman" w:hAnsi="Times New Roman" w:cs="Times New Roman"/>
          <w:sz w:val="24"/>
          <w:szCs w:val="24"/>
        </w:rPr>
        <w:t xml:space="preserve"> </w:t>
      </w:r>
      <w:r w:rsidR="00471791" w:rsidRPr="00E65F50">
        <w:rPr>
          <w:rFonts w:ascii="Times New Roman" w:hAnsi="Times New Roman" w:cs="Times New Roman"/>
          <w:sz w:val="24"/>
          <w:szCs w:val="24"/>
        </w:rPr>
        <w:fldChar w:fldCharType="begin"/>
      </w:r>
      <w:r w:rsidR="00471791" w:rsidRPr="00E65F50">
        <w:rPr>
          <w:rFonts w:ascii="Times New Roman" w:hAnsi="Times New Roman" w:cs="Times New Roman"/>
          <w:sz w:val="24"/>
          <w:szCs w:val="24"/>
        </w:rPr>
        <w:instrText xml:space="preserve"> ADDIN EN.CITE &lt;EndNote&gt;&lt;Cite ExcludeAuth="1"&gt;&lt;Author&gt;Rambo&lt;/Author&gt;&lt;Year&gt;2010&lt;/Year&gt;&lt;RecNum&gt;7&lt;/RecNum&gt;&lt;Pages&gt;7&lt;/Pages&gt;&lt;DisplayText&gt;(2010: 7)&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471791" w:rsidRPr="00E65F50">
        <w:rPr>
          <w:rFonts w:ascii="Times New Roman" w:hAnsi="Times New Roman" w:cs="Times New Roman"/>
          <w:sz w:val="24"/>
          <w:szCs w:val="24"/>
        </w:rPr>
        <w:fldChar w:fldCharType="separate"/>
      </w:r>
      <w:r w:rsidR="00471791" w:rsidRPr="00E65F50">
        <w:rPr>
          <w:rFonts w:ascii="Times New Roman" w:hAnsi="Times New Roman" w:cs="Times New Roman"/>
          <w:noProof/>
          <w:sz w:val="24"/>
          <w:szCs w:val="24"/>
        </w:rPr>
        <w:t>(2010: 7)</w:t>
      </w:r>
      <w:r w:rsidR="00471791" w:rsidRPr="00E65F50">
        <w:rPr>
          <w:rFonts w:ascii="Times New Roman" w:hAnsi="Times New Roman" w:cs="Times New Roman"/>
          <w:sz w:val="24"/>
          <w:szCs w:val="24"/>
        </w:rPr>
        <w:fldChar w:fldCharType="end"/>
      </w:r>
      <w:r w:rsidRPr="00E65F50">
        <w:rPr>
          <w:rFonts w:ascii="Times New Roman" w:hAnsi="Times New Roman" w:cs="Times New Roman"/>
          <w:sz w:val="24"/>
          <w:szCs w:val="24"/>
        </w:rPr>
        <w:t>, for den utsatte oppleves som et møte med døden. Ikke i bokstavelig forstand, men som en hendelse eller opplevelse som radikalt endrer alt den utsatte vet om væren-i-verden og måter å håndtere denne på. Livet etter døden handler for den traumeutsatte derfor ikke om et utenomjordisk liv etter tidens ende. Heller er det slik at det som kommer «etter» blir et spørsmål om «ettervirkninger», det som ingen ende vil ta.</w:t>
      </w:r>
      <w:r w:rsidRPr="00E65F50">
        <w:rPr>
          <w:rFonts w:ascii="Times New Roman" w:hAnsi="Times New Roman" w:cs="Times New Roman"/>
          <w:sz w:val="24"/>
          <w:szCs w:val="24"/>
          <w:rPrChange w:id="67" w:author="Einar Eidsaa Edland" w:date="2022-10-26T11:42:00Z">
            <w:rPr>
              <w:rFonts w:ascii="Times New Roman" w:hAnsi="Times New Roman" w:cs="Times New Roman"/>
              <w:color w:val="FF0000"/>
              <w:sz w:val="24"/>
              <w:szCs w:val="24"/>
            </w:rPr>
          </w:rPrChange>
        </w:rPr>
        <w:t xml:space="preserve"> For den traumatiserte </w:t>
      </w:r>
      <w:r w:rsidRPr="00E65F50">
        <w:rPr>
          <w:rFonts w:ascii="Times New Roman" w:hAnsi="Times New Roman" w:cs="Times New Roman"/>
          <w:i/>
          <w:iCs/>
          <w:sz w:val="24"/>
          <w:szCs w:val="24"/>
          <w:rPrChange w:id="68" w:author="Einar Eidsaa Edland" w:date="2022-10-26T11:42:00Z">
            <w:rPr>
              <w:rFonts w:ascii="Times New Roman" w:hAnsi="Times New Roman" w:cs="Times New Roman"/>
              <w:i/>
              <w:iCs/>
              <w:color w:val="FF0000"/>
              <w:sz w:val="24"/>
              <w:szCs w:val="24"/>
            </w:rPr>
          </w:rPrChange>
        </w:rPr>
        <w:t>over</w:t>
      </w:r>
      <w:r w:rsidRPr="00E65F50">
        <w:rPr>
          <w:rFonts w:ascii="Times New Roman" w:hAnsi="Times New Roman" w:cs="Times New Roman"/>
          <w:sz w:val="24"/>
          <w:szCs w:val="24"/>
          <w:rPrChange w:id="69" w:author="Einar Eidsaa Edland" w:date="2022-10-26T11:42:00Z">
            <w:rPr>
              <w:rFonts w:ascii="Times New Roman" w:hAnsi="Times New Roman" w:cs="Times New Roman"/>
              <w:color w:val="FF0000"/>
              <w:sz w:val="24"/>
              <w:szCs w:val="24"/>
            </w:rPr>
          </w:rPrChange>
        </w:rPr>
        <w:t>-lever, men livet er likevel for alltid endret</w:t>
      </w:r>
      <w:r w:rsidRPr="00E65F50">
        <w:rPr>
          <w:rFonts w:ascii="Times New Roman" w:hAnsi="Times New Roman" w:cs="Times New Roman"/>
          <w:sz w:val="24"/>
          <w:szCs w:val="24"/>
        </w:rPr>
        <w:t xml:space="preserve">; livet etter «døden» går ubønnhørlig videre, men nå med erfaringen av død som kontinuerlig tilstedeværende. </w:t>
      </w:r>
    </w:p>
    <w:p w14:paraId="59C81A6A" w14:textId="3D551AD4"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For den som lever med traumeerfaringer eksisterer det ikke lenger ett tydelig skille mellom </w:t>
      </w:r>
      <w:r w:rsidRPr="00E65F50">
        <w:rPr>
          <w:rFonts w:ascii="Times New Roman" w:hAnsi="Times New Roman" w:cs="Times New Roman"/>
          <w:i/>
          <w:iCs/>
          <w:sz w:val="24"/>
          <w:szCs w:val="24"/>
        </w:rPr>
        <w:t>før</w:t>
      </w:r>
      <w:r w:rsidRPr="00E65F50">
        <w:rPr>
          <w:rFonts w:ascii="Times New Roman" w:hAnsi="Times New Roman" w:cs="Times New Roman"/>
          <w:sz w:val="24"/>
          <w:szCs w:val="24"/>
        </w:rPr>
        <w:t xml:space="preserve"> og </w:t>
      </w:r>
      <w:r w:rsidRPr="00E65F50">
        <w:rPr>
          <w:rFonts w:ascii="Times New Roman" w:hAnsi="Times New Roman" w:cs="Times New Roman"/>
          <w:i/>
          <w:iCs/>
          <w:sz w:val="24"/>
          <w:szCs w:val="24"/>
        </w:rPr>
        <w:t>etter</w:t>
      </w:r>
      <w:r w:rsidRPr="00E65F50">
        <w:rPr>
          <w:rFonts w:ascii="Times New Roman" w:hAnsi="Times New Roman" w:cs="Times New Roman"/>
          <w:sz w:val="24"/>
          <w:szCs w:val="24"/>
        </w:rPr>
        <w:t xml:space="preserve">; mellom, </w:t>
      </w:r>
      <w:r w:rsidRPr="00E65F50">
        <w:rPr>
          <w:rFonts w:ascii="Times New Roman" w:hAnsi="Times New Roman" w:cs="Times New Roman"/>
          <w:i/>
          <w:iCs/>
          <w:sz w:val="24"/>
          <w:szCs w:val="24"/>
        </w:rPr>
        <w:t>liv</w:t>
      </w:r>
      <w:r w:rsidRPr="00E65F50">
        <w:rPr>
          <w:rFonts w:ascii="Times New Roman" w:hAnsi="Times New Roman" w:cs="Times New Roman"/>
          <w:sz w:val="24"/>
          <w:szCs w:val="24"/>
        </w:rPr>
        <w:t xml:space="preserve"> og </w:t>
      </w:r>
      <w:r w:rsidRPr="00E65F50">
        <w:rPr>
          <w:rFonts w:ascii="Times New Roman" w:hAnsi="Times New Roman" w:cs="Times New Roman"/>
          <w:i/>
          <w:iCs/>
          <w:sz w:val="24"/>
          <w:szCs w:val="24"/>
        </w:rPr>
        <w:t>død</w:t>
      </w:r>
      <w:r w:rsidRPr="00E65F50">
        <w:rPr>
          <w:rFonts w:ascii="Times New Roman" w:hAnsi="Times New Roman" w:cs="Times New Roman"/>
          <w:sz w:val="24"/>
          <w:szCs w:val="24"/>
        </w:rPr>
        <w:t>. Den utsatte befinner seg i et kaotisk (middel-</w:t>
      </w:r>
      <w:r w:rsidR="005469E5" w:rsidRPr="00E65F50">
        <w:rPr>
          <w:rFonts w:ascii="Times New Roman" w:hAnsi="Times New Roman" w:cs="Times New Roman"/>
          <w:sz w:val="24"/>
          <w:szCs w:val="24"/>
        </w:rPr>
        <w:t>)</w:t>
      </w:r>
      <w:r w:rsidRPr="00E65F50">
        <w:rPr>
          <w:rFonts w:ascii="Times New Roman" w:hAnsi="Times New Roman" w:cs="Times New Roman"/>
          <w:sz w:val="24"/>
          <w:szCs w:val="24"/>
        </w:rPr>
        <w:t xml:space="preserve">landskap </w:t>
      </w:r>
      <w:r w:rsidR="005469E5" w:rsidRPr="00E65F50">
        <w:rPr>
          <w:rFonts w:ascii="Times New Roman" w:hAnsi="Times New Roman" w:cs="Times New Roman"/>
          <w:sz w:val="24"/>
          <w:szCs w:val="24"/>
        </w:rPr>
        <w:t>de</w:t>
      </w:r>
      <w:r w:rsidRPr="00E65F50">
        <w:rPr>
          <w:rFonts w:ascii="Times New Roman" w:hAnsi="Times New Roman" w:cs="Times New Roman"/>
          <w:sz w:val="24"/>
          <w:szCs w:val="24"/>
        </w:rPr>
        <w:t>r døden er en del av livet og livet en del av døden – og hvor opplevelsen er at det ikke finnes en slutt, bare et evig her og nå. Vi må derfor tenke nytt rundt «slutten», sier Rambo</w:t>
      </w:r>
      <w:r w:rsidR="00471791" w:rsidRPr="00E65F50">
        <w:rPr>
          <w:rFonts w:ascii="Times New Roman" w:hAnsi="Times New Roman" w:cs="Times New Roman"/>
          <w:sz w:val="24"/>
          <w:szCs w:val="24"/>
        </w:rPr>
        <w:t xml:space="preserve"> </w:t>
      </w:r>
      <w:r w:rsidR="00471791" w:rsidRPr="00E65F50">
        <w:rPr>
          <w:rFonts w:ascii="Times New Roman" w:hAnsi="Times New Roman" w:cs="Times New Roman"/>
          <w:sz w:val="24"/>
          <w:szCs w:val="24"/>
        </w:rPr>
        <w:fldChar w:fldCharType="begin"/>
      </w:r>
      <w:r w:rsidR="00471791" w:rsidRPr="00E65F50">
        <w:rPr>
          <w:rFonts w:ascii="Times New Roman" w:hAnsi="Times New Roman" w:cs="Times New Roman"/>
          <w:sz w:val="24"/>
          <w:szCs w:val="24"/>
        </w:rPr>
        <w:instrText xml:space="preserve"> ADDIN EN.CITE &lt;EndNote&gt;&lt;Cite ExcludeAuth="1"&gt;&lt;Author&gt;Rambo&lt;/Author&gt;&lt;Year&gt;2010&lt;/Year&gt;&lt;RecNum&gt;7&lt;/RecNum&gt;&lt;Pages&gt;15-17&lt;/Pages&gt;&lt;DisplayText&gt;(2010: 15-17)&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471791" w:rsidRPr="00E65F50">
        <w:rPr>
          <w:rFonts w:ascii="Times New Roman" w:hAnsi="Times New Roman" w:cs="Times New Roman"/>
          <w:sz w:val="24"/>
          <w:szCs w:val="24"/>
        </w:rPr>
        <w:fldChar w:fldCharType="separate"/>
      </w:r>
      <w:r w:rsidR="00471791" w:rsidRPr="00E65F50">
        <w:rPr>
          <w:rFonts w:ascii="Times New Roman" w:hAnsi="Times New Roman" w:cs="Times New Roman"/>
          <w:noProof/>
          <w:sz w:val="24"/>
          <w:szCs w:val="24"/>
        </w:rPr>
        <w:t>(2010: 15</w:t>
      </w:r>
      <w:r w:rsidR="00630DEC" w:rsidRPr="00E65F50">
        <w:rPr>
          <w:rFonts w:ascii="Times New Roman" w:hAnsi="Times New Roman" w:cs="Times New Roman"/>
          <w:noProof/>
          <w:sz w:val="24"/>
          <w:szCs w:val="24"/>
        </w:rPr>
        <w:t>–</w:t>
      </w:r>
      <w:r w:rsidR="00471791" w:rsidRPr="00E65F50">
        <w:rPr>
          <w:rFonts w:ascii="Times New Roman" w:hAnsi="Times New Roman" w:cs="Times New Roman"/>
          <w:noProof/>
          <w:sz w:val="24"/>
          <w:szCs w:val="24"/>
        </w:rPr>
        <w:t>17)</w:t>
      </w:r>
      <w:r w:rsidR="00471791" w:rsidRPr="00E65F50">
        <w:rPr>
          <w:rFonts w:ascii="Times New Roman" w:hAnsi="Times New Roman" w:cs="Times New Roman"/>
          <w:sz w:val="24"/>
          <w:szCs w:val="24"/>
        </w:rPr>
        <w:fldChar w:fldCharType="end"/>
      </w:r>
      <w:r w:rsidRPr="00E65F50">
        <w:rPr>
          <w:rFonts w:ascii="Times New Roman" w:hAnsi="Times New Roman" w:cs="Times New Roman"/>
          <w:sz w:val="24"/>
          <w:szCs w:val="24"/>
        </w:rPr>
        <w:t>. Teologiseringen må starte ved slutten forstått som livet etter «døden» og ta sitt utgangspunkt i ettervirkningene og spørre hva slags former for liv som kan komme ut av erfaringen av det vonde som vedvarer?</w:t>
      </w:r>
    </w:p>
    <w:p w14:paraId="61A2F984" w14:textId="3EFF6764"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I sin søken etter svar på spørsmålet tar Rambo </w:t>
      </w:r>
      <w:r w:rsidRPr="00E65F50">
        <w:rPr>
          <w:rFonts w:ascii="Times New Roman" w:hAnsi="Times New Roman" w:cs="Times New Roman"/>
          <w:sz w:val="24"/>
          <w:szCs w:val="24"/>
        </w:rPr>
        <w:fldChar w:fldCharType="begin"/>
      </w:r>
      <w:r w:rsidR="00F44745" w:rsidRPr="00E65F50">
        <w:rPr>
          <w:rFonts w:ascii="Times New Roman" w:hAnsi="Times New Roman" w:cs="Times New Roman"/>
          <w:sz w:val="24"/>
          <w:szCs w:val="24"/>
        </w:rPr>
        <w:instrText xml:space="preserve"> ADDIN EN.CITE &lt;EndNote&gt;&lt;Cite ExcludeAuth="1"&gt;&lt;Author&gt;Rambo&lt;/Author&gt;&lt;Year&gt;2010&lt;/Year&gt;&lt;RecNum&gt;7&lt;/RecNum&gt;&lt;Pages&gt;45-54&lt;/Pages&gt;&lt;DisplayText&gt;(2010: 45-54)&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Pr="00E65F50">
        <w:rPr>
          <w:rFonts w:ascii="Times New Roman" w:hAnsi="Times New Roman" w:cs="Times New Roman"/>
          <w:sz w:val="24"/>
          <w:szCs w:val="24"/>
        </w:rPr>
        <w:fldChar w:fldCharType="separate"/>
      </w:r>
      <w:r w:rsidR="00F44745" w:rsidRPr="00E65F50">
        <w:rPr>
          <w:rFonts w:ascii="Times New Roman" w:hAnsi="Times New Roman" w:cs="Times New Roman"/>
          <w:noProof/>
          <w:sz w:val="24"/>
          <w:szCs w:val="24"/>
        </w:rPr>
        <w:t>(2010: 45</w:t>
      </w:r>
      <w:r w:rsidR="00630DEC" w:rsidRPr="00E65F50">
        <w:rPr>
          <w:rFonts w:ascii="Times New Roman" w:hAnsi="Times New Roman" w:cs="Times New Roman"/>
          <w:noProof/>
          <w:sz w:val="24"/>
          <w:szCs w:val="24"/>
        </w:rPr>
        <w:t>–</w:t>
      </w:r>
      <w:r w:rsidR="00F44745" w:rsidRPr="00E65F50">
        <w:rPr>
          <w:rFonts w:ascii="Times New Roman" w:hAnsi="Times New Roman" w:cs="Times New Roman"/>
          <w:noProof/>
          <w:sz w:val="24"/>
          <w:szCs w:val="24"/>
        </w:rPr>
        <w:t>54)</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utgangspunkt i en av de viktigste katolske teologe</w:t>
      </w:r>
      <w:r w:rsidR="00630DEC" w:rsidRPr="00E65F50">
        <w:rPr>
          <w:rFonts w:ascii="Times New Roman" w:hAnsi="Times New Roman" w:cs="Times New Roman"/>
          <w:sz w:val="24"/>
          <w:szCs w:val="24"/>
        </w:rPr>
        <w:t>ne</w:t>
      </w:r>
      <w:r w:rsidRPr="00E65F50">
        <w:rPr>
          <w:rFonts w:ascii="Times New Roman" w:hAnsi="Times New Roman" w:cs="Times New Roman"/>
          <w:sz w:val="24"/>
          <w:szCs w:val="24"/>
        </w:rPr>
        <w:t xml:space="preserve"> i forrige århundre, Hans Urs Von Balthasar</w:t>
      </w:r>
      <w:r w:rsidR="00796DCB" w:rsidRPr="00E65F50">
        <w:rPr>
          <w:rFonts w:ascii="Times New Roman" w:hAnsi="Times New Roman" w:cs="Times New Roman"/>
          <w:sz w:val="24"/>
          <w:szCs w:val="24"/>
        </w:rPr>
        <w:t xml:space="preserve"> </w:t>
      </w:r>
      <w:r w:rsidR="00796DCB" w:rsidRPr="00E65F50">
        <w:rPr>
          <w:rFonts w:ascii="Times New Roman" w:hAnsi="Times New Roman" w:cs="Times New Roman"/>
          <w:sz w:val="24"/>
          <w:szCs w:val="24"/>
        </w:rPr>
        <w:fldChar w:fldCharType="begin"/>
      </w:r>
      <w:r w:rsidR="00113249" w:rsidRPr="00E65F50">
        <w:rPr>
          <w:rFonts w:ascii="Times New Roman" w:hAnsi="Times New Roman" w:cs="Times New Roman"/>
          <w:sz w:val="24"/>
          <w:szCs w:val="24"/>
        </w:rPr>
        <w:instrText xml:space="preserve"> ADDIN EN.CITE &lt;EndNote&gt;&lt;Cite ExcludeAuth="1"&gt;&lt;Author&gt;von Balthasar&lt;/Author&gt;&lt;Year&gt;1989&lt;/Year&gt;&lt;RecNum&gt;51&lt;/RecNum&gt;&lt;DisplayText&gt;(1989, 2005)&lt;/DisplayText&gt;&lt;record&gt;&lt;rec-number&gt;51&lt;/rec-number&gt;&lt;foreign-keys&gt;&lt;key app="EN" db-id="2perf02woa0z5wew9f95x9tptffrdffzezvv" timestamp="1633002550"&gt;51&lt;/key&gt;&lt;/foreign-keys&gt;&lt;ref-type name="Book"&gt;6&lt;/ref-type&gt;&lt;contributors&gt;&lt;authors&gt;&lt;author&gt;von Balthasar, H.U.&lt;/author&gt;&lt;/authors&gt;&lt;/contributors&gt;&lt;titles&gt;&lt;title&gt;You Crown the Year with Your Goodness: Radio Sermons&lt;/title&gt;&lt;/titles&gt;&lt;dates&gt;&lt;year&gt;1989&lt;/year&gt;&lt;/dates&gt;&lt;publisher&gt;Ignatius Press&lt;/publisher&gt;&lt;isbn&gt;9781681496399&lt;/isbn&gt;&lt;urls&gt;&lt;related-urls&gt;&lt;url&gt;https://books.google.no/books?id=QY1HDwAAQBAJ&lt;/url&gt;&lt;/related-urls&gt;&lt;/urls&gt;&lt;/record&gt;&lt;/Cite&gt;&lt;Cite ExcludeAuth="1"&gt;&lt;Author&gt;von Balthasar&lt;/Author&gt;&lt;Year&gt;2005&lt;/Year&gt;&lt;RecNum&gt;53&lt;/RecNum&gt;&lt;record&gt;&lt;rec-number&gt;53&lt;/rec-number&gt;&lt;foreign-keys&gt;&lt;key app="EN" db-id="2perf02woa0z5wew9f95x9tptffrdffzezvv" timestamp="1633002819"&gt;53&lt;/key&gt;&lt;/foreign-keys&gt;&lt;ref-type name="Book"&gt;6&lt;/ref-type&gt;&lt;contributors&gt;&lt;authors&gt;&lt;author&gt;von Balthasar, H.U.&lt;/author&gt;&lt;/authors&gt;&lt;subsidiary-authors&gt;&lt;author&gt;Nichols, A.&lt;/author&gt;&lt;/subsidiary-authors&gt;&lt;/contributors&gt;&lt;titles&gt;&lt;title&gt;Mysterium Paschale: The Mystery of Easter&lt;/title&gt;&lt;/titles&gt;&lt;dates&gt;&lt;year&gt;2005&lt;/year&gt;&lt;/dates&gt;&lt;publisher&gt;Ignatius Press&lt;/publisher&gt;&lt;isbn&gt;9781586172862&lt;/isbn&gt;&lt;urls&gt;&lt;related-urls&gt;&lt;url&gt;https://books.google.no/books?id=L6uoQgAACAAJ&lt;/url&gt;&lt;/related-urls&gt;&lt;/urls&gt;&lt;/record&gt;&lt;/Cite&gt;&lt;/EndNote&gt;</w:instrText>
      </w:r>
      <w:r w:rsidR="00796DCB" w:rsidRPr="00E65F50">
        <w:rPr>
          <w:rFonts w:ascii="Times New Roman" w:hAnsi="Times New Roman" w:cs="Times New Roman"/>
          <w:sz w:val="24"/>
          <w:szCs w:val="24"/>
        </w:rPr>
        <w:fldChar w:fldCharType="separate"/>
      </w:r>
      <w:r w:rsidR="00113249" w:rsidRPr="00E65F50">
        <w:rPr>
          <w:rFonts w:ascii="Times New Roman" w:hAnsi="Times New Roman" w:cs="Times New Roman"/>
          <w:noProof/>
          <w:sz w:val="24"/>
          <w:szCs w:val="24"/>
        </w:rPr>
        <w:t>(1989, 2005)</w:t>
      </w:r>
      <w:r w:rsidR="00796DCB" w:rsidRPr="00E65F50">
        <w:rPr>
          <w:rFonts w:ascii="Times New Roman" w:hAnsi="Times New Roman" w:cs="Times New Roman"/>
          <w:sz w:val="24"/>
          <w:szCs w:val="24"/>
        </w:rPr>
        <w:fldChar w:fldCharType="end"/>
      </w:r>
      <w:r w:rsidR="00630DEC" w:rsidRPr="00E65F50">
        <w:rPr>
          <w:rFonts w:ascii="Times New Roman" w:hAnsi="Times New Roman" w:cs="Times New Roman"/>
          <w:sz w:val="24"/>
          <w:szCs w:val="24"/>
        </w:rPr>
        <w:t>.</w:t>
      </w:r>
      <w:r w:rsidR="003D0BB8" w:rsidRPr="00E65F50">
        <w:rPr>
          <w:rStyle w:val="Sluttnotereferanse"/>
          <w:rFonts w:ascii="Times New Roman" w:hAnsi="Times New Roman" w:cs="Times New Roman"/>
          <w:sz w:val="24"/>
          <w:szCs w:val="24"/>
        </w:rPr>
        <w:endnoteReference w:id="10"/>
      </w:r>
      <w:r w:rsidRPr="00E65F50">
        <w:rPr>
          <w:rFonts w:ascii="Times New Roman" w:hAnsi="Times New Roman" w:cs="Times New Roman"/>
          <w:sz w:val="24"/>
          <w:szCs w:val="24"/>
        </w:rPr>
        <w:t xml:space="preserve"> Han var opptatt av at teologien i for liten grad hadde reflektert tilstrekkelig rundt </w:t>
      </w:r>
      <w:r w:rsidR="00630DEC" w:rsidRPr="00E65F50">
        <w:rPr>
          <w:rFonts w:ascii="Times New Roman" w:hAnsi="Times New Roman" w:cs="Times New Roman"/>
          <w:i/>
          <w:sz w:val="24"/>
          <w:szCs w:val="24"/>
        </w:rPr>
        <w:t>h</w:t>
      </w:r>
      <w:r w:rsidRPr="00E65F50">
        <w:rPr>
          <w:rFonts w:ascii="Times New Roman" w:hAnsi="Times New Roman" w:cs="Times New Roman"/>
          <w:i/>
          <w:iCs/>
          <w:sz w:val="24"/>
          <w:szCs w:val="24"/>
        </w:rPr>
        <w:t>ellige lørdag</w:t>
      </w:r>
      <w:r w:rsidRPr="00E65F50">
        <w:rPr>
          <w:rFonts w:ascii="Times New Roman" w:hAnsi="Times New Roman" w:cs="Times New Roman"/>
          <w:sz w:val="24"/>
          <w:szCs w:val="24"/>
        </w:rPr>
        <w:t xml:space="preserve">, dagen mellom </w:t>
      </w:r>
      <w:r w:rsidR="00630DEC" w:rsidRPr="00E65F50">
        <w:rPr>
          <w:rFonts w:ascii="Times New Roman" w:hAnsi="Times New Roman" w:cs="Times New Roman"/>
          <w:sz w:val="24"/>
          <w:szCs w:val="24"/>
        </w:rPr>
        <w:t>l</w:t>
      </w:r>
      <w:r w:rsidRPr="00E65F50">
        <w:rPr>
          <w:rFonts w:ascii="Times New Roman" w:hAnsi="Times New Roman" w:cs="Times New Roman"/>
          <w:sz w:val="24"/>
          <w:szCs w:val="24"/>
        </w:rPr>
        <w:t xml:space="preserve">angfredag og </w:t>
      </w:r>
      <w:r w:rsidR="00630DEC" w:rsidRPr="00E65F50">
        <w:rPr>
          <w:rFonts w:ascii="Times New Roman" w:hAnsi="Times New Roman" w:cs="Times New Roman"/>
          <w:sz w:val="24"/>
          <w:szCs w:val="24"/>
        </w:rPr>
        <w:t>p</w:t>
      </w:r>
      <w:r w:rsidRPr="00E65F50">
        <w:rPr>
          <w:rFonts w:ascii="Times New Roman" w:hAnsi="Times New Roman" w:cs="Times New Roman"/>
          <w:sz w:val="24"/>
          <w:szCs w:val="24"/>
        </w:rPr>
        <w:t xml:space="preserve">åskemorgen. I dialog med mystikeren Adrienne von Speyr, som </w:t>
      </w:r>
      <w:r w:rsidRPr="00E65F50">
        <w:rPr>
          <w:rFonts w:ascii="Times New Roman" w:hAnsi="Times New Roman" w:cs="Times New Roman"/>
          <w:sz w:val="24"/>
          <w:szCs w:val="24"/>
        </w:rPr>
        <w:lastRenderedPageBreak/>
        <w:t xml:space="preserve">gjennom årtier hadde mystiske erfaringer hvor hun opplevde å ta del i Jesu nedstigning i dødsriket, reflekterte Balthasar over betydningen av </w:t>
      </w:r>
      <w:r w:rsidR="00630DEC" w:rsidRPr="00E65F50">
        <w:rPr>
          <w:rFonts w:ascii="Times New Roman" w:hAnsi="Times New Roman" w:cs="Times New Roman"/>
          <w:sz w:val="24"/>
          <w:szCs w:val="24"/>
        </w:rPr>
        <w:t>h</w:t>
      </w:r>
      <w:r w:rsidRPr="00E65F50">
        <w:rPr>
          <w:rFonts w:ascii="Times New Roman" w:hAnsi="Times New Roman" w:cs="Times New Roman"/>
          <w:sz w:val="24"/>
          <w:szCs w:val="24"/>
        </w:rPr>
        <w:t>ellige lørdag</w:t>
      </w:r>
      <w:r w:rsidR="00630DEC" w:rsidRPr="00E65F50">
        <w:rPr>
          <w:rFonts w:ascii="Times New Roman" w:hAnsi="Times New Roman" w:cs="Times New Roman"/>
          <w:sz w:val="24"/>
          <w:szCs w:val="24"/>
        </w:rPr>
        <w:t>,</w:t>
      </w:r>
      <w:r w:rsidRPr="00E65F50">
        <w:rPr>
          <w:rFonts w:ascii="Times New Roman" w:hAnsi="Times New Roman" w:cs="Times New Roman"/>
          <w:sz w:val="24"/>
          <w:szCs w:val="24"/>
        </w:rPr>
        <w:t xml:space="preserve"> dagen da Jesus erfarte lidelsen til den fortapte sjel i helvete. Balthasar var av den oppfatning av at teologien hadde forhastet seg til det nye livet i oppstandelsen og dermed mistet noe viktig av syne. Nemlig å ta seg tid til, og dvele ved, at på </w:t>
      </w:r>
      <w:r w:rsidR="00630DEC" w:rsidRPr="00E65F50">
        <w:rPr>
          <w:rFonts w:ascii="Times New Roman" w:hAnsi="Times New Roman" w:cs="Times New Roman"/>
          <w:sz w:val="24"/>
          <w:szCs w:val="24"/>
        </w:rPr>
        <w:t>h</w:t>
      </w:r>
      <w:r w:rsidRPr="00E65F50">
        <w:rPr>
          <w:rFonts w:ascii="Times New Roman" w:hAnsi="Times New Roman" w:cs="Times New Roman"/>
          <w:sz w:val="24"/>
          <w:szCs w:val="24"/>
        </w:rPr>
        <w:t xml:space="preserve">ellige lørdag var Gud faktisk død. </w:t>
      </w:r>
      <w:r w:rsidRPr="00E65F50">
        <w:rPr>
          <w:rFonts w:ascii="Times New Roman" w:hAnsi="Times New Roman" w:cs="Times New Roman"/>
          <w:sz w:val="24"/>
          <w:szCs w:val="24"/>
          <w:rPrChange w:id="70" w:author="Einar Eidsaa Edland" w:date="2022-10-26T11:42:00Z">
            <w:rPr>
              <w:rFonts w:ascii="Times New Roman" w:hAnsi="Times New Roman" w:cs="Times New Roman"/>
              <w:color w:val="FF0000"/>
              <w:sz w:val="24"/>
              <w:szCs w:val="24"/>
            </w:rPr>
          </w:rPrChange>
        </w:rPr>
        <w:t xml:space="preserve">I sine teologiske utlegninger antydet også Balthasar at det var </w:t>
      </w:r>
      <w:r w:rsidR="005749AA" w:rsidRPr="00E65F50">
        <w:rPr>
          <w:rFonts w:ascii="Times New Roman" w:hAnsi="Times New Roman" w:cs="Times New Roman"/>
          <w:sz w:val="24"/>
          <w:szCs w:val="24"/>
          <w:rPrChange w:id="71" w:author="Einar Eidsaa Edland" w:date="2022-10-26T11:42:00Z">
            <w:rPr>
              <w:rFonts w:ascii="Times New Roman" w:hAnsi="Times New Roman" w:cs="Times New Roman"/>
              <w:color w:val="FF0000"/>
              <w:sz w:val="24"/>
              <w:szCs w:val="24"/>
            </w:rPr>
          </w:rPrChange>
        </w:rPr>
        <w:t>h</w:t>
      </w:r>
      <w:r w:rsidRPr="00E65F50">
        <w:rPr>
          <w:rFonts w:ascii="Times New Roman" w:hAnsi="Times New Roman" w:cs="Times New Roman"/>
          <w:sz w:val="24"/>
          <w:szCs w:val="24"/>
          <w:rPrChange w:id="72" w:author="Einar Eidsaa Edland" w:date="2022-10-26T11:42:00Z">
            <w:rPr>
              <w:rFonts w:ascii="Times New Roman" w:hAnsi="Times New Roman" w:cs="Times New Roman"/>
              <w:color w:val="FF0000"/>
              <w:sz w:val="24"/>
              <w:szCs w:val="24"/>
            </w:rPr>
          </w:rPrChange>
        </w:rPr>
        <w:t xml:space="preserve">ellige lørdag, heller enn </w:t>
      </w:r>
      <w:r w:rsidR="005749AA" w:rsidRPr="00E65F50">
        <w:rPr>
          <w:rFonts w:ascii="Times New Roman" w:hAnsi="Times New Roman" w:cs="Times New Roman"/>
          <w:sz w:val="24"/>
          <w:szCs w:val="24"/>
          <w:rPrChange w:id="73" w:author="Einar Eidsaa Edland" w:date="2022-10-26T11:42:00Z">
            <w:rPr>
              <w:rFonts w:ascii="Times New Roman" w:hAnsi="Times New Roman" w:cs="Times New Roman"/>
              <w:color w:val="FF0000"/>
              <w:sz w:val="24"/>
              <w:szCs w:val="24"/>
            </w:rPr>
          </w:rPrChange>
        </w:rPr>
        <w:t>p</w:t>
      </w:r>
      <w:r w:rsidRPr="00E65F50">
        <w:rPr>
          <w:rFonts w:ascii="Times New Roman" w:hAnsi="Times New Roman" w:cs="Times New Roman"/>
          <w:sz w:val="24"/>
          <w:szCs w:val="24"/>
          <w:rPrChange w:id="74" w:author="Einar Eidsaa Edland" w:date="2022-10-26T11:42:00Z">
            <w:rPr>
              <w:rFonts w:ascii="Times New Roman" w:hAnsi="Times New Roman" w:cs="Times New Roman"/>
              <w:color w:val="FF0000"/>
              <w:sz w:val="24"/>
              <w:szCs w:val="24"/>
            </w:rPr>
          </w:rPrChange>
        </w:rPr>
        <w:t xml:space="preserve">åskedag, som var det forløsende øyeblikket </w:t>
      </w:r>
      <w:r w:rsidR="005749AA" w:rsidRPr="00E65F50">
        <w:rPr>
          <w:rFonts w:ascii="Times New Roman" w:hAnsi="Times New Roman" w:cs="Times New Roman"/>
          <w:sz w:val="24"/>
          <w:szCs w:val="24"/>
          <w:rPrChange w:id="75" w:author="Einar Eidsaa Edland" w:date="2022-10-26T11:42:00Z">
            <w:rPr>
              <w:rFonts w:ascii="Times New Roman" w:hAnsi="Times New Roman" w:cs="Times New Roman"/>
              <w:color w:val="FF0000"/>
              <w:sz w:val="24"/>
              <w:szCs w:val="24"/>
            </w:rPr>
          </w:rPrChange>
        </w:rPr>
        <w:t>–</w:t>
      </w:r>
      <w:r w:rsidRPr="00E65F50">
        <w:rPr>
          <w:rFonts w:ascii="Times New Roman" w:hAnsi="Times New Roman" w:cs="Times New Roman"/>
          <w:sz w:val="24"/>
          <w:szCs w:val="24"/>
          <w:rPrChange w:id="76" w:author="Einar Eidsaa Edland" w:date="2022-10-26T11:42:00Z">
            <w:rPr>
              <w:rFonts w:ascii="Times New Roman" w:hAnsi="Times New Roman" w:cs="Times New Roman"/>
              <w:color w:val="FF0000"/>
              <w:sz w:val="24"/>
              <w:szCs w:val="24"/>
            </w:rPr>
          </w:rPrChange>
        </w:rPr>
        <w:t xml:space="preserve"> det øyeblikk</w:t>
      </w:r>
      <w:r w:rsidR="005749AA" w:rsidRPr="00E65F50">
        <w:rPr>
          <w:rFonts w:ascii="Times New Roman" w:hAnsi="Times New Roman" w:cs="Times New Roman"/>
          <w:sz w:val="24"/>
          <w:szCs w:val="24"/>
          <w:rPrChange w:id="77" w:author="Einar Eidsaa Edland" w:date="2022-10-26T11:42:00Z">
            <w:rPr>
              <w:rFonts w:ascii="Times New Roman" w:hAnsi="Times New Roman" w:cs="Times New Roman"/>
              <w:color w:val="FF0000"/>
              <w:sz w:val="24"/>
              <w:szCs w:val="24"/>
            </w:rPr>
          </w:rPrChange>
        </w:rPr>
        <w:t>et</w:t>
      </w:r>
      <w:r w:rsidRPr="00E65F50">
        <w:rPr>
          <w:rFonts w:ascii="Times New Roman" w:hAnsi="Times New Roman" w:cs="Times New Roman"/>
          <w:sz w:val="24"/>
          <w:szCs w:val="24"/>
          <w:rPrChange w:id="78" w:author="Einar Eidsaa Edland" w:date="2022-10-26T11:42:00Z">
            <w:rPr>
              <w:rFonts w:ascii="Times New Roman" w:hAnsi="Times New Roman" w:cs="Times New Roman"/>
              <w:color w:val="FF0000"/>
              <w:sz w:val="24"/>
              <w:szCs w:val="24"/>
            </w:rPr>
          </w:rPrChange>
        </w:rPr>
        <w:t xml:space="preserve"> d</w:t>
      </w:r>
      <w:r w:rsidR="005749AA" w:rsidRPr="00E65F50">
        <w:rPr>
          <w:rFonts w:ascii="Times New Roman" w:hAnsi="Times New Roman" w:cs="Times New Roman"/>
          <w:sz w:val="24"/>
          <w:szCs w:val="24"/>
          <w:rPrChange w:id="79" w:author="Einar Eidsaa Edland" w:date="2022-10-26T11:42:00Z">
            <w:rPr>
              <w:rFonts w:ascii="Times New Roman" w:hAnsi="Times New Roman" w:cs="Times New Roman"/>
              <w:color w:val="FF0000"/>
              <w:sz w:val="24"/>
              <w:szCs w:val="24"/>
            </w:rPr>
          </w:rPrChange>
        </w:rPr>
        <w:t>a</w:t>
      </w:r>
      <w:r w:rsidRPr="00E65F50">
        <w:rPr>
          <w:rFonts w:ascii="Times New Roman" w:hAnsi="Times New Roman" w:cs="Times New Roman"/>
          <w:sz w:val="24"/>
          <w:szCs w:val="24"/>
          <w:rPrChange w:id="80" w:author="Einar Eidsaa Edland" w:date="2022-10-26T11:42:00Z">
            <w:rPr>
              <w:rFonts w:ascii="Times New Roman" w:hAnsi="Times New Roman" w:cs="Times New Roman"/>
              <w:color w:val="FF0000"/>
              <w:sz w:val="24"/>
              <w:szCs w:val="24"/>
            </w:rPr>
          </w:rPrChange>
        </w:rPr>
        <w:t xml:space="preserve"> Gud var i fullkommen solidaritet med det lidende menneske</w:t>
      </w:r>
      <w:r w:rsidRPr="00E65F50">
        <w:rPr>
          <w:rFonts w:ascii="Times New Roman" w:hAnsi="Times New Roman" w:cs="Times New Roman"/>
          <w:sz w:val="24"/>
          <w:szCs w:val="24"/>
        </w:rPr>
        <w:t>. En Gud</w:t>
      </w:r>
      <w:r w:rsidR="005749AA" w:rsidRPr="00E65F50">
        <w:rPr>
          <w:rFonts w:ascii="Times New Roman" w:hAnsi="Times New Roman" w:cs="Times New Roman"/>
          <w:sz w:val="24"/>
          <w:szCs w:val="24"/>
        </w:rPr>
        <w:t xml:space="preserve"> </w:t>
      </w:r>
      <w:r w:rsidRPr="00E65F50">
        <w:rPr>
          <w:rFonts w:ascii="Times New Roman" w:hAnsi="Times New Roman" w:cs="Times New Roman"/>
          <w:sz w:val="24"/>
          <w:szCs w:val="24"/>
        </w:rPr>
        <w:t>hvis hellige kjærlighet ledet til lidelse i dødsriket for mennesket, kjenner ingen grenser (</w:t>
      </w:r>
      <w:r w:rsidR="00794078" w:rsidRPr="00E65F50">
        <w:rPr>
          <w:rFonts w:ascii="Times New Roman" w:hAnsi="Times New Roman" w:cs="Times New Roman"/>
          <w:sz w:val="24"/>
          <w:szCs w:val="24"/>
        </w:rPr>
        <w:t>Rambo 2010</w:t>
      </w:r>
      <w:r w:rsidRPr="00E65F50">
        <w:rPr>
          <w:rFonts w:ascii="Times New Roman" w:hAnsi="Times New Roman" w:cs="Times New Roman"/>
          <w:sz w:val="24"/>
          <w:szCs w:val="24"/>
        </w:rPr>
        <w:t xml:space="preserve">). </w:t>
      </w:r>
    </w:p>
    <w:p w14:paraId="2E565111" w14:textId="254CB4AC" w:rsidR="00E516AE"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Ut fra denne forestillingen og refleksjonen sier Rambo</w:t>
      </w:r>
      <w:r w:rsidR="00525842" w:rsidRPr="00E65F50">
        <w:rPr>
          <w:rFonts w:ascii="Times New Roman" w:hAnsi="Times New Roman" w:cs="Times New Roman"/>
          <w:sz w:val="24"/>
          <w:szCs w:val="24"/>
        </w:rPr>
        <w:t xml:space="preserve"> </w:t>
      </w:r>
      <w:r w:rsidR="00525842" w:rsidRPr="00E65F50">
        <w:rPr>
          <w:rFonts w:ascii="Times New Roman" w:hAnsi="Times New Roman" w:cs="Times New Roman"/>
          <w:sz w:val="24"/>
          <w:szCs w:val="24"/>
        </w:rPr>
        <w:fldChar w:fldCharType="begin"/>
      </w:r>
      <w:r w:rsidR="00525842" w:rsidRPr="00E65F50">
        <w:rPr>
          <w:rFonts w:ascii="Times New Roman" w:hAnsi="Times New Roman" w:cs="Times New Roman"/>
          <w:sz w:val="24"/>
          <w:szCs w:val="24"/>
        </w:rPr>
        <w:instrText xml:space="preserve"> ADDIN EN.CITE &lt;EndNote&gt;&lt;Cite ExcludeAuth="1"&gt;&lt;Author&gt;Rambo&lt;/Author&gt;&lt;Year&gt;2010&lt;/Year&gt;&lt;RecNum&gt;7&lt;/RecNum&gt;&lt;Pages&gt;6-7`, 45-47&lt;/Pages&gt;&lt;DisplayText&gt;(2010: 6-7, 45-47)&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525842" w:rsidRPr="00E65F50">
        <w:rPr>
          <w:rFonts w:ascii="Times New Roman" w:hAnsi="Times New Roman" w:cs="Times New Roman"/>
          <w:sz w:val="24"/>
          <w:szCs w:val="24"/>
        </w:rPr>
        <w:fldChar w:fldCharType="separate"/>
      </w:r>
      <w:r w:rsidR="00525842" w:rsidRPr="00E65F50">
        <w:rPr>
          <w:rFonts w:ascii="Times New Roman" w:hAnsi="Times New Roman" w:cs="Times New Roman"/>
          <w:noProof/>
          <w:sz w:val="24"/>
          <w:szCs w:val="24"/>
        </w:rPr>
        <w:t>(2010: 6</w:t>
      </w:r>
      <w:r w:rsidR="005749AA" w:rsidRPr="00E65F50">
        <w:rPr>
          <w:rFonts w:ascii="Times New Roman" w:hAnsi="Times New Roman" w:cs="Times New Roman"/>
          <w:noProof/>
          <w:sz w:val="24"/>
          <w:szCs w:val="24"/>
        </w:rPr>
        <w:t>–</w:t>
      </w:r>
      <w:r w:rsidR="00525842" w:rsidRPr="00E65F50">
        <w:rPr>
          <w:rFonts w:ascii="Times New Roman" w:hAnsi="Times New Roman" w:cs="Times New Roman"/>
          <w:noProof/>
          <w:sz w:val="24"/>
          <w:szCs w:val="24"/>
        </w:rPr>
        <w:t>7, 45</w:t>
      </w:r>
      <w:r w:rsidR="005749AA" w:rsidRPr="00E65F50">
        <w:rPr>
          <w:rFonts w:ascii="Times New Roman" w:hAnsi="Times New Roman" w:cs="Times New Roman"/>
          <w:noProof/>
          <w:sz w:val="24"/>
          <w:szCs w:val="24"/>
        </w:rPr>
        <w:t>–</w:t>
      </w:r>
      <w:r w:rsidR="00525842" w:rsidRPr="00E65F50">
        <w:rPr>
          <w:rFonts w:ascii="Times New Roman" w:hAnsi="Times New Roman" w:cs="Times New Roman"/>
          <w:noProof/>
          <w:sz w:val="24"/>
          <w:szCs w:val="24"/>
        </w:rPr>
        <w:t>47)</w:t>
      </w:r>
      <w:r w:rsidR="00525842" w:rsidRPr="00E65F50">
        <w:rPr>
          <w:rFonts w:ascii="Times New Roman" w:hAnsi="Times New Roman" w:cs="Times New Roman"/>
          <w:sz w:val="24"/>
          <w:szCs w:val="24"/>
        </w:rPr>
        <w:fldChar w:fldCharType="end"/>
      </w:r>
      <w:r w:rsidRPr="00E65F50">
        <w:rPr>
          <w:rFonts w:ascii="Times New Roman" w:hAnsi="Times New Roman" w:cs="Times New Roman"/>
          <w:sz w:val="24"/>
          <w:szCs w:val="24"/>
        </w:rPr>
        <w:t>, vokser det frem en mulighet for å forstå forløsningen, ikke fra pasjonshistorien eller oppstandelsen, men i rommet mellom disse to; i et «middellandskap». Gjennom Balthasar</w:t>
      </w:r>
      <w:r w:rsidR="005749AA" w:rsidRPr="00E65F50">
        <w:rPr>
          <w:rFonts w:ascii="Times New Roman" w:hAnsi="Times New Roman" w:cs="Times New Roman"/>
          <w:sz w:val="24"/>
          <w:szCs w:val="24"/>
        </w:rPr>
        <w:t xml:space="preserve">s </w:t>
      </w:r>
      <w:r w:rsidRPr="00E65F50">
        <w:rPr>
          <w:rFonts w:ascii="Times New Roman" w:hAnsi="Times New Roman" w:cs="Times New Roman"/>
          <w:sz w:val="24"/>
          <w:szCs w:val="24"/>
        </w:rPr>
        <w:t xml:space="preserve">refleksjoner over von Speyrs mystiske erfaringer blir vi tvunget til å bevitne det som er vanskelig å få øye på, og til å reflektere over erfaringen av å leve etter møtet med døden. Rambo forestiller seg hvordan forbindelsen mellom Faderen og Sønnen på </w:t>
      </w:r>
      <w:r w:rsidR="005749AA" w:rsidRPr="00E65F50">
        <w:rPr>
          <w:rFonts w:ascii="Times New Roman" w:hAnsi="Times New Roman" w:cs="Times New Roman"/>
          <w:sz w:val="24"/>
          <w:szCs w:val="24"/>
        </w:rPr>
        <w:t>h</w:t>
      </w:r>
      <w:r w:rsidRPr="00E65F50">
        <w:rPr>
          <w:rFonts w:ascii="Times New Roman" w:hAnsi="Times New Roman" w:cs="Times New Roman"/>
          <w:sz w:val="24"/>
          <w:szCs w:val="24"/>
        </w:rPr>
        <w:t xml:space="preserve">ellige lørdag holdes fast gjennom Ånden: </w:t>
      </w:r>
      <w:r w:rsidR="00F7567C" w:rsidRPr="00E65F50">
        <w:rPr>
          <w:rFonts w:ascii="Times New Roman" w:hAnsi="Times New Roman" w:cs="Times New Roman"/>
          <w:sz w:val="24"/>
          <w:szCs w:val="24"/>
        </w:rPr>
        <w:t>V</w:t>
      </w:r>
      <w:r w:rsidRPr="00E65F50">
        <w:rPr>
          <w:rFonts w:ascii="Times New Roman" w:hAnsi="Times New Roman" w:cs="Times New Roman"/>
          <w:sz w:val="24"/>
          <w:szCs w:val="24"/>
        </w:rPr>
        <w:t xml:space="preserve">ed </w:t>
      </w:r>
      <w:r w:rsidR="00C8718E" w:rsidRPr="00E65F50">
        <w:rPr>
          <w:rFonts w:ascii="Times New Roman" w:hAnsi="Times New Roman" w:cs="Times New Roman"/>
          <w:sz w:val="24"/>
          <w:szCs w:val="24"/>
        </w:rPr>
        <w:t>at Ånden bevitner</w:t>
      </w:r>
      <w:r w:rsidRPr="00E65F50">
        <w:rPr>
          <w:rFonts w:ascii="Times New Roman" w:hAnsi="Times New Roman" w:cs="Times New Roman"/>
          <w:sz w:val="24"/>
          <w:szCs w:val="24"/>
        </w:rPr>
        <w:t xml:space="preserve"> at Gud dør</w:t>
      </w:r>
      <w:r w:rsidR="005749AA" w:rsidRPr="00E65F50">
        <w:rPr>
          <w:rFonts w:ascii="Times New Roman" w:hAnsi="Times New Roman" w:cs="Times New Roman"/>
          <w:sz w:val="24"/>
          <w:szCs w:val="24"/>
        </w:rPr>
        <w:t>,</w:t>
      </w:r>
      <w:r w:rsidRPr="00E65F50">
        <w:rPr>
          <w:rFonts w:ascii="Times New Roman" w:hAnsi="Times New Roman" w:cs="Times New Roman"/>
          <w:sz w:val="24"/>
          <w:szCs w:val="24"/>
        </w:rPr>
        <w:t xml:space="preserve"> bevares forbindelsen også forbi døden. Rikdommen i Åndens vitnesbyrd er ikke knyttet til forventingen om </w:t>
      </w:r>
      <w:r w:rsidR="00E516AE" w:rsidRPr="00E65F50">
        <w:rPr>
          <w:rFonts w:ascii="Times New Roman" w:hAnsi="Times New Roman" w:cs="Times New Roman"/>
          <w:sz w:val="24"/>
          <w:szCs w:val="24"/>
        </w:rPr>
        <w:t>p</w:t>
      </w:r>
      <w:r w:rsidRPr="00E65F50">
        <w:rPr>
          <w:rFonts w:ascii="Times New Roman" w:hAnsi="Times New Roman" w:cs="Times New Roman"/>
          <w:sz w:val="24"/>
          <w:szCs w:val="24"/>
        </w:rPr>
        <w:t>åskemorgen, men i den hele og fulle tilstedeværelse</w:t>
      </w:r>
      <w:r w:rsidR="00E516AE" w:rsidRPr="00E65F50">
        <w:rPr>
          <w:rFonts w:ascii="Times New Roman" w:hAnsi="Times New Roman" w:cs="Times New Roman"/>
          <w:sz w:val="24"/>
          <w:szCs w:val="24"/>
        </w:rPr>
        <w:t>n</w:t>
      </w:r>
      <w:r w:rsidRPr="00E65F50">
        <w:rPr>
          <w:rFonts w:ascii="Times New Roman" w:hAnsi="Times New Roman" w:cs="Times New Roman"/>
          <w:sz w:val="24"/>
          <w:szCs w:val="24"/>
        </w:rPr>
        <w:t xml:space="preserve"> i lidelsen og utrettelige kjærlighet i dødens sted</w:t>
      </w:r>
      <w:r w:rsidR="008B32E1" w:rsidRPr="00E65F50">
        <w:rPr>
          <w:rFonts w:ascii="Times New Roman" w:hAnsi="Times New Roman" w:cs="Times New Roman"/>
          <w:sz w:val="24"/>
          <w:szCs w:val="24"/>
        </w:rPr>
        <w:t xml:space="preserve"> </w:t>
      </w:r>
      <w:r w:rsidR="008B32E1"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Rambo&lt;/Author&gt;&lt;Year&gt;2010&lt;/Year&gt;&lt;RecNum&gt;7&lt;/RecNum&gt;&lt;Pages&gt;71&lt;/Pages&gt;&lt;DisplayText&gt;(Rambo 2010: 71)&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8B32E1"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Rambo 2010: 71)</w:t>
      </w:r>
      <w:r w:rsidR="008B32E1"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Åndens vitnesbyrd vokser derfor frem fra middellandskapet, sier Rambo </w:t>
      </w:r>
      <w:r w:rsidR="005B5FF8" w:rsidRPr="00E65F50">
        <w:rPr>
          <w:rFonts w:ascii="Times New Roman" w:hAnsi="Times New Roman" w:cs="Times New Roman"/>
          <w:sz w:val="24"/>
          <w:szCs w:val="24"/>
        </w:rPr>
        <w:fldChar w:fldCharType="begin"/>
      </w:r>
      <w:r w:rsidR="00562D14" w:rsidRPr="00E65F50">
        <w:rPr>
          <w:rFonts w:ascii="Times New Roman" w:hAnsi="Times New Roman" w:cs="Times New Roman"/>
          <w:sz w:val="24"/>
          <w:szCs w:val="24"/>
        </w:rPr>
        <w:instrText xml:space="preserve"> ADDIN EN.CITE &lt;EndNote&gt;&lt;Cite ExcludeAuth="1"&gt;&lt;Author&gt;Rambo&lt;/Author&gt;&lt;Year&gt;2010&lt;/Year&gt;&lt;RecNum&gt;7&lt;/RecNum&gt;&lt;Pages&gt;48&lt;/Pages&gt;&lt;DisplayText&gt;(2010: 48)&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5B5FF8" w:rsidRPr="00E65F50">
        <w:rPr>
          <w:rFonts w:ascii="Times New Roman" w:hAnsi="Times New Roman" w:cs="Times New Roman"/>
          <w:sz w:val="24"/>
          <w:szCs w:val="24"/>
        </w:rPr>
        <w:fldChar w:fldCharType="separate"/>
      </w:r>
      <w:r w:rsidR="00562D14" w:rsidRPr="00E65F50">
        <w:rPr>
          <w:rFonts w:ascii="Times New Roman" w:hAnsi="Times New Roman" w:cs="Times New Roman"/>
          <w:noProof/>
          <w:sz w:val="24"/>
          <w:szCs w:val="24"/>
        </w:rPr>
        <w:t>(2010: 48)</w:t>
      </w:r>
      <w:r w:rsidR="005B5FF8"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p>
    <w:p w14:paraId="3B75F982" w14:textId="7FDADC41"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I Johannesevangeliet finner Rambo en distinkt forståelse av Ånden som hun betegner som «vitnesbyrdets pneumatologi». Ånden, som Talsmannen, tar bolig i disiplene og skaper en avgjørende forbindelse mellom fortid, nåtid og fremtid </w:t>
      </w:r>
      <w:r w:rsidR="00090373" w:rsidRPr="00E65F50">
        <w:rPr>
          <w:rFonts w:ascii="Times New Roman" w:hAnsi="Times New Roman" w:cs="Times New Roman"/>
          <w:sz w:val="24"/>
          <w:szCs w:val="24"/>
        </w:rPr>
        <w:fldChar w:fldCharType="begin"/>
      </w:r>
      <w:r w:rsidR="00090373" w:rsidRPr="00E65F50">
        <w:rPr>
          <w:rFonts w:ascii="Times New Roman" w:hAnsi="Times New Roman" w:cs="Times New Roman"/>
          <w:sz w:val="24"/>
          <w:szCs w:val="24"/>
        </w:rPr>
        <w:instrText xml:space="preserve"> ADDIN EN.CITE &lt;EndNote&gt;&lt;Cite&gt;&lt;Author&gt;Rambo&lt;/Author&gt;&lt;Year&gt;2010&lt;/Year&gt;&lt;RecNum&gt;7&lt;/RecNum&gt;&lt;Pages&gt;103&lt;/Pages&gt;&lt;DisplayText&gt;(Rambo 2010: 103)&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090373" w:rsidRPr="00E65F50">
        <w:rPr>
          <w:rFonts w:ascii="Times New Roman" w:hAnsi="Times New Roman" w:cs="Times New Roman"/>
          <w:sz w:val="24"/>
          <w:szCs w:val="24"/>
        </w:rPr>
        <w:fldChar w:fldCharType="separate"/>
      </w:r>
      <w:r w:rsidR="00090373" w:rsidRPr="00E65F50">
        <w:rPr>
          <w:rFonts w:ascii="Times New Roman" w:hAnsi="Times New Roman" w:cs="Times New Roman"/>
          <w:noProof/>
          <w:sz w:val="24"/>
          <w:szCs w:val="24"/>
        </w:rPr>
        <w:t>(Rambo 2010: 103)</w:t>
      </w:r>
      <w:r w:rsidR="00090373"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Talsmannen forblir i disiplene, både som et løfte om Jesu </w:t>
      </w:r>
      <w:r w:rsidRPr="00E65F50">
        <w:rPr>
          <w:rFonts w:ascii="Times New Roman" w:hAnsi="Times New Roman" w:cs="Times New Roman"/>
          <w:i/>
          <w:iCs/>
          <w:sz w:val="24"/>
          <w:szCs w:val="24"/>
        </w:rPr>
        <w:t>nærvær</w:t>
      </w:r>
      <w:r w:rsidRPr="00E65F50">
        <w:rPr>
          <w:rFonts w:ascii="Times New Roman" w:hAnsi="Times New Roman" w:cs="Times New Roman"/>
          <w:sz w:val="24"/>
          <w:szCs w:val="24"/>
        </w:rPr>
        <w:t xml:space="preserve"> og samtidig som en påminner om hans </w:t>
      </w:r>
      <w:r w:rsidRPr="00E65F50">
        <w:rPr>
          <w:rFonts w:ascii="Times New Roman" w:hAnsi="Times New Roman" w:cs="Times New Roman"/>
          <w:i/>
          <w:iCs/>
          <w:sz w:val="24"/>
          <w:szCs w:val="24"/>
        </w:rPr>
        <w:t>fravær</w:t>
      </w:r>
      <w:r w:rsidRPr="00E65F50">
        <w:rPr>
          <w:rFonts w:ascii="Times New Roman" w:hAnsi="Times New Roman" w:cs="Times New Roman"/>
          <w:sz w:val="24"/>
          <w:szCs w:val="24"/>
        </w:rPr>
        <w:t>. Vitnesbyrdets pneumatologi lokaliserer pasjonshistorien i skjæringspunktet mellom liv og død. Den tilkjennegir, ikke livets seier over døden, men den hellige kjærlighet som ikke vil gi slipp. I Jesus Kristus vedvarer livet gjennom døden. I kjølvannet av traumer tilbyr Åndens vitnesbyrd håp. Troens sanne utrykk følger Åndens vitnesbyrd inn der traumer finnes. Ikke med en ambisjon om å fikse eller til å gjenoppstå, ei heller å triumfere over døden, men i stedet å tillate denne døden og</w:t>
      </w:r>
      <w:r w:rsidR="003A2674" w:rsidRPr="00E65F50">
        <w:rPr>
          <w:rFonts w:ascii="Times New Roman" w:hAnsi="Times New Roman" w:cs="Times New Roman"/>
          <w:sz w:val="24"/>
          <w:szCs w:val="24"/>
        </w:rPr>
        <w:t xml:space="preserve"> </w:t>
      </w:r>
      <w:r w:rsidRPr="00E65F50">
        <w:rPr>
          <w:rFonts w:ascii="Times New Roman" w:hAnsi="Times New Roman" w:cs="Times New Roman"/>
          <w:sz w:val="24"/>
          <w:szCs w:val="24"/>
        </w:rPr>
        <w:t>årvåkent</w:t>
      </w:r>
      <w:r w:rsidR="003A2674" w:rsidRPr="00E65F50">
        <w:rPr>
          <w:rFonts w:ascii="Times New Roman" w:hAnsi="Times New Roman" w:cs="Times New Roman"/>
          <w:sz w:val="24"/>
          <w:szCs w:val="24"/>
        </w:rPr>
        <w:t xml:space="preserve"> å</w:t>
      </w:r>
      <w:r w:rsidRPr="00E65F50">
        <w:rPr>
          <w:rFonts w:ascii="Times New Roman" w:hAnsi="Times New Roman" w:cs="Times New Roman"/>
          <w:sz w:val="24"/>
          <w:szCs w:val="24"/>
        </w:rPr>
        <w:t xml:space="preserve"> bevitne tegn på livet som står igjen. Disse tegn</w:t>
      </w:r>
      <w:r w:rsidR="00FB2F52" w:rsidRPr="00E65F50">
        <w:rPr>
          <w:rFonts w:ascii="Times New Roman" w:hAnsi="Times New Roman" w:cs="Times New Roman"/>
          <w:sz w:val="24"/>
          <w:szCs w:val="24"/>
        </w:rPr>
        <w:t>ene</w:t>
      </w:r>
      <w:r w:rsidRPr="00E65F50">
        <w:rPr>
          <w:rFonts w:ascii="Times New Roman" w:hAnsi="Times New Roman" w:cs="Times New Roman"/>
          <w:sz w:val="24"/>
          <w:szCs w:val="24"/>
        </w:rPr>
        <w:t xml:space="preserve"> på det liv</w:t>
      </w:r>
      <w:r w:rsidR="00FB2F52" w:rsidRPr="00E65F50">
        <w:rPr>
          <w:rFonts w:ascii="Times New Roman" w:hAnsi="Times New Roman" w:cs="Times New Roman"/>
          <w:sz w:val="24"/>
          <w:szCs w:val="24"/>
        </w:rPr>
        <w:t>et</w:t>
      </w:r>
      <w:r w:rsidRPr="00E65F50">
        <w:rPr>
          <w:rFonts w:ascii="Times New Roman" w:hAnsi="Times New Roman" w:cs="Times New Roman"/>
          <w:sz w:val="24"/>
          <w:szCs w:val="24"/>
        </w:rPr>
        <w:t xml:space="preserve"> som vedvarer, bedyrer Rambo</w:t>
      </w:r>
      <w:r w:rsidR="00461CA1" w:rsidRPr="00E65F50">
        <w:rPr>
          <w:rFonts w:ascii="Times New Roman" w:hAnsi="Times New Roman" w:cs="Times New Roman"/>
          <w:sz w:val="24"/>
          <w:szCs w:val="24"/>
        </w:rPr>
        <w:t xml:space="preserve"> </w:t>
      </w:r>
      <w:r w:rsidR="00461CA1" w:rsidRPr="00E65F50">
        <w:rPr>
          <w:rFonts w:ascii="Times New Roman" w:hAnsi="Times New Roman" w:cs="Times New Roman"/>
          <w:sz w:val="24"/>
          <w:szCs w:val="24"/>
        </w:rPr>
        <w:fldChar w:fldCharType="begin"/>
      </w:r>
      <w:r w:rsidR="00D735B3" w:rsidRPr="00E65F50">
        <w:rPr>
          <w:rFonts w:ascii="Times New Roman" w:hAnsi="Times New Roman" w:cs="Times New Roman"/>
          <w:sz w:val="24"/>
          <w:szCs w:val="24"/>
        </w:rPr>
        <w:instrText xml:space="preserve"> ADDIN EN.CITE &lt;EndNote&gt;&lt;Cite ExcludeAuth="1"&gt;&lt;Author&gt;Rambo&lt;/Author&gt;&lt;Year&gt;2010&lt;/Year&gt;&lt;RecNum&gt;7&lt;/RecNum&gt;&lt;Pages&gt;108-110&lt;/Pages&gt;&lt;DisplayText&gt;(2010: 108-110)&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461CA1" w:rsidRPr="00E65F50">
        <w:rPr>
          <w:rFonts w:ascii="Times New Roman" w:hAnsi="Times New Roman" w:cs="Times New Roman"/>
          <w:sz w:val="24"/>
          <w:szCs w:val="24"/>
        </w:rPr>
        <w:fldChar w:fldCharType="separate"/>
      </w:r>
      <w:r w:rsidR="00D735B3" w:rsidRPr="00E65F50">
        <w:rPr>
          <w:rFonts w:ascii="Times New Roman" w:hAnsi="Times New Roman" w:cs="Times New Roman"/>
          <w:noProof/>
          <w:sz w:val="24"/>
          <w:szCs w:val="24"/>
        </w:rPr>
        <w:t>(2010: 108</w:t>
      </w:r>
      <w:r w:rsidR="00FB2F52" w:rsidRPr="00E65F50">
        <w:rPr>
          <w:rFonts w:ascii="Times New Roman" w:hAnsi="Times New Roman" w:cs="Times New Roman"/>
          <w:noProof/>
          <w:sz w:val="24"/>
          <w:szCs w:val="24"/>
        </w:rPr>
        <w:t>–</w:t>
      </w:r>
      <w:r w:rsidR="00D735B3" w:rsidRPr="00E65F50">
        <w:rPr>
          <w:rFonts w:ascii="Times New Roman" w:hAnsi="Times New Roman" w:cs="Times New Roman"/>
          <w:noProof/>
          <w:sz w:val="24"/>
          <w:szCs w:val="24"/>
        </w:rPr>
        <w:t>110)</w:t>
      </w:r>
      <w:r w:rsidR="00461CA1" w:rsidRPr="00E65F50">
        <w:rPr>
          <w:rFonts w:ascii="Times New Roman" w:hAnsi="Times New Roman" w:cs="Times New Roman"/>
          <w:sz w:val="24"/>
          <w:szCs w:val="24"/>
        </w:rPr>
        <w:fldChar w:fldCharType="end"/>
      </w:r>
      <w:r w:rsidRPr="00E65F50">
        <w:rPr>
          <w:rFonts w:ascii="Times New Roman" w:hAnsi="Times New Roman" w:cs="Times New Roman"/>
          <w:sz w:val="24"/>
          <w:szCs w:val="24"/>
        </w:rPr>
        <w:t>, behøver ikke fremtvinge tanken om gjenopprettelse og helbredelse, men heller tilrettelegge for et rom for det liv som standhaftig består til og med gjennom døden.</w:t>
      </w:r>
    </w:p>
    <w:p w14:paraId="27C3644B" w14:textId="2FB0D4D0" w:rsidR="00D5733A" w:rsidRPr="00E65F50" w:rsidRDefault="00CB5126" w:rsidP="00484A3B">
      <w:pPr>
        <w:spacing w:line="360" w:lineRule="auto"/>
        <w:ind w:firstLine="708"/>
        <w:rPr>
          <w:rFonts w:ascii="Times New Roman" w:hAnsi="Times New Roman" w:cs="Times New Roman"/>
          <w:sz w:val="24"/>
          <w:szCs w:val="24"/>
          <w:rPrChange w:id="81" w:author="Einar Eidsaa Edland" w:date="2022-10-26T11:42:00Z">
            <w:rPr>
              <w:rFonts w:ascii="Times New Roman" w:hAnsi="Times New Roman" w:cs="Times New Roman"/>
              <w:color w:val="FF0000"/>
              <w:sz w:val="24"/>
              <w:szCs w:val="24"/>
            </w:rPr>
          </w:rPrChange>
        </w:rPr>
      </w:pPr>
      <w:r w:rsidRPr="00E65F50">
        <w:rPr>
          <w:rFonts w:ascii="Times New Roman" w:hAnsi="Times New Roman" w:cs="Times New Roman"/>
          <w:sz w:val="24"/>
          <w:szCs w:val="24"/>
        </w:rPr>
        <w:lastRenderedPageBreak/>
        <w:t>For den som har overlevd traumer, er det nettopp erfaringen av at livet aldri vil kunne bli det samme, og vanskene med å forestille seg en bedre fremtid, som preger livet. Som vi så ove</w:t>
      </w:r>
      <w:r w:rsidR="00FB2F52" w:rsidRPr="00E65F50">
        <w:rPr>
          <w:rFonts w:ascii="Times New Roman" w:hAnsi="Times New Roman" w:cs="Times New Roman"/>
          <w:sz w:val="24"/>
          <w:szCs w:val="24"/>
        </w:rPr>
        <w:t>n</w:t>
      </w:r>
      <w:r w:rsidRPr="00E65F50">
        <w:rPr>
          <w:rFonts w:ascii="Times New Roman" w:hAnsi="Times New Roman" w:cs="Times New Roman"/>
          <w:sz w:val="24"/>
          <w:szCs w:val="24"/>
        </w:rPr>
        <w:t>for, endrer traumeerfaringer vår tidsoppfatning</w:t>
      </w:r>
      <w:r w:rsidR="00FB2F52" w:rsidRPr="00E65F50">
        <w:rPr>
          <w:rFonts w:ascii="Times New Roman" w:hAnsi="Times New Roman" w:cs="Times New Roman"/>
          <w:sz w:val="24"/>
          <w:szCs w:val="24"/>
        </w:rPr>
        <w:t>,</w:t>
      </w:r>
      <w:r w:rsidRPr="00E65F50">
        <w:rPr>
          <w:rFonts w:ascii="Times New Roman" w:hAnsi="Times New Roman" w:cs="Times New Roman"/>
          <w:sz w:val="24"/>
          <w:szCs w:val="24"/>
        </w:rPr>
        <w:t xml:space="preserve"> forstyrrer våre kroppslige funksjoner </w:t>
      </w:r>
      <w:r w:rsidR="00FB2F52" w:rsidRPr="00E65F50">
        <w:rPr>
          <w:rFonts w:ascii="Times New Roman" w:hAnsi="Times New Roman" w:cs="Times New Roman"/>
          <w:sz w:val="24"/>
          <w:szCs w:val="24"/>
        </w:rPr>
        <w:t xml:space="preserve">og </w:t>
      </w:r>
      <w:r w:rsidRPr="00E65F50">
        <w:rPr>
          <w:rFonts w:ascii="Times New Roman" w:hAnsi="Times New Roman" w:cs="Times New Roman"/>
          <w:sz w:val="24"/>
          <w:szCs w:val="24"/>
        </w:rPr>
        <w:t xml:space="preserve">frarøver oss muligheten </w:t>
      </w:r>
      <w:r w:rsidR="00FB2F52" w:rsidRPr="00E65F50">
        <w:rPr>
          <w:rFonts w:ascii="Times New Roman" w:hAnsi="Times New Roman" w:cs="Times New Roman"/>
          <w:sz w:val="24"/>
          <w:szCs w:val="24"/>
        </w:rPr>
        <w:t>til</w:t>
      </w:r>
      <w:r w:rsidRPr="00E65F50">
        <w:rPr>
          <w:rFonts w:ascii="Times New Roman" w:hAnsi="Times New Roman" w:cs="Times New Roman"/>
          <w:sz w:val="24"/>
          <w:szCs w:val="24"/>
        </w:rPr>
        <w:t xml:space="preserve"> å gi de dramatiske opplevelsene</w:t>
      </w:r>
      <w:r w:rsidR="00FB2F52" w:rsidRPr="00E65F50">
        <w:rPr>
          <w:rFonts w:ascii="Times New Roman" w:hAnsi="Times New Roman" w:cs="Times New Roman"/>
          <w:sz w:val="24"/>
          <w:szCs w:val="24"/>
        </w:rPr>
        <w:t xml:space="preserve"> et språk</w:t>
      </w:r>
      <w:r w:rsidRPr="00E65F50">
        <w:rPr>
          <w:rFonts w:ascii="Times New Roman" w:hAnsi="Times New Roman" w:cs="Times New Roman"/>
          <w:sz w:val="24"/>
          <w:szCs w:val="24"/>
        </w:rPr>
        <w:t xml:space="preserve">. Det traumatiske lar seg </w:t>
      </w:r>
      <w:r w:rsidR="00FB2F52" w:rsidRPr="00E65F50">
        <w:rPr>
          <w:rFonts w:ascii="Times New Roman" w:hAnsi="Times New Roman" w:cs="Times New Roman"/>
          <w:sz w:val="24"/>
          <w:szCs w:val="24"/>
        </w:rPr>
        <w:t>h</w:t>
      </w:r>
      <w:r w:rsidRPr="00E65F50">
        <w:rPr>
          <w:rFonts w:ascii="Times New Roman" w:hAnsi="Times New Roman" w:cs="Times New Roman"/>
          <w:sz w:val="24"/>
          <w:szCs w:val="24"/>
        </w:rPr>
        <w:t xml:space="preserve">verken beskrive, forklare eller settes inn i en sammenheng som gjør det mulig å integrere erfaringen i egen livsfortelling. </w:t>
      </w:r>
      <w:r w:rsidRPr="00E65F50">
        <w:rPr>
          <w:rFonts w:ascii="Times New Roman" w:hAnsi="Times New Roman" w:cs="Times New Roman"/>
          <w:sz w:val="24"/>
          <w:szCs w:val="24"/>
          <w:rPrChange w:id="82" w:author="Einar Eidsaa Edland" w:date="2022-10-26T11:42:00Z">
            <w:rPr>
              <w:rFonts w:ascii="Times New Roman" w:hAnsi="Times New Roman" w:cs="Times New Roman"/>
              <w:color w:val="FF0000"/>
              <w:sz w:val="24"/>
              <w:szCs w:val="24"/>
            </w:rPr>
          </w:rPrChange>
        </w:rPr>
        <w:t xml:space="preserve">En teologi som utelukkende proklamerer gjenopprettelse, der det vonde ligger bak oss og en ny og bedre fremtid venter oss, formidler en realitet som for den traumeutsatte oppleves totalt fremmed. </w:t>
      </w:r>
    </w:p>
    <w:p w14:paraId="5830DDE8" w14:textId="2066C3C2"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I ytterste konsekvens kan en ensidig vektlegging av gjenopprettelse og det nye livet som blanke ark legge sten til byrden for den traumeutsatte ved at han eller hun skammer seg for ikke å evne </w:t>
      </w:r>
      <w:r w:rsidR="00D5733A" w:rsidRPr="00E65F50">
        <w:rPr>
          <w:rFonts w:ascii="Times New Roman" w:hAnsi="Times New Roman" w:cs="Times New Roman"/>
          <w:sz w:val="24"/>
          <w:szCs w:val="24"/>
        </w:rPr>
        <w:t>å</w:t>
      </w:r>
      <w:r w:rsidRPr="00E65F50">
        <w:rPr>
          <w:rFonts w:ascii="Times New Roman" w:hAnsi="Times New Roman" w:cs="Times New Roman"/>
          <w:sz w:val="24"/>
          <w:szCs w:val="24"/>
        </w:rPr>
        <w:t xml:space="preserve"> ta del i dette nye livet som er gitt. For Rambo</w:t>
      </w:r>
      <w:r w:rsidR="00D735B3" w:rsidRPr="00E65F50">
        <w:rPr>
          <w:rFonts w:ascii="Times New Roman" w:hAnsi="Times New Roman" w:cs="Times New Roman"/>
          <w:sz w:val="24"/>
          <w:szCs w:val="24"/>
        </w:rPr>
        <w:t xml:space="preserve"> </w:t>
      </w:r>
      <w:r w:rsidR="00D735B3" w:rsidRPr="00E65F50">
        <w:rPr>
          <w:rFonts w:ascii="Times New Roman" w:hAnsi="Times New Roman" w:cs="Times New Roman"/>
          <w:sz w:val="24"/>
          <w:szCs w:val="24"/>
        </w:rPr>
        <w:fldChar w:fldCharType="begin"/>
      </w:r>
      <w:r w:rsidR="00D735B3" w:rsidRPr="00E65F50">
        <w:rPr>
          <w:rFonts w:ascii="Times New Roman" w:hAnsi="Times New Roman" w:cs="Times New Roman"/>
          <w:sz w:val="24"/>
          <w:szCs w:val="24"/>
        </w:rPr>
        <w:instrText xml:space="preserve"> ADDIN EN.CITE &lt;EndNote&gt;&lt;Cite ExcludeAuth="1"&gt;&lt;Author&gt;Rambo&lt;/Author&gt;&lt;Year&gt;2010&lt;/Year&gt;&lt;RecNum&gt;7&lt;/RecNum&gt;&lt;DisplayText&gt;(2010)&lt;/DisplayText&gt;&lt;record&gt;&lt;rec-number&gt;7&lt;/rec-number&gt;&lt;foreign-keys&gt;&lt;key app="EN" db-id="2perf02woa0z5wew9f95x9tptffrdffzezvv" timestamp="1629283528"&gt;7&lt;/key&gt;&lt;/foreign-keys&gt;&lt;ref-type name="Book"&gt;6&lt;/ref-type&gt;&lt;contributors&gt;&lt;authors&gt;&lt;author&gt;Rambo, Shelly&lt;/author&gt;&lt;/authors&gt;&lt;/contributors&gt;&lt;titles&gt;&lt;title&gt;Spirit and trauma : a theology of remaining&lt;/title&gt;&lt;/titles&gt;&lt;keywords&gt;&lt;keyword&gt;suffering&lt;/keyword&gt;&lt;keyword&gt;religious&lt;/keyword&gt;&lt;keyword&gt;aspects&lt;/keyword&gt;&lt;keyword&gt;christianity&lt;/keyword&gt;&lt;keyword&gt;psychic&lt;/keyword&gt;&lt;keyword&gt;trauma&lt;/keyword&gt;&lt;keyword&gt;spiritual&lt;/keyword&gt;&lt;keyword&gt;life&lt;/keyword&gt;&lt;keyword&gt;bible&lt;/keyword&gt;&lt;keyword&gt;john&lt;/keyword&gt;&lt;keyword&gt;theology&lt;/keyword&gt;&lt;keyword&gt;holy&lt;/keyword&gt;&lt;keyword&gt;spirit&lt;/keyword&gt;&lt;keyword&gt;lidelse&lt;/keyword&gt;&lt;keyword&gt;religion&lt;/keyword&gt;&lt;keyword&gt;kristendom&lt;/keyword&gt;&lt;keyword&gt;åndsliv&lt;/keyword&gt;&lt;keyword&gt;bibelen&lt;/keyword&gt;&lt;keyword&gt;johannesevangeliet&lt;/keyword&gt;&lt;/keywords&gt;&lt;dates&gt;&lt;year&gt;2010&lt;/year&gt;&lt;/dates&gt;&lt;pub-location&gt;Louisville, Ky&lt;/pub-location&gt;&lt;publisher&gt;Westminster John Knox Press&lt;/publisher&gt;&lt;isbn&gt;9780664235031&lt;/isbn&gt;&lt;urls&gt;&lt;/urls&gt;&lt;/record&gt;&lt;/Cite&gt;&lt;/EndNote&gt;</w:instrText>
      </w:r>
      <w:r w:rsidR="00D735B3" w:rsidRPr="00E65F50">
        <w:rPr>
          <w:rFonts w:ascii="Times New Roman" w:hAnsi="Times New Roman" w:cs="Times New Roman"/>
          <w:sz w:val="24"/>
          <w:szCs w:val="24"/>
        </w:rPr>
        <w:fldChar w:fldCharType="separate"/>
      </w:r>
      <w:r w:rsidR="00D735B3" w:rsidRPr="00E65F50">
        <w:rPr>
          <w:rFonts w:ascii="Times New Roman" w:hAnsi="Times New Roman" w:cs="Times New Roman"/>
          <w:noProof/>
          <w:sz w:val="24"/>
          <w:szCs w:val="24"/>
        </w:rPr>
        <w:t>(2010)</w:t>
      </w:r>
      <w:r w:rsidR="00D735B3"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må en traumesensitiv teologi ta sitt utgangspunkt nettopp i erfaringen av det vonde og ødelagte som vedvarer, det som ikke blir borte, </w:t>
      </w:r>
      <w:r w:rsidR="00D5733A" w:rsidRPr="00E65F50">
        <w:rPr>
          <w:rFonts w:ascii="Times New Roman" w:hAnsi="Times New Roman" w:cs="Times New Roman"/>
          <w:sz w:val="24"/>
          <w:szCs w:val="24"/>
        </w:rPr>
        <w:t xml:space="preserve">men som </w:t>
      </w:r>
      <w:r w:rsidRPr="00E65F50">
        <w:rPr>
          <w:rFonts w:ascii="Times New Roman" w:hAnsi="Times New Roman" w:cs="Times New Roman"/>
          <w:sz w:val="24"/>
          <w:szCs w:val="24"/>
        </w:rPr>
        <w:t xml:space="preserve">tvert imot forblir en kaotisk og påtrengende virkelighet i den traumeutsattes liv. </w:t>
      </w:r>
    </w:p>
    <w:p w14:paraId="0E467D69" w14:textId="465FC734" w:rsidR="00CB5126" w:rsidRPr="00E65F50" w:rsidRDefault="00CB5126" w:rsidP="00484A3B">
      <w:pPr>
        <w:spacing w:line="360" w:lineRule="auto"/>
        <w:ind w:firstLine="360"/>
        <w:rPr>
          <w:rFonts w:ascii="Times New Roman" w:hAnsi="Times New Roman" w:cs="Times New Roman"/>
          <w:sz w:val="24"/>
          <w:szCs w:val="24"/>
        </w:rPr>
      </w:pPr>
      <w:r w:rsidRPr="00E65F50">
        <w:rPr>
          <w:rFonts w:ascii="Times New Roman" w:hAnsi="Times New Roman" w:cs="Times New Roman"/>
          <w:sz w:val="24"/>
          <w:szCs w:val="24"/>
        </w:rPr>
        <w:t>Som vi så ovenfor, endrer traumeerfaringen radikalt vår opplevelse av å være i verden. Traumer skaper en «ny normalitet», et skille mellom det som var før og det som nå er</w:t>
      </w:r>
      <w:r w:rsidR="00D5733A" w:rsidRPr="00E65F50">
        <w:rPr>
          <w:rFonts w:ascii="Times New Roman" w:hAnsi="Times New Roman" w:cs="Times New Roman"/>
          <w:sz w:val="24"/>
          <w:szCs w:val="24"/>
        </w:rPr>
        <w:t>, u</w:t>
      </w:r>
      <w:r w:rsidRPr="00E65F50">
        <w:rPr>
          <w:rFonts w:ascii="Times New Roman" w:hAnsi="Times New Roman" w:cs="Times New Roman"/>
          <w:sz w:val="24"/>
          <w:szCs w:val="24"/>
        </w:rPr>
        <w:t xml:space="preserve">ten mulighet til å returnere til det gamle. Et radikalt brudd har skjedd mellom ens gamle selv og det nye selvet. Traumatiske erfaringer vil derfor kunne ha betydelig innvirkning på hvordan den utsatte relaterer seg til de religiøse symbolene og fortellingene i egen tro. Troen blir fortolket gjennom linsen som de traumatiske erfaringene har konstruert. En teologi som ignorer erfaringer som konstituerende for teologisk arbeid vil, som vi så </w:t>
      </w:r>
      <w:r w:rsidR="00D5733A" w:rsidRPr="00E65F50">
        <w:rPr>
          <w:rFonts w:ascii="Times New Roman" w:hAnsi="Times New Roman" w:cs="Times New Roman"/>
          <w:sz w:val="24"/>
          <w:szCs w:val="24"/>
        </w:rPr>
        <w:t xml:space="preserve">at </w:t>
      </w:r>
      <w:r w:rsidRPr="00E65F50">
        <w:rPr>
          <w:rFonts w:ascii="Times New Roman" w:hAnsi="Times New Roman" w:cs="Times New Roman"/>
          <w:sz w:val="24"/>
          <w:szCs w:val="24"/>
        </w:rPr>
        <w:t>Rambo påpeke</w:t>
      </w:r>
      <w:r w:rsidR="00D5733A" w:rsidRPr="00E65F50">
        <w:rPr>
          <w:rFonts w:ascii="Times New Roman" w:hAnsi="Times New Roman" w:cs="Times New Roman"/>
          <w:sz w:val="24"/>
          <w:szCs w:val="24"/>
        </w:rPr>
        <w:t>r</w:t>
      </w:r>
      <w:r w:rsidRPr="00E65F50">
        <w:rPr>
          <w:rFonts w:ascii="Times New Roman" w:hAnsi="Times New Roman" w:cs="Times New Roman"/>
          <w:sz w:val="24"/>
          <w:szCs w:val="24"/>
        </w:rPr>
        <w:t xml:space="preserve">, derfor kunne risikere å bidra til å holde den traumeutsatte fast heller enn å bli ledet inn i en frigjørende prosess. </w:t>
      </w:r>
    </w:p>
    <w:p w14:paraId="3B449DEA" w14:textId="6369F62C" w:rsidR="00CB5126" w:rsidRPr="00E65F50" w:rsidRDefault="00CB5126" w:rsidP="00075D9F">
      <w:pPr>
        <w:pStyle w:val="Overskrift1"/>
        <w:numPr>
          <w:ilvl w:val="0"/>
          <w:numId w:val="3"/>
        </w:numPr>
        <w:rPr>
          <w:color w:val="auto"/>
          <w:rPrChange w:id="83" w:author="Einar Eidsaa Edland" w:date="2022-10-26T11:42:00Z">
            <w:rPr/>
          </w:rPrChange>
        </w:rPr>
      </w:pPr>
      <w:r w:rsidRPr="00E65F50">
        <w:rPr>
          <w:color w:val="auto"/>
          <w:rPrChange w:id="84" w:author="Einar Eidsaa Edland" w:date="2022-10-26T11:42:00Z">
            <w:rPr/>
          </w:rPrChange>
        </w:rPr>
        <w:t xml:space="preserve">Skisser av en </w:t>
      </w:r>
      <w:r w:rsidR="0033462E" w:rsidRPr="00E65F50">
        <w:rPr>
          <w:color w:val="auto"/>
          <w:rPrChange w:id="85" w:author="Einar Eidsaa Edland" w:date="2022-10-26T11:42:00Z">
            <w:rPr/>
          </w:rPrChange>
        </w:rPr>
        <w:t>traumesensitiv</w:t>
      </w:r>
      <w:r w:rsidRPr="00E65F50">
        <w:rPr>
          <w:color w:val="auto"/>
          <w:rPrChange w:id="86" w:author="Einar Eidsaa Edland" w:date="2022-10-26T11:42:00Z">
            <w:rPr/>
          </w:rPrChange>
        </w:rPr>
        <w:t xml:space="preserve"> sjelesorgspraksis</w:t>
      </w:r>
    </w:p>
    <w:p w14:paraId="55D77FD4" w14:textId="014CF3C5" w:rsidR="00CB5126" w:rsidRPr="00E65F50" w:rsidRDefault="00CB5126" w:rsidP="00065189">
      <w:pPr>
        <w:spacing w:line="360" w:lineRule="auto"/>
        <w:rPr>
          <w:rFonts w:ascii="Times New Roman" w:hAnsi="Times New Roman" w:cs="Times New Roman"/>
          <w:sz w:val="24"/>
          <w:szCs w:val="24"/>
        </w:rPr>
      </w:pPr>
      <w:r w:rsidRPr="00E65F50">
        <w:rPr>
          <w:rFonts w:ascii="Times New Roman" w:hAnsi="Times New Roman" w:cs="Times New Roman"/>
          <w:sz w:val="24"/>
          <w:szCs w:val="24"/>
        </w:rPr>
        <w:t>I lys av de perspektiv</w:t>
      </w:r>
      <w:r w:rsidR="00207406" w:rsidRPr="00E65F50">
        <w:rPr>
          <w:rFonts w:ascii="Times New Roman" w:hAnsi="Times New Roman" w:cs="Times New Roman"/>
          <w:sz w:val="24"/>
          <w:szCs w:val="24"/>
        </w:rPr>
        <w:t>e</w:t>
      </w:r>
      <w:r w:rsidR="00702EF7" w:rsidRPr="00E65F50">
        <w:rPr>
          <w:rFonts w:ascii="Times New Roman" w:hAnsi="Times New Roman" w:cs="Times New Roman"/>
          <w:sz w:val="24"/>
          <w:szCs w:val="24"/>
        </w:rPr>
        <w:t>ne</w:t>
      </w:r>
      <w:r w:rsidRPr="00E65F50">
        <w:rPr>
          <w:rFonts w:ascii="Times New Roman" w:hAnsi="Times New Roman" w:cs="Times New Roman"/>
          <w:sz w:val="24"/>
          <w:szCs w:val="24"/>
        </w:rPr>
        <w:t xml:space="preserve"> på traumer</w:t>
      </w:r>
      <w:r w:rsidR="00702EF7" w:rsidRPr="00E65F50">
        <w:rPr>
          <w:rFonts w:ascii="Times New Roman" w:hAnsi="Times New Roman" w:cs="Times New Roman"/>
          <w:sz w:val="24"/>
          <w:szCs w:val="24"/>
        </w:rPr>
        <w:t xml:space="preserve"> og</w:t>
      </w:r>
      <w:r w:rsidRPr="00E65F50">
        <w:rPr>
          <w:rFonts w:ascii="Times New Roman" w:hAnsi="Times New Roman" w:cs="Times New Roman"/>
          <w:sz w:val="24"/>
          <w:szCs w:val="24"/>
        </w:rPr>
        <w:t xml:space="preserve"> teologi og forholdet mellom dem som er presentert ovenfor, skal jeg nå se nærmere på hvilke implikasjoner dette kan få for måten vi utøver vår sjelesørgeriske praksis </w:t>
      </w:r>
      <w:r w:rsidR="00207406" w:rsidRPr="00E65F50">
        <w:rPr>
          <w:rFonts w:ascii="Times New Roman" w:hAnsi="Times New Roman" w:cs="Times New Roman"/>
          <w:sz w:val="24"/>
          <w:szCs w:val="24"/>
        </w:rPr>
        <w:t xml:space="preserve">på </w:t>
      </w:r>
      <w:r w:rsidRPr="00E65F50">
        <w:rPr>
          <w:rFonts w:ascii="Times New Roman" w:hAnsi="Times New Roman" w:cs="Times New Roman"/>
          <w:sz w:val="24"/>
          <w:szCs w:val="24"/>
        </w:rPr>
        <w:t>i møte med den traumeutsatte. Målet for denne avsluttende delen er å tegne en skisse av hvordan sjelesorg som praktisk-teologisk aktivitet kan utformes med tanke på å tilby livgivende hjelp i møte med den traumeutsatte.</w:t>
      </w:r>
    </w:p>
    <w:p w14:paraId="52ABC17D" w14:textId="5F371CF8"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Det store dilemmaet for alle som møter den traumeutsatte med et ønske om å hjelpe, sier Caruth </w:t>
      </w:r>
      <w:r w:rsidRPr="00E65F50">
        <w:rPr>
          <w:rFonts w:ascii="Times New Roman" w:hAnsi="Times New Roman" w:cs="Times New Roman"/>
          <w:sz w:val="24"/>
          <w:szCs w:val="24"/>
        </w:rPr>
        <w:fldChar w:fldCharType="begin"/>
      </w:r>
      <w:r w:rsidR="00442D2F" w:rsidRPr="00E65F50">
        <w:rPr>
          <w:rFonts w:ascii="Times New Roman" w:hAnsi="Times New Roman" w:cs="Times New Roman"/>
          <w:sz w:val="24"/>
          <w:szCs w:val="24"/>
        </w:rPr>
        <w:instrText xml:space="preserve"> ADDIN EN.CITE &lt;EndNote&gt;&lt;Cite ExcludeAuth="1"&gt;&lt;Author&gt;Caruth&lt;/Author&gt;&lt;Year&gt;1995&lt;/Year&gt;&lt;RecNum&gt;28&lt;/RecNum&gt;&lt;Pages&gt;vii&lt;/Pages&gt;&lt;DisplayText&gt;(1995: vii)&lt;/DisplayText&gt;&lt;record&gt;&lt;rec-number&gt;28&lt;/rec-number&gt;&lt;foreign-keys&gt;&lt;key app="EN" db-id="2perf02woa0z5wew9f95x9tptffrdffzezvv" timestamp="1629445040"&gt;28&lt;/key&gt;&lt;/foreign-keys&gt;&lt;ref-type name="Book"&gt;6&lt;/ref-type&gt;&lt;contributors&gt;&lt;authors&gt;&lt;author&gt;Caruth, Cathy&lt;/author&gt;&lt;/authors&gt;&lt;/contributors&gt;&lt;titles&gt;&lt;title&gt;Trauma : explorations in memory&lt;/title&gt;&lt;/titles&gt;&lt;keywords&gt;&lt;keyword&gt;Traumer&lt;/keyword&gt;&lt;keyword&gt;Hukommelse&lt;/keyword&gt;&lt;keyword&gt;Psykoanalyse og litteratur&lt;/keyword&gt;&lt;keyword&gt;Psychic trauma&lt;/keyword&gt;&lt;keyword&gt;Post-traumatic stress disorder&lt;/keyword&gt;&lt;keyword&gt;Recovered memory&lt;/keyword&gt;&lt;keyword&gt;False memory syndrome&lt;/keyword&gt;&lt;keyword&gt;Motiver&lt;/keyword&gt;&lt;keyword&gt;Litteratur&lt;/keyword&gt;&lt;keyword&gt;emosjonell&lt;/keyword&gt;&lt;keyword&gt;traume&lt;/keyword&gt;&lt;keyword&gt;psykoanalytisk&lt;/keyword&gt;&lt;keyword&gt;teori&lt;/keyword&gt;&lt;keyword&gt;Trauma&lt;/keyword&gt;&lt;keyword&gt;Litterære-motiver&lt;/keyword&gt;&lt;/keywords&gt;&lt;dates&gt;&lt;year&gt;1995&lt;/year&gt;&lt;/dates&gt;&lt;pub-location&gt;Baltimore, Md&lt;/pub-location&gt;&lt;publisher&gt;The Johns Hopkins University Press&lt;/publisher&gt;&lt;isbn&gt;0801850096,080185007X&lt;/isbn&gt;&lt;urls&gt;&lt;/urls&gt;&lt;/record&gt;&lt;/Cite&gt;&lt;/EndNote&gt;</w:instrText>
      </w:r>
      <w:r w:rsidRPr="00E65F50">
        <w:rPr>
          <w:rFonts w:ascii="Times New Roman" w:hAnsi="Times New Roman" w:cs="Times New Roman"/>
          <w:sz w:val="24"/>
          <w:szCs w:val="24"/>
        </w:rPr>
        <w:fldChar w:fldCharType="separate"/>
      </w:r>
      <w:r w:rsidR="00442D2F" w:rsidRPr="00E65F50">
        <w:rPr>
          <w:rFonts w:ascii="Times New Roman" w:hAnsi="Times New Roman" w:cs="Times New Roman"/>
          <w:noProof/>
          <w:sz w:val="24"/>
          <w:szCs w:val="24"/>
        </w:rPr>
        <w:t>(1995: vii)</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er hvordan vi kan forstå det vonde den traumatiserte bærer på, uten å eliminere kraften og sannheten i den virkelighet</w:t>
      </w:r>
      <w:r w:rsidR="00702EF7" w:rsidRPr="00E65F50">
        <w:rPr>
          <w:rFonts w:ascii="Times New Roman" w:hAnsi="Times New Roman" w:cs="Times New Roman"/>
          <w:sz w:val="24"/>
          <w:szCs w:val="24"/>
        </w:rPr>
        <w:t>en</w:t>
      </w:r>
      <w:r w:rsidRPr="00E65F50">
        <w:rPr>
          <w:rFonts w:ascii="Times New Roman" w:hAnsi="Times New Roman" w:cs="Times New Roman"/>
          <w:sz w:val="24"/>
          <w:szCs w:val="24"/>
        </w:rPr>
        <w:t xml:space="preserve"> den utsatte prøver å formidle til oss. I dette </w:t>
      </w:r>
      <w:r w:rsidRPr="00E65F50">
        <w:rPr>
          <w:rFonts w:ascii="Times New Roman" w:hAnsi="Times New Roman" w:cs="Times New Roman"/>
          <w:sz w:val="24"/>
          <w:szCs w:val="24"/>
        </w:rPr>
        <w:lastRenderedPageBreak/>
        <w:t>ligger det erkjennelse og en advarsel. I møte med menneskers smertefulle livsfortellinger tror jeg vi alle kan kjenne oss igjen i ubehaget og den indre motstanden mot å måtte ta innover seg intensiteten i den andres smerte for å kunne faktisk forstå. Men</w:t>
      </w:r>
      <w:r w:rsidR="00702EF7" w:rsidRPr="00E65F50">
        <w:rPr>
          <w:rFonts w:ascii="Times New Roman" w:hAnsi="Times New Roman" w:cs="Times New Roman"/>
          <w:sz w:val="24"/>
          <w:szCs w:val="24"/>
        </w:rPr>
        <w:t>,</w:t>
      </w:r>
      <w:r w:rsidRPr="00E65F50">
        <w:rPr>
          <w:rFonts w:ascii="Times New Roman" w:hAnsi="Times New Roman" w:cs="Times New Roman"/>
          <w:sz w:val="24"/>
          <w:szCs w:val="24"/>
        </w:rPr>
        <w:t xml:space="preserve"> som vi skal se under, er det nettopp kapasiteten til å bli værende, til å identifisere seg med den andres uutholdelige smerte, og å ta innover seg livets eksistensielle sårbarhet</w:t>
      </w:r>
      <w:r w:rsidR="00702EF7" w:rsidRPr="00E65F50">
        <w:rPr>
          <w:rFonts w:ascii="Times New Roman" w:hAnsi="Times New Roman" w:cs="Times New Roman"/>
          <w:sz w:val="24"/>
          <w:szCs w:val="24"/>
        </w:rPr>
        <w:t>en</w:t>
      </w:r>
      <w:r w:rsidRPr="00E65F50">
        <w:rPr>
          <w:rFonts w:ascii="Times New Roman" w:hAnsi="Times New Roman" w:cs="Times New Roman"/>
          <w:sz w:val="24"/>
          <w:szCs w:val="24"/>
        </w:rPr>
        <w:t xml:space="preserve"> som vi alle står ove</w:t>
      </w:r>
      <w:r w:rsidR="00702EF7" w:rsidRPr="00E65F50">
        <w:rPr>
          <w:rFonts w:ascii="Times New Roman" w:hAnsi="Times New Roman" w:cs="Times New Roman"/>
          <w:sz w:val="24"/>
          <w:szCs w:val="24"/>
        </w:rPr>
        <w:t>r</w:t>
      </w:r>
      <w:r w:rsidRPr="00E65F50">
        <w:rPr>
          <w:rFonts w:ascii="Times New Roman" w:hAnsi="Times New Roman" w:cs="Times New Roman"/>
          <w:sz w:val="24"/>
          <w:szCs w:val="24"/>
        </w:rPr>
        <w:t>for</w:t>
      </w:r>
      <w:r w:rsidR="00702EF7" w:rsidRPr="00E65F50">
        <w:rPr>
          <w:rFonts w:ascii="Times New Roman" w:hAnsi="Times New Roman" w:cs="Times New Roman"/>
          <w:sz w:val="24"/>
          <w:szCs w:val="24"/>
        </w:rPr>
        <w:t>,</w:t>
      </w:r>
      <w:r w:rsidRPr="00E65F50">
        <w:rPr>
          <w:rFonts w:ascii="Times New Roman" w:hAnsi="Times New Roman" w:cs="Times New Roman"/>
          <w:sz w:val="24"/>
          <w:szCs w:val="24"/>
        </w:rPr>
        <w:t xml:space="preserve"> at muligheten for forståelse og veien mot heling er å finne.</w:t>
      </w:r>
    </w:p>
    <w:p w14:paraId="6B807166" w14:textId="1E8DCE3A" w:rsidR="00CB5126" w:rsidRPr="00E65F50" w:rsidRDefault="00CB5126" w:rsidP="00741828">
      <w:pPr>
        <w:pStyle w:val="Overskrift2"/>
        <w:rPr>
          <w:color w:val="auto"/>
          <w:rPrChange w:id="87" w:author="Einar Eidsaa Edland" w:date="2022-10-26T11:42:00Z">
            <w:rPr/>
          </w:rPrChange>
        </w:rPr>
      </w:pPr>
      <w:r w:rsidRPr="00E65F50">
        <w:rPr>
          <w:color w:val="auto"/>
          <w:rPrChange w:id="88" w:author="Einar Eidsaa Edland" w:date="2022-10-26T11:42:00Z">
            <w:rPr/>
          </w:rPrChange>
        </w:rPr>
        <w:t>Å bevitne</w:t>
      </w:r>
    </w:p>
    <w:p w14:paraId="20742E32" w14:textId="605F4A7E" w:rsidR="00702EF7" w:rsidRPr="00E65F50" w:rsidRDefault="00CB5126"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Ovenfor så vi hvordan et traume ikke bare konstitueres av dramatiske hendelser i seg selv, men også av fraværet til </w:t>
      </w:r>
      <w:r w:rsidRPr="00E65F50">
        <w:rPr>
          <w:rFonts w:ascii="Times New Roman" w:hAnsi="Times New Roman" w:cs="Times New Roman"/>
          <w:i/>
          <w:iCs/>
          <w:sz w:val="24"/>
          <w:szCs w:val="24"/>
        </w:rPr>
        <w:t xml:space="preserve">den regulerende andre. </w:t>
      </w:r>
      <w:r w:rsidRPr="00E65F50">
        <w:rPr>
          <w:rFonts w:ascii="Times New Roman" w:hAnsi="Times New Roman" w:cs="Times New Roman"/>
          <w:sz w:val="24"/>
          <w:szCs w:val="24"/>
          <w:rPrChange w:id="89" w:author="Einar Eidsaa Edland" w:date="2022-10-26T11:42:00Z">
            <w:rPr>
              <w:rFonts w:ascii="Times New Roman" w:hAnsi="Times New Roman" w:cs="Times New Roman"/>
              <w:color w:val="FF0000"/>
              <w:sz w:val="24"/>
              <w:szCs w:val="24"/>
            </w:rPr>
          </w:rPrChange>
        </w:rPr>
        <w:t>Uten tilgangen til et relasjonelt hjem hvor den traumeutsatte kan finne anerkjennelse, forståelse og emosjonell støtte og regulering, vil overveldende traumeerfaringer måtte dissosieres. Alene er smerten for stor til å kunne bæres.</w:t>
      </w:r>
      <w:r w:rsidRPr="00E65F50">
        <w:rPr>
          <w:rFonts w:ascii="Times New Roman" w:hAnsi="Times New Roman" w:cs="Times New Roman"/>
          <w:sz w:val="24"/>
          <w:szCs w:val="24"/>
        </w:rPr>
        <w:t xml:space="preserve"> Men ved hjelp av den andres nærvær åpner muligheten seg gradvis for å kunne tåle det å vite, huske, føle og til å fortelle. </w:t>
      </w:r>
    </w:p>
    <w:p w14:paraId="068FF1FE" w14:textId="6844928A" w:rsidR="00702EF7"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Den relasjonelle psykoanalytikeren Donnel Stern </w:t>
      </w:r>
      <w:r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DisplayText&gt;(2009)&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anvender interessant nok begrepet </w:t>
      </w:r>
      <w:r w:rsidRPr="00E65F50">
        <w:rPr>
          <w:rFonts w:ascii="Times New Roman" w:hAnsi="Times New Roman" w:cs="Times New Roman"/>
          <w:i/>
          <w:iCs/>
          <w:sz w:val="24"/>
          <w:szCs w:val="24"/>
        </w:rPr>
        <w:t>vitne</w:t>
      </w:r>
      <w:r w:rsidRPr="00E65F50">
        <w:rPr>
          <w:rFonts w:ascii="Times New Roman" w:hAnsi="Times New Roman" w:cs="Times New Roman"/>
          <w:sz w:val="24"/>
          <w:szCs w:val="24"/>
        </w:rPr>
        <w:t xml:space="preserve"> for å forstå den terapeutiske rollen i møte med den traumeutsatte. Med henvisning til </w:t>
      </w:r>
      <w:r w:rsidR="00BD0B4A" w:rsidRPr="00E65F50">
        <w:rPr>
          <w:rFonts w:ascii="Times New Roman" w:hAnsi="Times New Roman" w:cs="Times New Roman"/>
          <w:sz w:val="24"/>
          <w:szCs w:val="24"/>
        </w:rPr>
        <w:t>spe</w:t>
      </w:r>
      <w:r w:rsidR="00702EF7" w:rsidRPr="00E65F50">
        <w:rPr>
          <w:rFonts w:ascii="Times New Roman" w:hAnsi="Times New Roman" w:cs="Times New Roman"/>
          <w:sz w:val="24"/>
          <w:szCs w:val="24"/>
        </w:rPr>
        <w:t>d</w:t>
      </w:r>
      <w:r w:rsidR="00BD0B4A" w:rsidRPr="00E65F50">
        <w:rPr>
          <w:rFonts w:ascii="Times New Roman" w:hAnsi="Times New Roman" w:cs="Times New Roman"/>
          <w:sz w:val="24"/>
          <w:szCs w:val="24"/>
        </w:rPr>
        <w:t>barnsforskning</w:t>
      </w:r>
      <w:r w:rsidRPr="00E65F50">
        <w:rPr>
          <w:rFonts w:ascii="Times New Roman" w:hAnsi="Times New Roman" w:cs="Times New Roman"/>
          <w:sz w:val="24"/>
          <w:szCs w:val="24"/>
        </w:rPr>
        <w:t xml:space="preserve"> og utviklingspsykologien tar Stern</w:t>
      </w:r>
      <w:r w:rsidR="00C960AA" w:rsidRPr="00E65F50">
        <w:rPr>
          <w:rFonts w:ascii="Times New Roman" w:hAnsi="Times New Roman" w:cs="Times New Roman"/>
          <w:sz w:val="24"/>
          <w:szCs w:val="24"/>
        </w:rPr>
        <w:t xml:space="preserve"> </w:t>
      </w:r>
      <w:r w:rsidR="00C960AA"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Pages&gt;110&lt;/Pages&gt;&lt;DisplayText&gt;(2009: 110)&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C960AA"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 110)</w:t>
      </w:r>
      <w:r w:rsidR="00C960AA"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utgangspunkt i hvordan erfaringen av et </w:t>
      </w:r>
      <w:r w:rsidRPr="00E65F50">
        <w:rPr>
          <w:rFonts w:ascii="Times New Roman" w:hAnsi="Times New Roman" w:cs="Times New Roman"/>
          <w:i/>
          <w:iCs/>
          <w:sz w:val="24"/>
          <w:szCs w:val="24"/>
        </w:rPr>
        <w:t>selv</w:t>
      </w:r>
      <w:r w:rsidRPr="00E65F50">
        <w:rPr>
          <w:rFonts w:ascii="Times New Roman" w:hAnsi="Times New Roman" w:cs="Times New Roman"/>
          <w:sz w:val="24"/>
          <w:szCs w:val="24"/>
        </w:rPr>
        <w:t xml:space="preserve"> blir til i og gjennom de andres anerkjennelse. </w:t>
      </w:r>
      <w:r w:rsidRPr="00E65F50">
        <w:rPr>
          <w:rFonts w:ascii="Times New Roman" w:hAnsi="Times New Roman" w:cs="Times New Roman"/>
          <w:sz w:val="24"/>
          <w:szCs w:val="24"/>
          <w:rPrChange w:id="90" w:author="Einar Eidsaa Edland" w:date="2022-10-26T11:42:00Z">
            <w:rPr>
              <w:rFonts w:ascii="Times New Roman" w:hAnsi="Times New Roman" w:cs="Times New Roman"/>
              <w:color w:val="FF0000"/>
              <w:sz w:val="24"/>
              <w:szCs w:val="24"/>
            </w:rPr>
          </w:rPrChange>
        </w:rPr>
        <w:t>Som mennesker skapes vi utenfra-og-inn; kjernen i vårt selv er representasjonen av måten andre ser og reflekterer oss på.</w:t>
      </w:r>
      <w:r w:rsidRPr="00E65F50">
        <w:rPr>
          <w:rFonts w:ascii="Times New Roman" w:hAnsi="Times New Roman" w:cs="Times New Roman"/>
          <w:sz w:val="24"/>
          <w:szCs w:val="24"/>
        </w:rPr>
        <w:t xml:space="preserve"> Etter hvert som individets utvikling skrider frem, erverver vi kapasiteten til å artikulere erfaringer for oss selv og andre. Dermed vil de refleksjone</w:t>
      </w:r>
      <w:r w:rsidR="00702EF7" w:rsidRPr="00E65F50">
        <w:rPr>
          <w:rFonts w:ascii="Times New Roman" w:hAnsi="Times New Roman" w:cs="Times New Roman"/>
          <w:sz w:val="24"/>
          <w:szCs w:val="24"/>
        </w:rPr>
        <w:t>ne</w:t>
      </w:r>
      <w:r w:rsidRPr="00E65F50">
        <w:rPr>
          <w:rFonts w:ascii="Times New Roman" w:hAnsi="Times New Roman" w:cs="Times New Roman"/>
          <w:sz w:val="24"/>
          <w:szCs w:val="24"/>
        </w:rPr>
        <w:t xml:space="preserve"> og fortellinge</w:t>
      </w:r>
      <w:r w:rsidR="00702EF7" w:rsidRPr="00E65F50">
        <w:rPr>
          <w:rFonts w:ascii="Times New Roman" w:hAnsi="Times New Roman" w:cs="Times New Roman"/>
          <w:sz w:val="24"/>
          <w:szCs w:val="24"/>
        </w:rPr>
        <w:t>ne</w:t>
      </w:r>
      <w:r w:rsidRPr="00E65F50">
        <w:rPr>
          <w:rFonts w:ascii="Times New Roman" w:hAnsi="Times New Roman" w:cs="Times New Roman"/>
          <w:sz w:val="24"/>
          <w:szCs w:val="24"/>
        </w:rPr>
        <w:t xml:space="preserve"> som i utgangspunktet tilhørte den andre nå kunne internaliseres og bli våre egne. </w:t>
      </w:r>
    </w:p>
    <w:p w14:paraId="213395F0" w14:textId="48AFB62B"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Til tross for at vi med tiden på selvstendig vis kan skape mening ut av våre erfaringer, vokser vi aldri fra et grunnleggende behov for vissheten om at vi eksisterer i den andres indre verden. Vi behøver å kjenne på at denne eksistensen har en vedvarende karakter</w:t>
      </w:r>
      <w:r w:rsidR="00702EF7" w:rsidRPr="00E65F50">
        <w:rPr>
          <w:rFonts w:ascii="Times New Roman" w:hAnsi="Times New Roman" w:cs="Times New Roman"/>
          <w:sz w:val="24"/>
          <w:szCs w:val="24"/>
        </w:rPr>
        <w:t>,</w:t>
      </w:r>
      <w:r w:rsidRPr="00E65F50">
        <w:rPr>
          <w:rFonts w:ascii="Times New Roman" w:hAnsi="Times New Roman" w:cs="Times New Roman"/>
          <w:sz w:val="24"/>
          <w:szCs w:val="24"/>
        </w:rPr>
        <w:t xml:space="preserve"> og dessuten at den andre er emosjonelt berørt </w:t>
      </w:r>
      <w:r w:rsidR="00702EF7" w:rsidRPr="00E65F50">
        <w:rPr>
          <w:rFonts w:ascii="Times New Roman" w:hAnsi="Times New Roman" w:cs="Times New Roman"/>
          <w:sz w:val="24"/>
          <w:szCs w:val="24"/>
        </w:rPr>
        <w:t xml:space="preserve">av </w:t>
      </w:r>
      <w:r w:rsidRPr="00E65F50">
        <w:rPr>
          <w:rFonts w:ascii="Times New Roman" w:hAnsi="Times New Roman" w:cs="Times New Roman"/>
          <w:sz w:val="24"/>
          <w:szCs w:val="24"/>
        </w:rPr>
        <w:t>og responderende til vår opplevde væren i verden. Dette, sier Stern</w:t>
      </w:r>
      <w:r w:rsidR="00BA5E54" w:rsidRPr="00E65F50">
        <w:rPr>
          <w:rFonts w:ascii="Times New Roman" w:hAnsi="Times New Roman" w:cs="Times New Roman"/>
          <w:sz w:val="24"/>
          <w:szCs w:val="24"/>
        </w:rPr>
        <w:t xml:space="preserve"> </w:t>
      </w:r>
      <w:r w:rsidR="00BA5E54"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Pages&gt;111&lt;/Pages&gt;&lt;DisplayText&gt;(2009: 111)&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BA5E54"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 111)</w:t>
      </w:r>
      <w:r w:rsidR="00BA5E54" w:rsidRPr="00E65F50">
        <w:rPr>
          <w:rFonts w:ascii="Times New Roman" w:hAnsi="Times New Roman" w:cs="Times New Roman"/>
          <w:sz w:val="24"/>
          <w:szCs w:val="24"/>
        </w:rPr>
        <w:fldChar w:fldCharType="end"/>
      </w:r>
      <w:r w:rsidRPr="00E65F50">
        <w:rPr>
          <w:rFonts w:ascii="Times New Roman" w:hAnsi="Times New Roman" w:cs="Times New Roman"/>
          <w:sz w:val="24"/>
          <w:szCs w:val="24"/>
        </w:rPr>
        <w:t>, er hva som kjennetegner erfaringen av å ha et vitne. Uten dette vitnesbyrdet er vi enten ikke i stand til å integrere opplevelser som meningsfulle episoder i et narrativ, eller simpelthen gjennomlever</w:t>
      </w:r>
      <w:r w:rsidR="00C12141" w:rsidRPr="00E65F50">
        <w:rPr>
          <w:rFonts w:ascii="Times New Roman" w:hAnsi="Times New Roman" w:cs="Times New Roman"/>
          <w:sz w:val="24"/>
          <w:szCs w:val="24"/>
        </w:rPr>
        <w:t xml:space="preserve"> vi</w:t>
      </w:r>
      <w:r w:rsidRPr="00E65F50">
        <w:rPr>
          <w:rFonts w:ascii="Times New Roman" w:hAnsi="Times New Roman" w:cs="Times New Roman"/>
          <w:sz w:val="24"/>
          <w:szCs w:val="24"/>
        </w:rPr>
        <w:t xml:space="preserve"> våre fortellinger uten evnen til å reflektere eller kjenne etter.</w:t>
      </w:r>
    </w:p>
    <w:p w14:paraId="68126B92" w14:textId="62884169" w:rsidR="00CB5126" w:rsidRPr="00E65F50" w:rsidRDefault="00CB5126"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Det som i første omgang var et konkret vitne</w:t>
      </w:r>
      <w:r w:rsidR="00306B68" w:rsidRPr="00E65F50">
        <w:rPr>
          <w:rFonts w:ascii="Times New Roman" w:hAnsi="Times New Roman" w:cs="Times New Roman"/>
          <w:sz w:val="24"/>
          <w:szCs w:val="24"/>
        </w:rPr>
        <w:t>,</w:t>
      </w:r>
      <w:r w:rsidRPr="00E65F50">
        <w:rPr>
          <w:rFonts w:ascii="Times New Roman" w:hAnsi="Times New Roman" w:cs="Times New Roman"/>
          <w:sz w:val="24"/>
          <w:szCs w:val="24"/>
        </w:rPr>
        <w:t xml:space="preserve"> blir med tiden til en representasjon komponert av en rekke ulike relasjonelle erfaringer av selv og andre</w:t>
      </w:r>
      <w:r w:rsidR="00A45336" w:rsidRPr="00E65F50">
        <w:rPr>
          <w:rFonts w:ascii="Times New Roman" w:hAnsi="Times New Roman" w:cs="Times New Roman"/>
          <w:sz w:val="24"/>
          <w:szCs w:val="24"/>
        </w:rPr>
        <w:t xml:space="preserve">. </w:t>
      </w:r>
      <w:r w:rsidR="00A45336" w:rsidRPr="00E65F50">
        <w:rPr>
          <w:rFonts w:ascii="Times New Roman" w:hAnsi="Times New Roman"/>
          <w:sz w:val="24"/>
          <w:szCs w:val="24"/>
        </w:rPr>
        <w:t xml:space="preserve">Slike indre representasjoner fungerer som </w:t>
      </w:r>
      <w:r w:rsidRPr="00E65F50">
        <w:rPr>
          <w:rFonts w:ascii="Times New Roman" w:hAnsi="Times New Roman" w:cs="Times New Roman"/>
          <w:sz w:val="24"/>
          <w:szCs w:val="24"/>
        </w:rPr>
        <w:t>en imaginær lytter til det vi har å «fortelle»</w:t>
      </w:r>
      <w:r w:rsidR="00A45336" w:rsidRPr="00E65F50">
        <w:rPr>
          <w:rFonts w:ascii="Times New Roman" w:hAnsi="Times New Roman" w:cs="Times New Roman"/>
          <w:sz w:val="24"/>
          <w:szCs w:val="24"/>
        </w:rPr>
        <w:t>.</w:t>
      </w:r>
      <w:r w:rsidR="00A45336" w:rsidRPr="00E65F50">
        <w:rPr>
          <w:rFonts w:ascii="Times New Roman" w:hAnsi="Times New Roman" w:cs="Times New Roman"/>
          <w:b/>
          <w:sz w:val="24"/>
          <w:szCs w:val="24"/>
        </w:rPr>
        <w:t xml:space="preserve"> </w:t>
      </w:r>
      <w:r w:rsidRPr="00E65F50">
        <w:rPr>
          <w:rFonts w:ascii="Times New Roman" w:hAnsi="Times New Roman" w:cs="Times New Roman"/>
          <w:sz w:val="24"/>
          <w:szCs w:val="24"/>
          <w:lang w:val="en-US"/>
        </w:rPr>
        <w:t>Stern</w:t>
      </w:r>
      <w:r w:rsidR="00BA5E54" w:rsidRPr="00E65F50">
        <w:rPr>
          <w:rFonts w:ascii="Times New Roman" w:hAnsi="Times New Roman" w:cs="Times New Roman"/>
          <w:sz w:val="24"/>
          <w:szCs w:val="24"/>
          <w:lang w:val="en-US"/>
        </w:rPr>
        <w:t xml:space="preserve"> </w:t>
      </w:r>
      <w:r w:rsidR="00BA5E54"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lang w:val="en-US"/>
        </w:rPr>
        <w:instrText xml:space="preserve"> ADDIN EN.CITE &lt;EndNote&gt;&lt;Cite ExcludeAuth="1"&gt;&lt;Author&gt;Stern&lt;/Author&gt;&lt;Year&gt;2009&lt;/Year&gt;&lt;RecNum&gt;1&lt;/RecNum&gt;&lt;Pages&gt;112&lt;/Pages&gt;&lt;DisplayText&gt;(2009: 112)&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BA5E54"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lang w:val="en-US"/>
        </w:rPr>
        <w:t>(2009: 112)</w:t>
      </w:r>
      <w:r w:rsidR="00BA5E54" w:rsidRPr="00E65F50">
        <w:rPr>
          <w:rFonts w:ascii="Times New Roman" w:hAnsi="Times New Roman" w:cs="Times New Roman"/>
          <w:sz w:val="24"/>
          <w:szCs w:val="24"/>
        </w:rPr>
        <w:fldChar w:fldCharType="end"/>
      </w:r>
      <w:r w:rsidRPr="00E65F50">
        <w:rPr>
          <w:rFonts w:ascii="Times New Roman" w:hAnsi="Times New Roman" w:cs="Times New Roman"/>
          <w:sz w:val="24"/>
          <w:szCs w:val="24"/>
          <w:lang w:val="en-US"/>
        </w:rPr>
        <w:t xml:space="preserve"> formulerer dette </w:t>
      </w:r>
      <w:r w:rsidRPr="00E65F50">
        <w:rPr>
          <w:rFonts w:ascii="Times New Roman" w:hAnsi="Times New Roman" w:cs="Times New Roman"/>
          <w:sz w:val="24"/>
          <w:szCs w:val="24"/>
          <w:lang w:val="en-US"/>
        </w:rPr>
        <w:lastRenderedPageBreak/>
        <w:t>slik: «</w:t>
      </w:r>
      <w:r w:rsidR="00A31FB5" w:rsidRPr="00E65F50">
        <w:rPr>
          <w:rFonts w:ascii="Times New Roman" w:hAnsi="Times New Roman" w:cs="Times New Roman"/>
          <w:sz w:val="24"/>
          <w:szCs w:val="24"/>
          <w:lang w:val="en-US"/>
        </w:rPr>
        <w:t>We construct what we know of ourselves by identifying with the other and “listening” through his ears to the story we are telling”.</w:t>
      </w:r>
      <w:r w:rsidR="00A31FB5" w:rsidRPr="00E65F50">
        <w:rPr>
          <w:rFonts w:ascii="Times New Roman" w:hAnsi="Times New Roman" w:cs="Times New Roman"/>
          <w:sz w:val="24"/>
          <w:szCs w:val="24"/>
          <w:lang w:val="en-US"/>
          <w:rPrChange w:id="91" w:author="Einar Eidsaa Edland" w:date="2022-10-26T11:42:00Z">
            <w:rPr>
              <w:rFonts w:ascii="Times New Roman" w:hAnsi="Times New Roman" w:cs="Times New Roman"/>
              <w:color w:val="FF0000"/>
              <w:sz w:val="24"/>
              <w:szCs w:val="24"/>
              <w:lang w:val="en-US"/>
            </w:rPr>
          </w:rPrChange>
        </w:rPr>
        <w:t xml:space="preserve"> </w:t>
      </w:r>
      <w:r w:rsidRPr="00E65F50">
        <w:rPr>
          <w:rFonts w:ascii="Times New Roman" w:hAnsi="Times New Roman" w:cs="Times New Roman"/>
          <w:sz w:val="24"/>
          <w:szCs w:val="24"/>
          <w:rPrChange w:id="92" w:author="Einar Eidsaa Edland" w:date="2022-10-26T11:42:00Z">
            <w:rPr>
              <w:rFonts w:ascii="Times New Roman" w:hAnsi="Times New Roman" w:cs="Times New Roman"/>
              <w:color w:val="FF0000"/>
              <w:sz w:val="24"/>
              <w:szCs w:val="24"/>
            </w:rPr>
          </w:rPrChange>
        </w:rPr>
        <w:t>I dette ligger sjelesørgerens oppgave og mulighet</w:t>
      </w:r>
      <w:r w:rsidR="004C73D3" w:rsidRPr="00E65F50">
        <w:rPr>
          <w:rFonts w:ascii="Times New Roman" w:hAnsi="Times New Roman" w:cs="Times New Roman"/>
          <w:sz w:val="24"/>
          <w:szCs w:val="24"/>
          <w:rPrChange w:id="93" w:author="Einar Eidsaa Edland" w:date="2022-10-26T11:42:00Z">
            <w:rPr>
              <w:rFonts w:ascii="Times New Roman" w:hAnsi="Times New Roman" w:cs="Times New Roman"/>
              <w:color w:val="FF0000"/>
              <w:sz w:val="24"/>
              <w:szCs w:val="24"/>
            </w:rPr>
          </w:rPrChange>
        </w:rPr>
        <w:t>: Å</w:t>
      </w:r>
      <w:r w:rsidRPr="00E65F50">
        <w:rPr>
          <w:rFonts w:ascii="Times New Roman" w:hAnsi="Times New Roman" w:cs="Times New Roman"/>
          <w:sz w:val="24"/>
          <w:szCs w:val="24"/>
          <w:rPrChange w:id="94" w:author="Einar Eidsaa Edland" w:date="2022-10-26T11:42:00Z">
            <w:rPr>
              <w:rFonts w:ascii="Times New Roman" w:hAnsi="Times New Roman" w:cs="Times New Roman"/>
              <w:color w:val="FF0000"/>
              <w:sz w:val="24"/>
              <w:szCs w:val="24"/>
            </w:rPr>
          </w:rPrChange>
        </w:rPr>
        <w:t xml:space="preserve"> lytte til konfidenten på en måte som muliggjør at han eller hun kan lytte til seg selv. Men hvordan gjør vi det? </w:t>
      </w:r>
    </w:p>
    <w:p w14:paraId="01B859CA" w14:textId="362CEFCE" w:rsidR="004C73D3" w:rsidRPr="00E65F50" w:rsidRDefault="00CB5126"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Traumeerfaringen</w:t>
      </w:r>
      <w:r w:rsidR="004C73D3" w:rsidRPr="00E65F50">
        <w:rPr>
          <w:rFonts w:ascii="Times New Roman" w:hAnsi="Times New Roman" w:cs="Times New Roman"/>
          <w:sz w:val="24"/>
          <w:szCs w:val="24"/>
        </w:rPr>
        <w:t xml:space="preserve"> kjennetegnes,</w:t>
      </w:r>
      <w:r w:rsidRPr="00E65F50">
        <w:rPr>
          <w:rFonts w:ascii="Times New Roman" w:hAnsi="Times New Roman" w:cs="Times New Roman"/>
          <w:sz w:val="24"/>
          <w:szCs w:val="24"/>
        </w:rPr>
        <w:t xml:space="preserve"> som vi har sett, nettopp av det uartikulerte, det som ikke lar seg omsette i en narrativ struktur. Det er som om fortellingen ikke eksisterer i det hele tatt. Stern</w:t>
      </w:r>
      <w:r w:rsidR="00466382" w:rsidRPr="00E65F50">
        <w:rPr>
          <w:rFonts w:ascii="Times New Roman" w:hAnsi="Times New Roman" w:cs="Times New Roman"/>
          <w:sz w:val="24"/>
          <w:szCs w:val="24"/>
        </w:rPr>
        <w:t xml:space="preserve"> </w:t>
      </w:r>
      <w:r w:rsidR="00466382"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Pages&gt;113-114&lt;/Pages&gt;&lt;DisplayText&gt;(2009: 113-114)&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466382"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 113</w:t>
      </w:r>
      <w:r w:rsidR="004C73D3" w:rsidRPr="00E65F50">
        <w:rPr>
          <w:rFonts w:ascii="Times New Roman" w:hAnsi="Times New Roman" w:cs="Times New Roman"/>
          <w:noProof/>
          <w:sz w:val="24"/>
          <w:szCs w:val="24"/>
        </w:rPr>
        <w:t>–</w:t>
      </w:r>
      <w:r w:rsidR="007E34D9" w:rsidRPr="00E65F50">
        <w:rPr>
          <w:rFonts w:ascii="Times New Roman" w:hAnsi="Times New Roman" w:cs="Times New Roman"/>
          <w:noProof/>
          <w:sz w:val="24"/>
          <w:szCs w:val="24"/>
        </w:rPr>
        <w:t>114)</w:t>
      </w:r>
      <w:r w:rsidR="00466382"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peker i denne sammenheng</w:t>
      </w:r>
      <w:r w:rsidR="004C73D3" w:rsidRPr="00E65F50">
        <w:rPr>
          <w:rFonts w:ascii="Times New Roman" w:hAnsi="Times New Roman" w:cs="Times New Roman"/>
          <w:sz w:val="24"/>
          <w:szCs w:val="24"/>
        </w:rPr>
        <w:t>en</w:t>
      </w:r>
      <w:r w:rsidRPr="00E65F50">
        <w:rPr>
          <w:rFonts w:ascii="Times New Roman" w:hAnsi="Times New Roman" w:cs="Times New Roman"/>
          <w:sz w:val="24"/>
          <w:szCs w:val="24"/>
        </w:rPr>
        <w:t xml:space="preserve"> på betydningen av erfaringen med å være </w:t>
      </w:r>
      <w:r w:rsidRPr="00E65F50">
        <w:rPr>
          <w:rFonts w:ascii="Times New Roman" w:hAnsi="Times New Roman" w:cs="Times New Roman"/>
          <w:i/>
          <w:iCs/>
          <w:sz w:val="24"/>
          <w:szCs w:val="24"/>
        </w:rPr>
        <w:t>selv-med-andre</w:t>
      </w:r>
      <w:r w:rsidRPr="00E65F50">
        <w:rPr>
          <w:rFonts w:ascii="Times New Roman" w:hAnsi="Times New Roman" w:cs="Times New Roman"/>
          <w:sz w:val="24"/>
          <w:szCs w:val="24"/>
        </w:rPr>
        <w:t xml:space="preserve"> i en ivaretagende relasjon. De vonde erfaringene forblir uoppdaget frem til det skjer noe i den pågående relasjonen som lar den utsatt</w:t>
      </w:r>
      <w:r w:rsidR="004C73D3" w:rsidRPr="00E65F50">
        <w:rPr>
          <w:rFonts w:ascii="Times New Roman" w:hAnsi="Times New Roman" w:cs="Times New Roman"/>
          <w:sz w:val="24"/>
          <w:szCs w:val="24"/>
        </w:rPr>
        <w:t>e</w:t>
      </w:r>
      <w:r w:rsidRPr="00E65F50">
        <w:rPr>
          <w:rFonts w:ascii="Times New Roman" w:hAnsi="Times New Roman" w:cs="Times New Roman"/>
          <w:sz w:val="24"/>
          <w:szCs w:val="24"/>
        </w:rPr>
        <w:t xml:space="preserve"> få se at den andre anerkjenner smerten han eller hun selv ikke har kunnet se eller føle. Muligheten til – ved hjelp av den andre som et vitne – </w:t>
      </w:r>
      <w:r w:rsidR="004C73D3" w:rsidRPr="00E65F50">
        <w:rPr>
          <w:rFonts w:ascii="Times New Roman" w:hAnsi="Times New Roman" w:cs="Times New Roman"/>
          <w:sz w:val="24"/>
          <w:szCs w:val="24"/>
        </w:rPr>
        <w:t xml:space="preserve">å </w:t>
      </w:r>
      <w:r w:rsidRPr="00E65F50">
        <w:rPr>
          <w:rFonts w:ascii="Times New Roman" w:hAnsi="Times New Roman" w:cs="Times New Roman"/>
          <w:sz w:val="24"/>
          <w:szCs w:val="24"/>
        </w:rPr>
        <w:t xml:space="preserve">begynne å få grep om erfaring som tidligere har vært utenfor rekkevidde. På denne måten skapes ny mening ved at tidligere dissosierte biter begynner å falle på plass i noe som ligner et narrativ. </w:t>
      </w:r>
    </w:p>
    <w:p w14:paraId="18B41C90" w14:textId="0F596C63" w:rsidR="00CB5126" w:rsidRPr="00E65F50" w:rsidRDefault="00CB5126"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Likevel er det viktig å påpeke at det ikke først og fremst er den andres fortolkninger i seg selv som er det viktig</w:t>
      </w:r>
      <w:r w:rsidR="008D3A5A" w:rsidRPr="00E65F50">
        <w:rPr>
          <w:rFonts w:ascii="Times New Roman" w:hAnsi="Times New Roman" w:cs="Times New Roman"/>
          <w:sz w:val="24"/>
          <w:szCs w:val="24"/>
        </w:rPr>
        <w:t>ste</w:t>
      </w:r>
      <w:r w:rsidRPr="00E65F50">
        <w:rPr>
          <w:rFonts w:ascii="Times New Roman" w:hAnsi="Times New Roman" w:cs="Times New Roman"/>
          <w:sz w:val="24"/>
          <w:szCs w:val="24"/>
        </w:rPr>
        <w:t>, hevder Stern</w:t>
      </w:r>
      <w:r w:rsidR="00466382" w:rsidRPr="00E65F50">
        <w:rPr>
          <w:rFonts w:ascii="Times New Roman" w:hAnsi="Times New Roman" w:cs="Times New Roman"/>
          <w:sz w:val="24"/>
          <w:szCs w:val="24"/>
        </w:rPr>
        <w:t xml:space="preserve"> </w:t>
      </w:r>
      <w:r w:rsidR="00466382"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Pages&gt;115&lt;/Pages&gt;&lt;DisplayText&gt;(2009: 115)&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466382"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 115)</w:t>
      </w:r>
      <w:r w:rsidR="00466382" w:rsidRPr="00E65F50">
        <w:rPr>
          <w:rFonts w:ascii="Times New Roman" w:hAnsi="Times New Roman" w:cs="Times New Roman"/>
          <w:sz w:val="24"/>
          <w:szCs w:val="24"/>
        </w:rPr>
        <w:fldChar w:fldCharType="end"/>
      </w:r>
      <w:r w:rsidRPr="00E65F50">
        <w:rPr>
          <w:rFonts w:ascii="Times New Roman" w:hAnsi="Times New Roman" w:cs="Times New Roman"/>
          <w:sz w:val="24"/>
          <w:szCs w:val="24"/>
        </w:rPr>
        <w:t>. Det er ikke den nye fortellingen som skaper endring; den er et tegn på at endring har skjedd. Derimot er det i skapelsen av selve muligheten til å få dele det smertefulle at kilden til endring ligger; den utsatte kan erfare muligheten til å komme ut av sitt eget skall. Ved at den andre kan bevitne den lidelse</w:t>
      </w:r>
      <w:r w:rsidR="004C73D3" w:rsidRPr="00E65F50">
        <w:rPr>
          <w:rFonts w:ascii="Times New Roman" w:hAnsi="Times New Roman" w:cs="Times New Roman"/>
          <w:sz w:val="24"/>
          <w:szCs w:val="24"/>
        </w:rPr>
        <w:t>n</w:t>
      </w:r>
      <w:r w:rsidRPr="00E65F50">
        <w:rPr>
          <w:rFonts w:ascii="Times New Roman" w:hAnsi="Times New Roman" w:cs="Times New Roman"/>
          <w:sz w:val="24"/>
          <w:szCs w:val="24"/>
        </w:rPr>
        <w:t xml:space="preserve"> man har båret på helt alene</w:t>
      </w:r>
      <w:r w:rsidR="004C73D3" w:rsidRPr="00E65F50">
        <w:rPr>
          <w:rFonts w:ascii="Times New Roman" w:hAnsi="Times New Roman" w:cs="Times New Roman"/>
          <w:sz w:val="24"/>
          <w:szCs w:val="24"/>
        </w:rPr>
        <w:t>,</w:t>
      </w:r>
      <w:r w:rsidRPr="00E65F50">
        <w:rPr>
          <w:rFonts w:ascii="Times New Roman" w:hAnsi="Times New Roman" w:cs="Times New Roman"/>
          <w:sz w:val="24"/>
          <w:szCs w:val="24"/>
        </w:rPr>
        <w:t xml:space="preserve"> kan den traumeutsatte tørre å håpe på en vei ut av isolasjonen og opplevelsen av å være en fremmed i verden. Det mennesker sitter igjen med etter gode</w:t>
      </w:r>
      <w:r w:rsidR="004C73D3" w:rsidRPr="00E65F50">
        <w:rPr>
          <w:rFonts w:ascii="Times New Roman" w:hAnsi="Times New Roman" w:cs="Times New Roman"/>
          <w:sz w:val="24"/>
          <w:szCs w:val="24"/>
        </w:rPr>
        <w:t xml:space="preserve"> møter, </w:t>
      </w:r>
      <w:r w:rsidRPr="00E65F50">
        <w:rPr>
          <w:rFonts w:ascii="Times New Roman" w:hAnsi="Times New Roman" w:cs="Times New Roman"/>
          <w:sz w:val="24"/>
          <w:szCs w:val="24"/>
        </w:rPr>
        <w:t xml:space="preserve"> terapeutiske </w:t>
      </w:r>
      <w:r w:rsidR="004C73D3" w:rsidRPr="00E65F50">
        <w:rPr>
          <w:rFonts w:ascii="Times New Roman" w:hAnsi="Times New Roman" w:cs="Times New Roman"/>
          <w:sz w:val="24"/>
          <w:szCs w:val="24"/>
        </w:rPr>
        <w:t xml:space="preserve">så vel </w:t>
      </w:r>
      <w:r w:rsidRPr="00E65F50">
        <w:rPr>
          <w:rFonts w:ascii="Times New Roman" w:hAnsi="Times New Roman" w:cs="Times New Roman"/>
          <w:sz w:val="24"/>
          <w:szCs w:val="24"/>
        </w:rPr>
        <w:t xml:space="preserve">som sjelesørgeriske, er ikke så mye terapeuten eller sjelesørgerens ord, fortolkninger eller ideer, men </w:t>
      </w:r>
      <w:r w:rsidRPr="00E65F50">
        <w:rPr>
          <w:rFonts w:ascii="Times New Roman" w:hAnsi="Times New Roman" w:cs="Times New Roman"/>
          <w:i/>
          <w:iCs/>
          <w:sz w:val="24"/>
          <w:szCs w:val="24"/>
        </w:rPr>
        <w:t>følelsen</w:t>
      </w:r>
      <w:r w:rsidRPr="00E65F50">
        <w:rPr>
          <w:rFonts w:ascii="Times New Roman" w:hAnsi="Times New Roman" w:cs="Times New Roman"/>
          <w:sz w:val="24"/>
          <w:szCs w:val="24"/>
        </w:rPr>
        <w:t xml:space="preserve"> – både sensorisk, perseptuelt og affektivt </w:t>
      </w:r>
      <w:r w:rsidR="004C73D3" w:rsidRPr="00E65F50">
        <w:rPr>
          <w:rFonts w:ascii="Times New Roman" w:hAnsi="Times New Roman" w:cs="Times New Roman"/>
          <w:sz w:val="24"/>
          <w:szCs w:val="24"/>
        </w:rPr>
        <w:t>–</w:t>
      </w:r>
      <w:r w:rsidRPr="00E65F50">
        <w:rPr>
          <w:rFonts w:ascii="Times New Roman" w:hAnsi="Times New Roman" w:cs="Times New Roman"/>
          <w:sz w:val="24"/>
          <w:szCs w:val="24"/>
        </w:rPr>
        <w:t xml:space="preserve"> han eller hun erfarte i dette møtet. Stern</w:t>
      </w:r>
      <w:r w:rsidR="00466382" w:rsidRPr="00E65F50">
        <w:rPr>
          <w:rFonts w:ascii="Times New Roman" w:hAnsi="Times New Roman" w:cs="Times New Roman"/>
          <w:sz w:val="24"/>
          <w:szCs w:val="24"/>
        </w:rPr>
        <w:t xml:space="preserve"> </w:t>
      </w:r>
      <w:r w:rsidR="00EF762B" w:rsidRPr="00E65F50">
        <w:rPr>
          <w:rFonts w:ascii="Times New Roman" w:hAnsi="Times New Roman" w:cs="Times New Roman"/>
          <w:sz w:val="24"/>
          <w:szCs w:val="24"/>
        </w:rPr>
        <w:fldChar w:fldCharType="begin"/>
      </w:r>
      <w:r w:rsidR="007E34D9" w:rsidRPr="00E65F50">
        <w:rPr>
          <w:rFonts w:ascii="Times New Roman" w:hAnsi="Times New Roman" w:cs="Times New Roman"/>
          <w:sz w:val="24"/>
          <w:szCs w:val="24"/>
        </w:rPr>
        <w:instrText xml:space="preserve"> ADDIN EN.CITE &lt;EndNote&gt;&lt;Cite ExcludeAuth="1"&gt;&lt;Author&gt;Stern&lt;/Author&gt;&lt;Year&gt;2009&lt;/Year&gt;&lt;RecNum&gt;1&lt;/RecNum&gt;&lt;Pages&gt;116&lt;/Pages&gt;&lt;DisplayText&gt;(2009: 116)&lt;/DisplayText&gt;&lt;record&gt;&lt;rec-number&gt;1&lt;/rec-number&gt;&lt;foreign-keys&gt;&lt;key app="EN" db-id="2perf02woa0z5wew9f95x9tptffrdffzezvv" timestamp="1629193786"&gt;1&lt;/key&gt;&lt;/foreign-keys&gt;&lt;ref-type name="Book"&gt;6&lt;/ref-type&gt;&lt;contributors&gt;&lt;authors&gt;&lt;author&gt;Stern, D.B.&lt;/author&gt;&lt;/authors&gt;&lt;/contributors&gt;&lt;titles&gt;&lt;title&gt;Partners in Thought: Working with Unformulated Experience, Dissociation, and Enactment&lt;/title&gt;&lt;/titles&gt;&lt;dates&gt;&lt;year&gt;2009&lt;/year&gt;&lt;/dates&gt;&lt;pub-location&gt;New York&lt;/pub-location&gt;&lt;publisher&gt;Taylor &amp;amp; Francis&lt;/publisher&gt;&lt;isbn&gt;9781135837648&lt;/isbn&gt;&lt;urls&gt;&lt;related-urls&gt;&lt;url&gt;https://books.google.no/books?id=yuGRAgAAQBAJ&lt;/url&gt;&lt;/related-urls&gt;&lt;/urls&gt;&lt;/record&gt;&lt;/Cite&gt;&lt;/EndNote&gt;</w:instrText>
      </w:r>
      <w:r w:rsidR="00EF762B" w:rsidRPr="00E65F50">
        <w:rPr>
          <w:rFonts w:ascii="Times New Roman" w:hAnsi="Times New Roman" w:cs="Times New Roman"/>
          <w:sz w:val="24"/>
          <w:szCs w:val="24"/>
        </w:rPr>
        <w:fldChar w:fldCharType="separate"/>
      </w:r>
      <w:r w:rsidR="007E34D9" w:rsidRPr="00E65F50">
        <w:rPr>
          <w:rFonts w:ascii="Times New Roman" w:hAnsi="Times New Roman" w:cs="Times New Roman"/>
          <w:noProof/>
          <w:sz w:val="24"/>
          <w:szCs w:val="24"/>
        </w:rPr>
        <w:t>(2009: 116)</w:t>
      </w:r>
      <w:r w:rsidR="00EF762B"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betegner dette som «narrativ frihet». </w:t>
      </w:r>
    </w:p>
    <w:p w14:paraId="06D67C60" w14:textId="1FF49D85" w:rsidR="00CB5126" w:rsidRPr="00E65F50" w:rsidRDefault="00CB5126" w:rsidP="00535ED0">
      <w:pPr>
        <w:pStyle w:val="Overskrift2"/>
        <w:rPr>
          <w:color w:val="auto"/>
          <w:rPrChange w:id="95" w:author="Einar Eidsaa Edland" w:date="2022-10-26T11:42:00Z">
            <w:rPr/>
          </w:rPrChange>
        </w:rPr>
      </w:pPr>
      <w:r w:rsidRPr="00E65F50">
        <w:rPr>
          <w:color w:val="auto"/>
          <w:rPrChange w:id="96" w:author="Einar Eidsaa Edland" w:date="2022-10-26T11:42:00Z">
            <w:rPr/>
          </w:rPrChange>
        </w:rPr>
        <w:t>Emosjonell dveling</w:t>
      </w:r>
    </w:p>
    <w:p w14:paraId="11B579E1" w14:textId="77777777" w:rsidR="004C73D3" w:rsidRPr="00E65F50" w:rsidRDefault="00CB5126"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Den nye fortellingen peker mot en større kapasitet for det vi kan kalle «emosjonell dveling». Som vi så ovenfor</w:t>
      </w:r>
      <w:r w:rsidR="004C73D3" w:rsidRPr="00E65F50">
        <w:rPr>
          <w:rFonts w:ascii="Times New Roman" w:hAnsi="Times New Roman" w:cs="Times New Roman"/>
          <w:sz w:val="24"/>
          <w:szCs w:val="24"/>
        </w:rPr>
        <w:t>,</w:t>
      </w:r>
      <w:r w:rsidRPr="00E65F50">
        <w:rPr>
          <w:rFonts w:ascii="Times New Roman" w:hAnsi="Times New Roman" w:cs="Times New Roman"/>
          <w:sz w:val="24"/>
          <w:szCs w:val="24"/>
        </w:rPr>
        <w:t xml:space="preserve"> er Stolorow </w:t>
      </w:r>
      <w:r w:rsidRPr="00E65F50">
        <w:rPr>
          <w:rFonts w:ascii="Times New Roman" w:hAnsi="Times New Roman" w:cs="Times New Roman"/>
          <w:sz w:val="24"/>
          <w:szCs w:val="24"/>
        </w:rPr>
        <w:fldChar w:fldCharType="begin"/>
      </w:r>
      <w:r w:rsidR="001B66C6" w:rsidRPr="00E65F50">
        <w:rPr>
          <w:rFonts w:ascii="Times New Roman" w:hAnsi="Times New Roman" w:cs="Times New Roman"/>
          <w:sz w:val="24"/>
          <w:szCs w:val="24"/>
        </w:rPr>
        <w:instrText xml:space="preserve"> ADDIN EN.CITE &lt;EndNote&gt;&lt;Cite ExcludeAuth="1"&gt;&lt;Author&gt;Stolorow&lt;/Author&gt;&lt;Year&gt;2018&lt;/Year&gt;&lt;RecNum&gt;12&lt;/RecNum&gt;&lt;DisplayText&gt;(2018)&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Pr="00E65F50">
        <w:rPr>
          <w:rFonts w:ascii="Times New Roman" w:hAnsi="Times New Roman" w:cs="Times New Roman"/>
          <w:sz w:val="24"/>
          <w:szCs w:val="24"/>
        </w:rPr>
        <w:fldChar w:fldCharType="separate"/>
      </w:r>
      <w:r w:rsidR="001B66C6" w:rsidRPr="00E65F50">
        <w:rPr>
          <w:rFonts w:ascii="Times New Roman" w:hAnsi="Times New Roman" w:cs="Times New Roman"/>
          <w:noProof/>
          <w:sz w:val="24"/>
          <w:szCs w:val="24"/>
        </w:rPr>
        <w:t>(2018)</w:t>
      </w:r>
      <w:r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opptatt av hvordan mangelen på et relasjonelt hjem er en konstituerende del av traumeerfaringen. En viktig komponent i den hjelpende relasjonen med traumeutsatte er derfor nettopp å kunne fungere som et relasjonelt hjem for den utålelige smerten og </w:t>
      </w:r>
      <w:r w:rsidR="004C73D3" w:rsidRPr="00E65F50">
        <w:rPr>
          <w:rFonts w:ascii="Times New Roman" w:hAnsi="Times New Roman" w:cs="Times New Roman"/>
          <w:sz w:val="24"/>
          <w:szCs w:val="24"/>
        </w:rPr>
        <w:t xml:space="preserve">den </w:t>
      </w:r>
      <w:r w:rsidRPr="00E65F50">
        <w:rPr>
          <w:rFonts w:ascii="Times New Roman" w:hAnsi="Times New Roman" w:cs="Times New Roman"/>
          <w:sz w:val="24"/>
          <w:szCs w:val="24"/>
        </w:rPr>
        <w:t>eksistensielle sårbarheten. I så henseende ser Stolorow</w:t>
      </w:r>
      <w:r w:rsidR="007F111F" w:rsidRPr="00E65F50">
        <w:rPr>
          <w:rFonts w:ascii="Times New Roman" w:hAnsi="Times New Roman" w:cs="Times New Roman"/>
          <w:sz w:val="24"/>
          <w:szCs w:val="24"/>
        </w:rPr>
        <w:t xml:space="preserve"> </w:t>
      </w:r>
      <w:r w:rsidR="007F111F" w:rsidRPr="00E65F50">
        <w:rPr>
          <w:rFonts w:ascii="Times New Roman" w:hAnsi="Times New Roman" w:cs="Times New Roman"/>
          <w:sz w:val="24"/>
          <w:szCs w:val="24"/>
        </w:rPr>
        <w:fldChar w:fldCharType="begin"/>
      </w:r>
      <w:r w:rsidR="007F111F" w:rsidRPr="00E65F50">
        <w:rPr>
          <w:rFonts w:ascii="Times New Roman" w:hAnsi="Times New Roman" w:cs="Times New Roman"/>
          <w:sz w:val="24"/>
          <w:szCs w:val="24"/>
        </w:rPr>
        <w:instrText xml:space="preserve"> ADDIN EN.CITE &lt;EndNote&gt;&lt;Cite ExcludeAuth="1"&gt;&lt;Author&gt;Stolorow&lt;/Author&gt;&lt;Year&gt;2018&lt;/Year&gt;&lt;RecNum&gt;12&lt;/RecNum&gt;&lt;Pages&gt;63&lt;/Pages&gt;&lt;DisplayText&gt;(2018: 63)&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7F111F" w:rsidRPr="00E65F50">
        <w:rPr>
          <w:rFonts w:ascii="Times New Roman" w:hAnsi="Times New Roman" w:cs="Times New Roman"/>
          <w:sz w:val="24"/>
          <w:szCs w:val="24"/>
        </w:rPr>
        <w:fldChar w:fldCharType="separate"/>
      </w:r>
      <w:r w:rsidR="007F111F" w:rsidRPr="00E65F50">
        <w:rPr>
          <w:rFonts w:ascii="Times New Roman" w:hAnsi="Times New Roman" w:cs="Times New Roman"/>
          <w:noProof/>
          <w:sz w:val="24"/>
          <w:szCs w:val="24"/>
        </w:rPr>
        <w:t>(2018: 63)</w:t>
      </w:r>
      <w:r w:rsidR="007F111F"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den hjelpende part</w:t>
      </w:r>
      <w:r w:rsidR="004C73D3" w:rsidRPr="00E65F50">
        <w:rPr>
          <w:rFonts w:ascii="Times New Roman" w:hAnsi="Times New Roman" w:cs="Times New Roman"/>
          <w:sz w:val="24"/>
          <w:szCs w:val="24"/>
        </w:rPr>
        <w:t>en</w:t>
      </w:r>
      <w:r w:rsidRPr="00E65F50">
        <w:rPr>
          <w:rFonts w:ascii="Times New Roman" w:hAnsi="Times New Roman" w:cs="Times New Roman"/>
          <w:sz w:val="24"/>
          <w:szCs w:val="24"/>
        </w:rPr>
        <w:t xml:space="preserve">s evne til </w:t>
      </w:r>
      <w:r w:rsidRPr="00E65F50">
        <w:rPr>
          <w:rFonts w:ascii="Times New Roman" w:hAnsi="Times New Roman" w:cs="Times New Roman"/>
          <w:i/>
          <w:iCs/>
          <w:sz w:val="24"/>
          <w:szCs w:val="24"/>
        </w:rPr>
        <w:t>emosjonell dveling</w:t>
      </w:r>
      <w:r w:rsidRPr="00E65F50">
        <w:rPr>
          <w:rFonts w:ascii="Times New Roman" w:hAnsi="Times New Roman" w:cs="Times New Roman"/>
          <w:sz w:val="24"/>
          <w:szCs w:val="24"/>
        </w:rPr>
        <w:t xml:space="preserve"> som en avgjørende komponent. Dette innebærer en mer aktiv innsats enn hva man vanligvis forbinder med empati, nemlig å forstå den andres smerte fra hans eller hennes perspektiv. </w:t>
      </w:r>
    </w:p>
    <w:p w14:paraId="35BBC871" w14:textId="457C1D8C" w:rsidR="004C73D3" w:rsidRPr="00E65F50" w:rsidRDefault="00CB5126" w:rsidP="00484A3B">
      <w:pPr>
        <w:spacing w:line="360" w:lineRule="auto"/>
        <w:ind w:firstLine="708"/>
        <w:rPr>
          <w:rFonts w:ascii="Times New Roman" w:hAnsi="Times New Roman" w:cs="Times New Roman"/>
          <w:sz w:val="24"/>
          <w:szCs w:val="24"/>
          <w:rPrChange w:id="97" w:author="Einar Eidsaa Edland" w:date="2022-10-26T11:42:00Z">
            <w:rPr>
              <w:rFonts w:ascii="Times New Roman" w:hAnsi="Times New Roman" w:cs="Times New Roman"/>
              <w:color w:val="FF0000"/>
              <w:sz w:val="24"/>
              <w:szCs w:val="24"/>
            </w:rPr>
          </w:rPrChange>
        </w:rPr>
      </w:pPr>
      <w:r w:rsidRPr="00E65F50">
        <w:rPr>
          <w:rFonts w:ascii="Times New Roman" w:hAnsi="Times New Roman" w:cs="Times New Roman"/>
          <w:sz w:val="24"/>
          <w:szCs w:val="24"/>
        </w:rPr>
        <w:lastRenderedPageBreak/>
        <w:t>I møte med traumer er det nødvendig med en større grad av identifisering med den andres emosjonelle smerte</w:t>
      </w:r>
      <w:r w:rsidR="004C73D3" w:rsidRPr="00E65F50">
        <w:rPr>
          <w:rFonts w:ascii="Times New Roman" w:hAnsi="Times New Roman" w:cs="Times New Roman"/>
          <w:sz w:val="24"/>
          <w:szCs w:val="24"/>
        </w:rPr>
        <w:t xml:space="preserve"> –</w:t>
      </w:r>
      <w:r w:rsidRPr="00E65F50">
        <w:rPr>
          <w:rFonts w:ascii="Times New Roman" w:hAnsi="Times New Roman" w:cs="Times New Roman"/>
          <w:sz w:val="24"/>
          <w:szCs w:val="24"/>
        </w:rPr>
        <w:t xml:space="preserve"> samt kapasitet til både å tolerere og gjøre seg nytte av egen sårbarhet. </w:t>
      </w:r>
      <w:r w:rsidRPr="00E65F50">
        <w:rPr>
          <w:rFonts w:ascii="Times New Roman" w:hAnsi="Times New Roman" w:cs="Times New Roman"/>
          <w:sz w:val="24"/>
          <w:szCs w:val="24"/>
          <w:lang w:val="en-US"/>
        </w:rPr>
        <w:t>«</w:t>
      </w:r>
      <w:r w:rsidR="00BF0203" w:rsidRPr="00E65F50">
        <w:rPr>
          <w:rFonts w:ascii="Times New Roman" w:hAnsi="Times New Roman" w:cs="Times New Roman"/>
          <w:sz w:val="24"/>
          <w:szCs w:val="24"/>
          <w:lang w:val="en-US"/>
        </w:rPr>
        <w:t xml:space="preserve">When we dwell </w:t>
      </w:r>
      <w:r w:rsidR="00DC5D19" w:rsidRPr="00E65F50">
        <w:rPr>
          <w:rFonts w:ascii="Times New Roman" w:hAnsi="Times New Roman" w:cs="Times New Roman"/>
          <w:sz w:val="24"/>
          <w:szCs w:val="24"/>
          <w:lang w:val="en-US"/>
        </w:rPr>
        <w:t>with others’ unendurable pain</w:t>
      </w:r>
      <w:r w:rsidR="004E765A" w:rsidRPr="00E65F50">
        <w:rPr>
          <w:rFonts w:ascii="Times New Roman" w:hAnsi="Times New Roman" w:cs="Times New Roman"/>
          <w:sz w:val="24"/>
          <w:szCs w:val="24"/>
          <w:lang w:val="en-US"/>
        </w:rPr>
        <w:t>, their shattered emotional worlds are enabled to shine with a kind of sacredness</w:t>
      </w:r>
      <w:r w:rsidR="00D83E3F" w:rsidRPr="00E65F50">
        <w:rPr>
          <w:rFonts w:ascii="Times New Roman" w:hAnsi="Times New Roman" w:cs="Times New Roman"/>
          <w:sz w:val="24"/>
          <w:szCs w:val="24"/>
          <w:lang w:val="en-US"/>
        </w:rPr>
        <w:t xml:space="preserve"> that calls forth an understanding </w:t>
      </w:r>
      <w:r w:rsidR="009F0BFE" w:rsidRPr="00E65F50">
        <w:rPr>
          <w:rFonts w:ascii="Times New Roman" w:hAnsi="Times New Roman" w:cs="Times New Roman"/>
          <w:sz w:val="24"/>
          <w:szCs w:val="24"/>
          <w:lang w:val="en-US"/>
        </w:rPr>
        <w:t xml:space="preserve">and caring engagement within which traumatized states can </w:t>
      </w:r>
      <w:r w:rsidR="007F0723" w:rsidRPr="00E65F50">
        <w:rPr>
          <w:rFonts w:ascii="Times New Roman" w:hAnsi="Times New Roman" w:cs="Times New Roman"/>
          <w:sz w:val="24"/>
          <w:szCs w:val="24"/>
          <w:lang w:val="en-US"/>
        </w:rPr>
        <w:t xml:space="preserve">be </w:t>
      </w:r>
      <w:r w:rsidR="009F0BFE" w:rsidRPr="00E65F50">
        <w:rPr>
          <w:rFonts w:ascii="Times New Roman" w:hAnsi="Times New Roman" w:cs="Times New Roman"/>
          <w:sz w:val="24"/>
          <w:szCs w:val="24"/>
          <w:lang w:val="en-US"/>
        </w:rPr>
        <w:t>gradually</w:t>
      </w:r>
      <w:r w:rsidR="007F0723" w:rsidRPr="00E65F50">
        <w:rPr>
          <w:rFonts w:ascii="Times New Roman" w:hAnsi="Times New Roman" w:cs="Times New Roman"/>
          <w:sz w:val="24"/>
          <w:szCs w:val="24"/>
          <w:lang w:val="en-US"/>
        </w:rPr>
        <w:t xml:space="preserve"> transformed intro bearable and nameable painful feelings</w:t>
      </w:r>
      <w:r w:rsidR="004C73D3" w:rsidRPr="00E65F50">
        <w:rPr>
          <w:rFonts w:ascii="Times New Roman" w:hAnsi="Times New Roman" w:cs="Times New Roman"/>
          <w:sz w:val="24"/>
          <w:szCs w:val="24"/>
          <w:lang w:val="en-US"/>
        </w:rPr>
        <w:t>,</w:t>
      </w:r>
      <w:r w:rsidR="00410C90" w:rsidRPr="00E65F50">
        <w:rPr>
          <w:rFonts w:ascii="Times New Roman" w:hAnsi="Times New Roman" w:cs="Times New Roman"/>
          <w:sz w:val="24"/>
          <w:szCs w:val="24"/>
          <w:lang w:val="en-US"/>
        </w:rPr>
        <w:t>» utdyper Stolor</w:t>
      </w:r>
      <w:r w:rsidR="008B662B" w:rsidRPr="00E65F50">
        <w:rPr>
          <w:rFonts w:ascii="Times New Roman" w:hAnsi="Times New Roman" w:cs="Times New Roman"/>
          <w:sz w:val="24"/>
          <w:szCs w:val="24"/>
          <w:lang w:val="en-US"/>
        </w:rPr>
        <w:t xml:space="preserve">ow </w:t>
      </w:r>
      <w:r w:rsidR="008B662B" w:rsidRPr="00E65F50">
        <w:rPr>
          <w:rFonts w:ascii="Times New Roman" w:hAnsi="Times New Roman" w:cs="Times New Roman"/>
          <w:sz w:val="24"/>
          <w:szCs w:val="24"/>
          <w:lang w:val="en-US"/>
        </w:rPr>
        <w:fldChar w:fldCharType="begin"/>
      </w:r>
      <w:r w:rsidR="008B662B" w:rsidRPr="00E65F50">
        <w:rPr>
          <w:rFonts w:ascii="Times New Roman" w:hAnsi="Times New Roman" w:cs="Times New Roman"/>
          <w:sz w:val="24"/>
          <w:szCs w:val="24"/>
          <w:lang w:val="en-US"/>
        </w:rPr>
        <w:instrText xml:space="preserve"> ADDIN EN.CITE &lt;EndNote&gt;&lt;Cite ExcludeAuth="1"&gt;&lt;Author&gt;Stolorow&lt;/Author&gt;&lt;Year&gt;2018&lt;/Year&gt;&lt;RecNum&gt;12&lt;/RecNum&gt;&lt;Pages&gt;63&lt;/Pages&gt;&lt;DisplayText&gt;(2018: 63)&lt;/DisplayText&gt;&lt;record&gt;&lt;rec-number&gt;12&lt;/rec-number&gt;&lt;foreign-keys&gt;&lt;key app="EN" db-id="2perf02woa0z5wew9f95x9tptffrdffzezvv" timestamp="1629357447"&gt;12&lt;/key&gt;&lt;/foreign-keys&gt;&lt;ref-type name="Book Section"&gt;5&lt;/ref-type&gt;&lt;contributors&gt;&lt;authors&gt;&lt;author&gt;Stolorow, Robert D.&lt;/author&gt;&lt;/authors&gt;&lt;secondary-authors&gt;&lt;author&gt;Boynton, Eric&lt;/author&gt;&lt;author&gt;Capretto, Peter&lt;/author&gt;&lt;/secondary-authors&gt;&lt;/contributors&gt;&lt;titles&gt;&lt;title&gt;Phenomenological-Contextualism All th Way Down: An Existential and Ethical Perspective on Emotional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8B662B" w:rsidRPr="00E65F50">
        <w:rPr>
          <w:rFonts w:ascii="Times New Roman" w:hAnsi="Times New Roman" w:cs="Times New Roman"/>
          <w:sz w:val="24"/>
          <w:szCs w:val="24"/>
          <w:lang w:val="en-US"/>
        </w:rPr>
        <w:fldChar w:fldCharType="separate"/>
      </w:r>
      <w:r w:rsidR="008B662B" w:rsidRPr="00E65F50">
        <w:rPr>
          <w:rFonts w:ascii="Times New Roman" w:hAnsi="Times New Roman" w:cs="Times New Roman"/>
          <w:noProof/>
          <w:sz w:val="24"/>
          <w:szCs w:val="24"/>
          <w:lang w:val="en-US"/>
        </w:rPr>
        <w:t>(2018: 63)</w:t>
      </w:r>
      <w:r w:rsidR="008B662B" w:rsidRPr="00E65F50">
        <w:rPr>
          <w:rFonts w:ascii="Times New Roman" w:hAnsi="Times New Roman" w:cs="Times New Roman"/>
          <w:sz w:val="24"/>
          <w:szCs w:val="24"/>
          <w:lang w:val="en-US"/>
        </w:rPr>
        <w:fldChar w:fldCharType="end"/>
      </w:r>
      <w:r w:rsidRPr="00E65F50">
        <w:rPr>
          <w:rFonts w:ascii="Times New Roman" w:hAnsi="Times New Roman" w:cs="Times New Roman"/>
          <w:sz w:val="24"/>
          <w:szCs w:val="24"/>
          <w:lang w:val="en-US"/>
        </w:rPr>
        <w:t>.</w:t>
      </w:r>
      <w:r w:rsidRPr="00E65F50">
        <w:rPr>
          <w:rStyle w:val="Sluttnotereferanse"/>
          <w:rFonts w:ascii="Times New Roman" w:hAnsi="Times New Roman" w:cs="Times New Roman"/>
          <w:sz w:val="24"/>
          <w:szCs w:val="24"/>
        </w:rPr>
        <w:endnoteReference w:id="11"/>
      </w:r>
      <w:r w:rsidRPr="00E65F50">
        <w:rPr>
          <w:rFonts w:ascii="Times New Roman" w:hAnsi="Times New Roman" w:cs="Times New Roman"/>
          <w:sz w:val="24"/>
          <w:szCs w:val="24"/>
          <w:lang w:val="en-US"/>
        </w:rPr>
        <w:t xml:space="preserve"> </w:t>
      </w:r>
      <w:r w:rsidRPr="00E65F50">
        <w:rPr>
          <w:rFonts w:ascii="Times New Roman" w:hAnsi="Times New Roman" w:cs="Times New Roman"/>
          <w:sz w:val="24"/>
          <w:szCs w:val="24"/>
        </w:rPr>
        <w:t xml:space="preserve">Den emosjonelle dvelingen er derfor en avgjørende komponent i funksjonen til et vitne. </w:t>
      </w:r>
      <w:r w:rsidRPr="00E65F50">
        <w:rPr>
          <w:rFonts w:ascii="Times New Roman" w:hAnsi="Times New Roman" w:cs="Times New Roman"/>
          <w:sz w:val="24"/>
          <w:szCs w:val="24"/>
          <w:rPrChange w:id="98" w:author="Einar Eidsaa Edland" w:date="2022-10-26T11:42:00Z">
            <w:rPr>
              <w:rFonts w:ascii="Times New Roman" w:hAnsi="Times New Roman" w:cs="Times New Roman"/>
              <w:color w:val="FF0000"/>
              <w:sz w:val="24"/>
              <w:szCs w:val="24"/>
            </w:rPr>
          </w:rPrChange>
        </w:rPr>
        <w:t>Gjennom den hjelpende part</w:t>
      </w:r>
      <w:r w:rsidR="004C73D3" w:rsidRPr="00E65F50">
        <w:rPr>
          <w:rFonts w:ascii="Times New Roman" w:hAnsi="Times New Roman" w:cs="Times New Roman"/>
          <w:sz w:val="24"/>
          <w:szCs w:val="24"/>
          <w:rPrChange w:id="99" w:author="Einar Eidsaa Edland" w:date="2022-10-26T11:42:00Z">
            <w:rPr>
              <w:rFonts w:ascii="Times New Roman" w:hAnsi="Times New Roman" w:cs="Times New Roman"/>
              <w:color w:val="FF0000"/>
              <w:sz w:val="24"/>
              <w:szCs w:val="24"/>
            </w:rPr>
          </w:rPrChange>
        </w:rPr>
        <w:t>en</w:t>
      </w:r>
      <w:r w:rsidRPr="00E65F50">
        <w:rPr>
          <w:rFonts w:ascii="Times New Roman" w:hAnsi="Times New Roman" w:cs="Times New Roman"/>
          <w:sz w:val="24"/>
          <w:szCs w:val="24"/>
          <w:rPrChange w:id="100" w:author="Einar Eidsaa Edland" w:date="2022-10-26T11:42:00Z">
            <w:rPr>
              <w:rFonts w:ascii="Times New Roman" w:hAnsi="Times New Roman" w:cs="Times New Roman"/>
              <w:color w:val="FF0000"/>
              <w:sz w:val="24"/>
              <w:szCs w:val="24"/>
            </w:rPr>
          </w:rPrChange>
        </w:rPr>
        <w:t>s emosjonelle dveling vil den utsatte selv med tiden kunne integrere en egen kapasitet til</w:t>
      </w:r>
      <w:r w:rsidR="004C73D3" w:rsidRPr="00E65F50">
        <w:rPr>
          <w:rFonts w:ascii="Times New Roman" w:hAnsi="Times New Roman" w:cs="Times New Roman"/>
          <w:sz w:val="24"/>
          <w:szCs w:val="24"/>
          <w:rPrChange w:id="101" w:author="Einar Eidsaa Edland" w:date="2022-10-26T11:42:00Z">
            <w:rPr>
              <w:rFonts w:ascii="Times New Roman" w:hAnsi="Times New Roman" w:cs="Times New Roman"/>
              <w:color w:val="FF0000"/>
              <w:sz w:val="24"/>
              <w:szCs w:val="24"/>
            </w:rPr>
          </w:rPrChange>
        </w:rPr>
        <w:t xml:space="preserve"> </w:t>
      </w:r>
      <w:r w:rsidR="00F079AE" w:rsidRPr="00E65F50">
        <w:rPr>
          <w:rFonts w:ascii="Times New Roman" w:hAnsi="Times New Roman"/>
          <w:bCs/>
          <w:sz w:val="24"/>
          <w:szCs w:val="24"/>
          <w:rPrChange w:id="102" w:author="Einar Eidsaa Edland" w:date="2022-10-26T11:42:00Z">
            <w:rPr>
              <w:rFonts w:ascii="Times New Roman" w:hAnsi="Times New Roman"/>
              <w:bCs/>
              <w:color w:val="FF0000"/>
              <w:sz w:val="24"/>
              <w:szCs w:val="24"/>
            </w:rPr>
          </w:rPrChange>
        </w:rPr>
        <w:t>å</w:t>
      </w:r>
      <w:r w:rsidR="00F079AE" w:rsidRPr="00E65F50">
        <w:rPr>
          <w:rFonts w:ascii="Times New Roman" w:hAnsi="Times New Roman"/>
          <w:b/>
          <w:bCs/>
          <w:sz w:val="24"/>
          <w:szCs w:val="24"/>
          <w:rPrChange w:id="103" w:author="Einar Eidsaa Edland" w:date="2022-10-26T11:42:00Z">
            <w:rPr>
              <w:rFonts w:ascii="Times New Roman" w:hAnsi="Times New Roman"/>
              <w:b/>
              <w:bCs/>
              <w:color w:val="FF0000"/>
              <w:sz w:val="24"/>
              <w:szCs w:val="24"/>
            </w:rPr>
          </w:rPrChange>
        </w:rPr>
        <w:t xml:space="preserve"> </w:t>
      </w:r>
      <w:r w:rsidR="00F079AE" w:rsidRPr="00E65F50">
        <w:rPr>
          <w:rFonts w:ascii="Times New Roman" w:hAnsi="Times New Roman"/>
          <w:sz w:val="24"/>
          <w:szCs w:val="24"/>
          <w:rPrChange w:id="104" w:author="Einar Eidsaa Edland" w:date="2022-10-26T11:42:00Z">
            <w:rPr>
              <w:rFonts w:ascii="Times New Roman" w:hAnsi="Times New Roman"/>
              <w:color w:val="FF0000"/>
              <w:sz w:val="24"/>
              <w:szCs w:val="24"/>
            </w:rPr>
          </w:rPrChange>
        </w:rPr>
        <w:t>dvele ved sine følelser</w:t>
      </w:r>
      <w:r w:rsidR="00F079AE" w:rsidRPr="00E65F50">
        <w:rPr>
          <w:rFonts w:ascii="Times New Roman" w:hAnsi="Times New Roman"/>
          <w:sz w:val="24"/>
          <w:szCs w:val="24"/>
        </w:rPr>
        <w:t>.</w:t>
      </w:r>
      <w:r w:rsidR="00E730CD" w:rsidRPr="00E65F50">
        <w:rPr>
          <w:rStyle w:val="Sluttnotereferanse"/>
          <w:rFonts w:ascii="Times New Roman" w:hAnsi="Times New Roman" w:cs="Times New Roman"/>
          <w:sz w:val="24"/>
          <w:szCs w:val="24"/>
          <w:rPrChange w:id="105" w:author="Einar Eidsaa Edland" w:date="2022-10-26T11:42:00Z">
            <w:rPr>
              <w:rStyle w:val="Sluttnotereferanse"/>
              <w:rFonts w:ascii="Times New Roman" w:hAnsi="Times New Roman" w:cs="Times New Roman"/>
              <w:color w:val="FF0000"/>
              <w:sz w:val="24"/>
              <w:szCs w:val="24"/>
            </w:rPr>
          </w:rPrChange>
        </w:rPr>
        <w:endnoteReference w:id="12"/>
      </w:r>
      <w:r w:rsidRPr="00E65F50">
        <w:rPr>
          <w:rFonts w:ascii="Times New Roman" w:hAnsi="Times New Roman" w:cs="Times New Roman"/>
          <w:sz w:val="24"/>
          <w:szCs w:val="24"/>
          <w:rPrChange w:id="106" w:author="Einar Eidsaa Edland" w:date="2022-10-26T11:42:00Z">
            <w:rPr>
              <w:rFonts w:ascii="Times New Roman" w:hAnsi="Times New Roman" w:cs="Times New Roman"/>
              <w:color w:val="FF0000"/>
              <w:sz w:val="24"/>
              <w:szCs w:val="24"/>
            </w:rPr>
          </w:rPrChange>
        </w:rPr>
        <w:t xml:space="preserve"> </w:t>
      </w:r>
    </w:p>
    <w:p w14:paraId="7FA7A731" w14:textId="029D563C" w:rsidR="009A1AA8" w:rsidRPr="00E65F50" w:rsidRDefault="004D1555"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Den amerikanske pastoralteologen Pamela Cooper-White</w:t>
      </w:r>
      <w:r w:rsidR="00B727C9" w:rsidRPr="00E65F50">
        <w:rPr>
          <w:rFonts w:ascii="Times New Roman" w:hAnsi="Times New Roman" w:cs="Times New Roman"/>
          <w:sz w:val="24"/>
          <w:szCs w:val="24"/>
        </w:rPr>
        <w:t xml:space="preserve"> </w:t>
      </w:r>
      <w:r w:rsidR="00474B9A" w:rsidRPr="00E65F50">
        <w:rPr>
          <w:rFonts w:ascii="Times New Roman" w:hAnsi="Times New Roman" w:cs="Times New Roman"/>
          <w:sz w:val="24"/>
          <w:szCs w:val="24"/>
        </w:rPr>
        <w:fldChar w:fldCharType="begin"/>
      </w:r>
      <w:r w:rsidR="006F700A" w:rsidRPr="00E65F50">
        <w:rPr>
          <w:rFonts w:ascii="Times New Roman" w:hAnsi="Times New Roman" w:cs="Times New Roman"/>
          <w:sz w:val="24"/>
          <w:szCs w:val="24"/>
        </w:rPr>
        <w:instrText xml:space="preserve"> ADDIN EN.CITE &lt;EndNote&gt;&lt;Cite ExcludeAuth="1"&gt;&lt;Author&gt;Cooper-White&lt;/Author&gt;&lt;Year&gt;2020&lt;/Year&gt;&lt;RecNum&gt;23&lt;/RecNum&gt;&lt;Pages&gt;114&lt;/Pages&gt;&lt;DisplayText&gt;(2020: 114)&lt;/DisplayText&gt;&lt;record&gt;&lt;rec-number&gt;23&lt;/rec-number&gt;&lt;foreign-keys&gt;&lt;key app="EN" db-id="2perf02woa0z5wew9f95x9tptffrdffzezvv" timestamp="1629360795"&gt;23&lt;/key&gt;&lt;/foreign-keys&gt;&lt;ref-type name="Journal Article"&gt;17&lt;/ref-type&gt;&lt;contributors&gt;&lt;authors&gt;&lt;author&gt;Cooper-White, Pamela&lt;/author&gt;&lt;/authors&gt;&lt;/contributors&gt;&lt;titles&gt;&lt;title&gt;Suffering, Trauma and the Power of Witnessing&lt;/title&gt;&lt;secondary-title&gt;Sankt Sunniva&lt;/secondary-title&gt;&lt;/titles&gt;&lt;periodical&gt;&lt;full-title&gt;Sankt Sunniva&lt;/full-title&gt;&lt;/periodical&gt;&lt;pages&gt;6-17&lt;/pages&gt;&lt;volume&gt;1&lt;/volume&gt;&lt;keywords&gt;&lt;keyword&gt;Kvinner&lt;/keyword&gt;&lt;keyword&gt;Luthersk teologi&lt;/keyword&gt;&lt;keyword&gt;Prester&lt;/keyword&gt;&lt;keyword&gt;Norge&lt;/keyword&gt;&lt;keyword&gt;kvinneteologi&lt;/keyword&gt;&lt;keyword&gt;kristendom&lt;/keyword&gt;&lt;keyword&gt;religion&lt;/keyword&gt;&lt;keyword&gt;kirke&lt;/keyword&gt;&lt;keyword&gt;samfunn&lt;/keyword&gt;&lt;keyword&gt;tidsskrifter&lt;/keyword&gt;&lt;keyword&gt;kvinnelige&lt;/keyword&gt;&lt;keyword&gt;teologer&lt;/keyword&gt;&lt;/keywords&gt;&lt;dates&gt;&lt;year&gt;2020&lt;/year&gt;&lt;/dates&gt;&lt;pub-location&gt;Oslo&lt;/pub-location&gt;&lt;publisher&gt;Norsk kvinnelig teologforening&lt;/publisher&gt;&lt;isbn&gt;0808-2901&lt;/isbn&gt;&lt;urls&gt;&lt;/urls&gt;&lt;/record&gt;&lt;/Cite&gt;&lt;/EndNote&gt;</w:instrText>
      </w:r>
      <w:r w:rsidR="00474B9A" w:rsidRPr="00E65F50">
        <w:rPr>
          <w:rFonts w:ascii="Times New Roman" w:hAnsi="Times New Roman" w:cs="Times New Roman"/>
          <w:sz w:val="24"/>
          <w:szCs w:val="24"/>
        </w:rPr>
        <w:fldChar w:fldCharType="separate"/>
      </w:r>
      <w:r w:rsidR="006F700A" w:rsidRPr="00E65F50">
        <w:rPr>
          <w:rFonts w:ascii="Times New Roman" w:hAnsi="Times New Roman" w:cs="Times New Roman"/>
          <w:noProof/>
          <w:sz w:val="24"/>
          <w:szCs w:val="24"/>
        </w:rPr>
        <w:t>(2020: 114)</w:t>
      </w:r>
      <w:r w:rsidR="00474B9A" w:rsidRPr="00E65F50">
        <w:rPr>
          <w:rFonts w:ascii="Times New Roman" w:hAnsi="Times New Roman" w:cs="Times New Roman"/>
          <w:sz w:val="24"/>
          <w:szCs w:val="24"/>
        </w:rPr>
        <w:fldChar w:fldCharType="end"/>
      </w:r>
      <w:r w:rsidRPr="00E65F50">
        <w:rPr>
          <w:rFonts w:ascii="Times New Roman" w:hAnsi="Times New Roman" w:cs="Times New Roman"/>
          <w:sz w:val="24"/>
          <w:szCs w:val="24"/>
        </w:rPr>
        <w:t xml:space="preserve"> </w:t>
      </w:r>
      <w:r w:rsidR="00A70E32" w:rsidRPr="00E65F50">
        <w:rPr>
          <w:rFonts w:ascii="Times New Roman" w:hAnsi="Times New Roman" w:cs="Times New Roman"/>
          <w:sz w:val="24"/>
          <w:szCs w:val="24"/>
        </w:rPr>
        <w:t>kommenterer</w:t>
      </w:r>
      <w:r w:rsidR="000E4C02" w:rsidRPr="00E65F50">
        <w:rPr>
          <w:rFonts w:ascii="Times New Roman" w:hAnsi="Times New Roman" w:cs="Times New Roman"/>
          <w:sz w:val="24"/>
          <w:szCs w:val="24"/>
        </w:rPr>
        <w:t xml:space="preserve"> at</w:t>
      </w:r>
      <w:r w:rsidR="00217A00" w:rsidRPr="00E65F50">
        <w:rPr>
          <w:rFonts w:ascii="Times New Roman" w:hAnsi="Times New Roman" w:cs="Times New Roman"/>
          <w:sz w:val="24"/>
          <w:szCs w:val="24"/>
        </w:rPr>
        <w:t xml:space="preserve"> bruken av</w:t>
      </w:r>
      <w:r w:rsidR="000E4C02" w:rsidRPr="00E65F50">
        <w:rPr>
          <w:rFonts w:ascii="Times New Roman" w:hAnsi="Times New Roman" w:cs="Times New Roman"/>
          <w:sz w:val="24"/>
          <w:szCs w:val="24"/>
        </w:rPr>
        <w:t xml:space="preserve"> begrepet vitne</w:t>
      </w:r>
      <w:r w:rsidR="00217A00" w:rsidRPr="00E65F50">
        <w:rPr>
          <w:rFonts w:ascii="Times New Roman" w:hAnsi="Times New Roman" w:cs="Times New Roman"/>
          <w:sz w:val="24"/>
          <w:szCs w:val="24"/>
        </w:rPr>
        <w:t xml:space="preserve"> i </w:t>
      </w:r>
      <w:r w:rsidR="00AE5B23" w:rsidRPr="00E65F50">
        <w:rPr>
          <w:rFonts w:ascii="Times New Roman" w:hAnsi="Times New Roman" w:cs="Times New Roman"/>
          <w:sz w:val="24"/>
          <w:szCs w:val="24"/>
        </w:rPr>
        <w:t>d</w:t>
      </w:r>
      <w:r w:rsidR="00217A00" w:rsidRPr="00E65F50">
        <w:rPr>
          <w:rFonts w:ascii="Times New Roman" w:hAnsi="Times New Roman" w:cs="Times New Roman"/>
          <w:sz w:val="24"/>
          <w:szCs w:val="24"/>
        </w:rPr>
        <w:t xml:space="preserve">en </w:t>
      </w:r>
      <w:r w:rsidR="00072210" w:rsidRPr="00E65F50">
        <w:rPr>
          <w:rFonts w:ascii="Times New Roman" w:hAnsi="Times New Roman" w:cs="Times New Roman"/>
          <w:sz w:val="24"/>
          <w:szCs w:val="24"/>
        </w:rPr>
        <w:t>psykoanalytiske</w:t>
      </w:r>
      <w:r w:rsidR="00217A00" w:rsidRPr="00E65F50">
        <w:rPr>
          <w:rFonts w:ascii="Times New Roman" w:hAnsi="Times New Roman" w:cs="Times New Roman"/>
          <w:sz w:val="24"/>
          <w:szCs w:val="24"/>
        </w:rPr>
        <w:t xml:space="preserve"> tradisjonen er påfallende </w:t>
      </w:r>
      <w:r w:rsidR="002D43C6" w:rsidRPr="00E65F50">
        <w:rPr>
          <w:rFonts w:ascii="Times New Roman" w:hAnsi="Times New Roman" w:cs="Times New Roman"/>
          <w:sz w:val="24"/>
          <w:szCs w:val="24"/>
        </w:rPr>
        <w:t xml:space="preserve">på grunn av dets </w:t>
      </w:r>
      <w:r w:rsidR="007819D8" w:rsidRPr="00E65F50">
        <w:rPr>
          <w:rFonts w:ascii="Times New Roman" w:hAnsi="Times New Roman" w:cs="Times New Roman"/>
          <w:sz w:val="24"/>
          <w:szCs w:val="24"/>
        </w:rPr>
        <w:t>resonans</w:t>
      </w:r>
      <w:r w:rsidR="002D43C6" w:rsidRPr="00E65F50">
        <w:rPr>
          <w:rFonts w:ascii="Times New Roman" w:hAnsi="Times New Roman" w:cs="Times New Roman"/>
          <w:sz w:val="24"/>
          <w:szCs w:val="24"/>
        </w:rPr>
        <w:t xml:space="preserve"> med et teologisk </w:t>
      </w:r>
      <w:r w:rsidR="007819D8" w:rsidRPr="00E65F50">
        <w:rPr>
          <w:rFonts w:ascii="Times New Roman" w:hAnsi="Times New Roman" w:cs="Times New Roman"/>
          <w:sz w:val="24"/>
          <w:szCs w:val="24"/>
        </w:rPr>
        <w:t>språk</w:t>
      </w:r>
      <w:r w:rsidR="004C73D3" w:rsidRPr="00E65F50">
        <w:rPr>
          <w:rFonts w:ascii="Times New Roman" w:hAnsi="Times New Roman" w:cs="Times New Roman"/>
          <w:sz w:val="24"/>
          <w:szCs w:val="24"/>
        </w:rPr>
        <w:t>: B</w:t>
      </w:r>
      <w:r w:rsidR="00434640" w:rsidRPr="00E65F50">
        <w:rPr>
          <w:rFonts w:ascii="Times New Roman" w:hAnsi="Times New Roman" w:cs="Times New Roman"/>
          <w:sz w:val="24"/>
          <w:szCs w:val="24"/>
        </w:rPr>
        <w:t xml:space="preserve">egrepet for vitne i </w:t>
      </w:r>
      <w:r w:rsidR="000E4C02" w:rsidRPr="00E65F50">
        <w:rPr>
          <w:rFonts w:ascii="Times New Roman" w:hAnsi="Times New Roman" w:cs="Times New Roman"/>
          <w:sz w:val="24"/>
          <w:szCs w:val="24"/>
        </w:rPr>
        <w:t xml:space="preserve">den greske bibelteksten er </w:t>
      </w:r>
      <w:r w:rsidR="000E4C02" w:rsidRPr="00E65F50">
        <w:rPr>
          <w:rFonts w:ascii="Times New Roman" w:hAnsi="Times New Roman" w:cs="Times New Roman"/>
          <w:i/>
          <w:iCs/>
          <w:sz w:val="24"/>
          <w:szCs w:val="24"/>
        </w:rPr>
        <w:t>martyr</w:t>
      </w:r>
      <w:r w:rsidR="003866CE" w:rsidRPr="00E65F50">
        <w:rPr>
          <w:rFonts w:ascii="Times New Roman" w:hAnsi="Times New Roman" w:cs="Times New Roman"/>
          <w:sz w:val="24"/>
          <w:szCs w:val="24"/>
        </w:rPr>
        <w:t>.</w:t>
      </w:r>
      <w:r w:rsidR="00A70E32" w:rsidRPr="00E65F50">
        <w:rPr>
          <w:rFonts w:ascii="Times New Roman" w:hAnsi="Times New Roman" w:cs="Times New Roman"/>
          <w:sz w:val="24"/>
          <w:szCs w:val="24"/>
        </w:rPr>
        <w:t xml:space="preserve"> Poenget </w:t>
      </w:r>
      <w:r w:rsidR="007819D8" w:rsidRPr="00E65F50">
        <w:rPr>
          <w:rFonts w:ascii="Times New Roman" w:hAnsi="Times New Roman" w:cs="Times New Roman"/>
          <w:sz w:val="24"/>
          <w:szCs w:val="24"/>
        </w:rPr>
        <w:t xml:space="preserve">hennes </w:t>
      </w:r>
      <w:r w:rsidR="00A70E32" w:rsidRPr="00E65F50">
        <w:rPr>
          <w:rFonts w:ascii="Times New Roman" w:hAnsi="Times New Roman" w:cs="Times New Roman"/>
          <w:sz w:val="24"/>
          <w:szCs w:val="24"/>
        </w:rPr>
        <w:t xml:space="preserve">er ikke at </w:t>
      </w:r>
      <w:r w:rsidR="007819D8" w:rsidRPr="00E65F50">
        <w:rPr>
          <w:rFonts w:ascii="Times New Roman" w:hAnsi="Times New Roman" w:cs="Times New Roman"/>
          <w:sz w:val="24"/>
          <w:szCs w:val="24"/>
        </w:rPr>
        <w:t xml:space="preserve">en sjelesørger </w:t>
      </w:r>
      <w:r w:rsidR="0030464E" w:rsidRPr="00E65F50">
        <w:rPr>
          <w:rFonts w:ascii="Times New Roman" w:hAnsi="Times New Roman" w:cs="Times New Roman"/>
          <w:sz w:val="24"/>
          <w:szCs w:val="24"/>
        </w:rPr>
        <w:t>skal ofre seg selv eller overskride sunne grenser</w:t>
      </w:r>
      <w:r w:rsidR="00EE2FE2" w:rsidRPr="00E65F50">
        <w:rPr>
          <w:rFonts w:ascii="Times New Roman" w:hAnsi="Times New Roman" w:cs="Times New Roman"/>
          <w:sz w:val="24"/>
          <w:szCs w:val="24"/>
        </w:rPr>
        <w:t xml:space="preserve">. Heller er hun opptatt av </w:t>
      </w:r>
      <w:r w:rsidR="004C73D3" w:rsidRPr="00E65F50">
        <w:rPr>
          <w:rFonts w:ascii="Times New Roman" w:hAnsi="Times New Roman" w:cs="Times New Roman"/>
          <w:sz w:val="24"/>
          <w:szCs w:val="24"/>
        </w:rPr>
        <w:t xml:space="preserve">at </w:t>
      </w:r>
      <w:r w:rsidR="00EE2FE2" w:rsidRPr="00E65F50">
        <w:rPr>
          <w:rFonts w:ascii="Times New Roman" w:hAnsi="Times New Roman" w:cs="Times New Roman"/>
          <w:sz w:val="24"/>
          <w:szCs w:val="24"/>
        </w:rPr>
        <w:t>begrepet i det greske språket</w:t>
      </w:r>
      <w:r w:rsidR="0030464E" w:rsidRPr="00E65F50">
        <w:rPr>
          <w:rFonts w:ascii="Times New Roman" w:hAnsi="Times New Roman" w:cs="Times New Roman"/>
          <w:sz w:val="24"/>
          <w:szCs w:val="24"/>
        </w:rPr>
        <w:t xml:space="preserve"> gir en dyp</w:t>
      </w:r>
      <w:r w:rsidR="00EE2FE2" w:rsidRPr="00E65F50">
        <w:rPr>
          <w:rFonts w:ascii="Times New Roman" w:hAnsi="Times New Roman" w:cs="Times New Roman"/>
          <w:sz w:val="24"/>
          <w:szCs w:val="24"/>
        </w:rPr>
        <w:t>ere</w:t>
      </w:r>
      <w:r w:rsidR="0030464E" w:rsidRPr="00E65F50">
        <w:rPr>
          <w:rFonts w:ascii="Times New Roman" w:hAnsi="Times New Roman" w:cs="Times New Roman"/>
          <w:sz w:val="24"/>
          <w:szCs w:val="24"/>
        </w:rPr>
        <w:t xml:space="preserve"> klangbunn </w:t>
      </w:r>
      <w:r w:rsidR="004C73D3" w:rsidRPr="00E65F50">
        <w:rPr>
          <w:rFonts w:ascii="Times New Roman" w:hAnsi="Times New Roman" w:cs="Times New Roman"/>
          <w:sz w:val="24"/>
          <w:szCs w:val="24"/>
        </w:rPr>
        <w:t>for</w:t>
      </w:r>
      <w:r w:rsidR="0030464E" w:rsidRPr="00E65F50">
        <w:rPr>
          <w:rFonts w:ascii="Times New Roman" w:hAnsi="Times New Roman" w:cs="Times New Roman"/>
          <w:sz w:val="24"/>
          <w:szCs w:val="24"/>
        </w:rPr>
        <w:t xml:space="preserve"> </w:t>
      </w:r>
      <w:r w:rsidR="009A1BF6" w:rsidRPr="00E65F50">
        <w:rPr>
          <w:rFonts w:ascii="Times New Roman" w:hAnsi="Times New Roman" w:cs="Times New Roman"/>
          <w:sz w:val="24"/>
          <w:szCs w:val="24"/>
        </w:rPr>
        <w:t xml:space="preserve">vår </w:t>
      </w:r>
      <w:r w:rsidR="00EE2FE2" w:rsidRPr="00E65F50">
        <w:rPr>
          <w:rFonts w:ascii="Times New Roman" w:hAnsi="Times New Roman" w:cs="Times New Roman"/>
          <w:sz w:val="24"/>
          <w:szCs w:val="24"/>
        </w:rPr>
        <w:t>forståelse</w:t>
      </w:r>
      <w:r w:rsidR="009A1BF6" w:rsidRPr="00E65F50">
        <w:rPr>
          <w:rFonts w:ascii="Times New Roman" w:hAnsi="Times New Roman" w:cs="Times New Roman"/>
          <w:sz w:val="24"/>
          <w:szCs w:val="24"/>
        </w:rPr>
        <w:t xml:space="preserve"> av</w:t>
      </w:r>
      <w:r w:rsidR="004873C6" w:rsidRPr="00E65F50">
        <w:rPr>
          <w:rFonts w:ascii="Times New Roman" w:hAnsi="Times New Roman" w:cs="Times New Roman"/>
          <w:sz w:val="24"/>
          <w:szCs w:val="24"/>
        </w:rPr>
        <w:t xml:space="preserve"> å være et vitne</w:t>
      </w:r>
      <w:r w:rsidR="009A1BF6" w:rsidRPr="00E65F50">
        <w:rPr>
          <w:rFonts w:ascii="Times New Roman" w:hAnsi="Times New Roman" w:cs="Times New Roman"/>
          <w:sz w:val="24"/>
          <w:szCs w:val="24"/>
        </w:rPr>
        <w:t xml:space="preserve">; </w:t>
      </w:r>
      <w:r w:rsidR="004873C6" w:rsidRPr="00E65F50">
        <w:rPr>
          <w:rFonts w:ascii="Times New Roman" w:hAnsi="Times New Roman" w:cs="Times New Roman"/>
          <w:sz w:val="24"/>
          <w:szCs w:val="24"/>
        </w:rPr>
        <w:t>det å forplikte seg til å gå veien med den traumeutsatte</w:t>
      </w:r>
      <w:r w:rsidR="009A1BF6" w:rsidRPr="00E65F50">
        <w:rPr>
          <w:rFonts w:ascii="Times New Roman" w:hAnsi="Times New Roman" w:cs="Times New Roman"/>
          <w:sz w:val="24"/>
          <w:szCs w:val="24"/>
        </w:rPr>
        <w:t xml:space="preserve"> </w:t>
      </w:r>
      <w:r w:rsidR="004873C6" w:rsidRPr="00E65F50">
        <w:rPr>
          <w:rFonts w:ascii="Times New Roman" w:hAnsi="Times New Roman" w:cs="Times New Roman"/>
          <w:sz w:val="24"/>
          <w:szCs w:val="24"/>
        </w:rPr>
        <w:t xml:space="preserve">kommer med en kostnad. </w:t>
      </w:r>
    </w:p>
    <w:p w14:paraId="782CECA2" w14:textId="76369516" w:rsidR="00017FF7" w:rsidRPr="00E65F50" w:rsidRDefault="007A4B6C"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H</w:t>
      </w:r>
      <w:r w:rsidR="00C40663" w:rsidRPr="00E65F50">
        <w:rPr>
          <w:rFonts w:ascii="Times New Roman" w:hAnsi="Times New Roman" w:cs="Times New Roman"/>
          <w:sz w:val="24"/>
          <w:szCs w:val="24"/>
        </w:rPr>
        <w:t xml:space="preserve">er </w:t>
      </w:r>
      <w:r w:rsidRPr="00E65F50">
        <w:rPr>
          <w:rFonts w:ascii="Times New Roman" w:hAnsi="Times New Roman" w:cs="Times New Roman"/>
          <w:sz w:val="24"/>
          <w:szCs w:val="24"/>
        </w:rPr>
        <w:t xml:space="preserve">beveger vi oss </w:t>
      </w:r>
      <w:r w:rsidR="00C40663" w:rsidRPr="00E65F50">
        <w:rPr>
          <w:rFonts w:ascii="Times New Roman" w:hAnsi="Times New Roman" w:cs="Times New Roman"/>
          <w:sz w:val="24"/>
          <w:szCs w:val="24"/>
        </w:rPr>
        <w:t xml:space="preserve">inn </w:t>
      </w:r>
      <w:r w:rsidRPr="00E65F50">
        <w:rPr>
          <w:rFonts w:ascii="Times New Roman" w:hAnsi="Times New Roman" w:cs="Times New Roman"/>
          <w:sz w:val="24"/>
          <w:szCs w:val="24"/>
        </w:rPr>
        <w:t xml:space="preserve">i </w:t>
      </w:r>
      <w:r w:rsidR="00C40663" w:rsidRPr="00E65F50">
        <w:rPr>
          <w:rFonts w:ascii="Times New Roman" w:hAnsi="Times New Roman" w:cs="Times New Roman"/>
          <w:sz w:val="24"/>
          <w:szCs w:val="24"/>
        </w:rPr>
        <w:t>e</w:t>
      </w:r>
      <w:r w:rsidR="00A0122B" w:rsidRPr="00E65F50">
        <w:rPr>
          <w:rFonts w:ascii="Times New Roman" w:hAnsi="Times New Roman" w:cs="Times New Roman"/>
          <w:sz w:val="24"/>
          <w:szCs w:val="24"/>
        </w:rPr>
        <w:t>n</w:t>
      </w:r>
      <w:r w:rsidR="00C40663" w:rsidRPr="00E65F50">
        <w:rPr>
          <w:rFonts w:ascii="Times New Roman" w:hAnsi="Times New Roman" w:cs="Times New Roman"/>
          <w:sz w:val="24"/>
          <w:szCs w:val="24"/>
        </w:rPr>
        <w:t xml:space="preserve"> helt avgjørende</w:t>
      </w:r>
      <w:r w:rsidR="00A0122B" w:rsidRPr="00E65F50">
        <w:rPr>
          <w:rFonts w:ascii="Times New Roman" w:hAnsi="Times New Roman" w:cs="Times New Roman"/>
          <w:sz w:val="24"/>
          <w:szCs w:val="24"/>
        </w:rPr>
        <w:t xml:space="preserve"> balansegang for en etisk forsvarlig, sjelesørgerisk praksis</w:t>
      </w:r>
      <w:r w:rsidR="009C3D14" w:rsidRPr="00E65F50">
        <w:rPr>
          <w:rFonts w:ascii="Times New Roman" w:hAnsi="Times New Roman" w:cs="Times New Roman"/>
          <w:sz w:val="24"/>
          <w:szCs w:val="24"/>
        </w:rPr>
        <w:t>. V</w:t>
      </w:r>
      <w:r w:rsidR="00D84CCF" w:rsidRPr="00E65F50">
        <w:rPr>
          <w:rFonts w:ascii="Times New Roman" w:hAnsi="Times New Roman" w:cs="Times New Roman"/>
          <w:sz w:val="24"/>
          <w:szCs w:val="24"/>
        </w:rPr>
        <w:t xml:space="preserve">iktigheten av </w:t>
      </w:r>
      <w:r w:rsidR="00183DDC" w:rsidRPr="00E65F50">
        <w:rPr>
          <w:rFonts w:ascii="Times New Roman" w:hAnsi="Times New Roman" w:cs="Times New Roman"/>
          <w:sz w:val="24"/>
          <w:szCs w:val="24"/>
        </w:rPr>
        <w:t>å være seg bevisst</w:t>
      </w:r>
      <w:r w:rsidR="009C3D14" w:rsidRPr="00E65F50">
        <w:rPr>
          <w:rFonts w:ascii="Times New Roman" w:hAnsi="Times New Roman" w:cs="Times New Roman"/>
          <w:sz w:val="24"/>
          <w:szCs w:val="24"/>
        </w:rPr>
        <w:t xml:space="preserve"> </w:t>
      </w:r>
      <w:r w:rsidR="00417ED3" w:rsidRPr="00E65F50">
        <w:rPr>
          <w:rFonts w:ascii="Times New Roman" w:hAnsi="Times New Roman" w:cs="Times New Roman"/>
          <w:sz w:val="24"/>
          <w:szCs w:val="24"/>
        </w:rPr>
        <w:t>egne reaksjoner</w:t>
      </w:r>
      <w:r w:rsidR="009C3D14" w:rsidRPr="00E65F50">
        <w:rPr>
          <w:rFonts w:ascii="Times New Roman" w:hAnsi="Times New Roman" w:cs="Times New Roman"/>
          <w:sz w:val="24"/>
          <w:szCs w:val="24"/>
        </w:rPr>
        <w:t xml:space="preserve"> </w:t>
      </w:r>
      <w:r w:rsidR="00E76180" w:rsidRPr="00E65F50">
        <w:rPr>
          <w:rFonts w:ascii="Times New Roman" w:hAnsi="Times New Roman" w:cs="Times New Roman"/>
          <w:sz w:val="24"/>
          <w:szCs w:val="24"/>
        </w:rPr>
        <w:t xml:space="preserve">og ha </w:t>
      </w:r>
      <w:r w:rsidR="00D05FCE" w:rsidRPr="00E65F50">
        <w:rPr>
          <w:rFonts w:ascii="Times New Roman" w:hAnsi="Times New Roman" w:cs="Times New Roman"/>
          <w:sz w:val="24"/>
          <w:szCs w:val="24"/>
        </w:rPr>
        <w:t>tilstrekkelig faglig og personlig kompetanse til å håndtere</w:t>
      </w:r>
      <w:r w:rsidR="00183DDC" w:rsidRPr="00E65F50">
        <w:rPr>
          <w:rFonts w:ascii="Times New Roman" w:hAnsi="Times New Roman" w:cs="Times New Roman"/>
          <w:sz w:val="24"/>
          <w:szCs w:val="24"/>
        </w:rPr>
        <w:t xml:space="preserve"> </w:t>
      </w:r>
      <w:r w:rsidR="003969D4" w:rsidRPr="00E65F50">
        <w:rPr>
          <w:rFonts w:ascii="Times New Roman" w:hAnsi="Times New Roman" w:cs="Times New Roman"/>
          <w:sz w:val="24"/>
          <w:szCs w:val="24"/>
        </w:rPr>
        <w:t xml:space="preserve">kreftene som gjør seg gjeldende i </w:t>
      </w:r>
      <w:r w:rsidR="003969D4" w:rsidRPr="00E65F50">
        <w:rPr>
          <w:rFonts w:ascii="Times New Roman" w:hAnsi="Times New Roman" w:cs="Times New Roman"/>
          <w:i/>
          <w:iCs/>
          <w:sz w:val="24"/>
          <w:szCs w:val="24"/>
        </w:rPr>
        <w:t>overføringsdynamikken</w:t>
      </w:r>
      <w:r w:rsidR="003969D4" w:rsidRPr="00E65F50">
        <w:rPr>
          <w:rFonts w:ascii="Times New Roman" w:hAnsi="Times New Roman" w:cs="Times New Roman"/>
          <w:sz w:val="24"/>
          <w:szCs w:val="24"/>
        </w:rPr>
        <w:t xml:space="preserve"> </w:t>
      </w:r>
      <w:r w:rsidR="00911952" w:rsidRPr="00E65F50">
        <w:rPr>
          <w:rFonts w:ascii="Times New Roman" w:hAnsi="Times New Roman" w:cs="Times New Roman"/>
          <w:sz w:val="24"/>
          <w:szCs w:val="24"/>
        </w:rPr>
        <w:t xml:space="preserve">(overføring/motoverføring) </w:t>
      </w:r>
      <w:r w:rsidR="003969D4" w:rsidRPr="00E65F50">
        <w:rPr>
          <w:rFonts w:ascii="Times New Roman" w:hAnsi="Times New Roman" w:cs="Times New Roman"/>
          <w:sz w:val="24"/>
          <w:szCs w:val="24"/>
        </w:rPr>
        <w:t>mellom sjelesørger</w:t>
      </w:r>
      <w:r w:rsidR="00AA1A2F" w:rsidRPr="00E65F50">
        <w:rPr>
          <w:rFonts w:ascii="Times New Roman" w:hAnsi="Times New Roman" w:cs="Times New Roman"/>
          <w:sz w:val="24"/>
          <w:szCs w:val="24"/>
        </w:rPr>
        <w:t>en</w:t>
      </w:r>
      <w:r w:rsidR="003969D4" w:rsidRPr="00E65F50">
        <w:rPr>
          <w:rFonts w:ascii="Times New Roman" w:hAnsi="Times New Roman" w:cs="Times New Roman"/>
          <w:sz w:val="24"/>
          <w:szCs w:val="24"/>
        </w:rPr>
        <w:t xml:space="preserve"> og konfident</w:t>
      </w:r>
      <w:r w:rsidR="00AA1A2F" w:rsidRPr="00E65F50">
        <w:rPr>
          <w:rFonts w:ascii="Times New Roman" w:hAnsi="Times New Roman" w:cs="Times New Roman"/>
          <w:sz w:val="24"/>
          <w:szCs w:val="24"/>
        </w:rPr>
        <w:t>en</w:t>
      </w:r>
      <w:r w:rsidR="003969D4" w:rsidRPr="00E65F50">
        <w:rPr>
          <w:rFonts w:ascii="Times New Roman" w:hAnsi="Times New Roman" w:cs="Times New Roman"/>
          <w:sz w:val="24"/>
          <w:szCs w:val="24"/>
          <w:rPrChange w:id="107" w:author="Einar Eidsaa Edland" w:date="2022-10-26T11:42:00Z">
            <w:rPr>
              <w:rFonts w:ascii="Times New Roman" w:hAnsi="Times New Roman" w:cs="Times New Roman"/>
              <w:color w:val="FF0000"/>
              <w:sz w:val="24"/>
              <w:szCs w:val="24"/>
            </w:rPr>
          </w:rPrChange>
        </w:rPr>
        <w:t xml:space="preserve">. </w:t>
      </w:r>
      <w:r w:rsidR="0082494E" w:rsidRPr="00E65F50">
        <w:rPr>
          <w:rFonts w:ascii="Times New Roman" w:hAnsi="Times New Roman" w:cs="Times New Roman"/>
          <w:sz w:val="24"/>
          <w:szCs w:val="24"/>
        </w:rPr>
        <w:t>Denne type sjelesorg er derfor ikke for alle. Tvert imot fordrer</w:t>
      </w:r>
      <w:r w:rsidR="005B2FF6" w:rsidRPr="00E65F50">
        <w:rPr>
          <w:rFonts w:ascii="Times New Roman" w:hAnsi="Times New Roman" w:cs="Times New Roman"/>
          <w:sz w:val="24"/>
          <w:szCs w:val="24"/>
        </w:rPr>
        <w:t xml:space="preserve"> det at </w:t>
      </w:r>
      <w:r w:rsidR="00145C05" w:rsidRPr="00E65F50">
        <w:rPr>
          <w:rFonts w:ascii="Times New Roman" w:hAnsi="Times New Roman" w:cs="Times New Roman"/>
          <w:sz w:val="24"/>
          <w:szCs w:val="24"/>
        </w:rPr>
        <w:t>den som går inn i slike prosesser har betydelig erfaring</w:t>
      </w:r>
      <w:r w:rsidR="00AA1A2F" w:rsidRPr="00E65F50">
        <w:rPr>
          <w:rFonts w:ascii="Times New Roman" w:hAnsi="Times New Roman" w:cs="Times New Roman"/>
          <w:sz w:val="24"/>
          <w:szCs w:val="24"/>
        </w:rPr>
        <w:t xml:space="preserve"> og</w:t>
      </w:r>
      <w:r w:rsidR="00145C05" w:rsidRPr="00E65F50">
        <w:rPr>
          <w:rFonts w:ascii="Times New Roman" w:hAnsi="Times New Roman" w:cs="Times New Roman"/>
          <w:sz w:val="24"/>
          <w:szCs w:val="24"/>
        </w:rPr>
        <w:t xml:space="preserve"> </w:t>
      </w:r>
      <w:r w:rsidR="00D05FCE" w:rsidRPr="00E65F50">
        <w:rPr>
          <w:rFonts w:ascii="Times New Roman" w:hAnsi="Times New Roman" w:cs="Times New Roman"/>
          <w:sz w:val="24"/>
          <w:szCs w:val="24"/>
        </w:rPr>
        <w:t>spesialisert</w:t>
      </w:r>
      <w:r w:rsidR="00145C05" w:rsidRPr="00E65F50">
        <w:rPr>
          <w:rFonts w:ascii="Times New Roman" w:hAnsi="Times New Roman" w:cs="Times New Roman"/>
          <w:sz w:val="24"/>
          <w:szCs w:val="24"/>
        </w:rPr>
        <w:t xml:space="preserve"> kunnskap om feltet</w:t>
      </w:r>
      <w:r w:rsidR="00322405" w:rsidRPr="00E65F50">
        <w:rPr>
          <w:rFonts w:ascii="Times New Roman" w:hAnsi="Times New Roman" w:cs="Times New Roman"/>
          <w:sz w:val="24"/>
          <w:szCs w:val="24"/>
        </w:rPr>
        <w:t xml:space="preserve"> samt god</w:t>
      </w:r>
      <w:r w:rsidR="00F746BC" w:rsidRPr="00E65F50">
        <w:rPr>
          <w:rFonts w:ascii="Times New Roman" w:hAnsi="Times New Roman" w:cs="Times New Roman"/>
          <w:sz w:val="24"/>
          <w:szCs w:val="24"/>
        </w:rPr>
        <w:t xml:space="preserve"> tilgang til et faglig kvalifisert fellesskap</w:t>
      </w:r>
      <w:r w:rsidR="00322405" w:rsidRPr="00E65F50">
        <w:rPr>
          <w:rFonts w:ascii="Times New Roman" w:hAnsi="Times New Roman" w:cs="Times New Roman"/>
          <w:sz w:val="24"/>
          <w:szCs w:val="24"/>
        </w:rPr>
        <w:t xml:space="preserve"> og</w:t>
      </w:r>
      <w:r w:rsidR="00D05FCE" w:rsidRPr="00E65F50">
        <w:rPr>
          <w:rFonts w:ascii="Times New Roman" w:hAnsi="Times New Roman" w:cs="Times New Roman"/>
          <w:sz w:val="24"/>
          <w:szCs w:val="24"/>
        </w:rPr>
        <w:t xml:space="preserve"> kompetent veiledning.</w:t>
      </w:r>
      <w:r w:rsidR="00C37ED8" w:rsidRPr="00E65F50">
        <w:t xml:space="preserve"> </w:t>
      </w:r>
      <w:r w:rsidR="00C37ED8" w:rsidRPr="00E65F50">
        <w:rPr>
          <w:rFonts w:ascii="Times New Roman" w:hAnsi="Times New Roman" w:cs="Times New Roman"/>
          <w:sz w:val="24"/>
          <w:szCs w:val="24"/>
          <w:rPrChange w:id="108" w:author="Einar Eidsaa Edland" w:date="2022-10-26T11:42:00Z">
            <w:rPr>
              <w:rFonts w:ascii="Times New Roman" w:hAnsi="Times New Roman" w:cs="Times New Roman"/>
              <w:color w:val="FF0000"/>
              <w:sz w:val="24"/>
              <w:szCs w:val="24"/>
            </w:rPr>
          </w:rPrChange>
        </w:rPr>
        <w:t xml:space="preserve">Sjelesørgeren trenger </w:t>
      </w:r>
      <w:r w:rsidR="00292A61" w:rsidRPr="00E65F50">
        <w:rPr>
          <w:rFonts w:ascii="Times New Roman" w:hAnsi="Times New Roman" w:cs="Times New Roman"/>
          <w:sz w:val="24"/>
          <w:szCs w:val="24"/>
          <w:rPrChange w:id="109" w:author="Einar Eidsaa Edland" w:date="2022-10-26T11:42:00Z">
            <w:rPr>
              <w:rFonts w:ascii="Times New Roman" w:hAnsi="Times New Roman" w:cs="Times New Roman"/>
              <w:color w:val="FF0000"/>
              <w:sz w:val="24"/>
              <w:szCs w:val="24"/>
            </w:rPr>
          </w:rPrChange>
        </w:rPr>
        <w:t xml:space="preserve">høy </w:t>
      </w:r>
      <w:r w:rsidR="00C37ED8" w:rsidRPr="00E65F50">
        <w:rPr>
          <w:rFonts w:ascii="Times New Roman" w:hAnsi="Times New Roman" w:cs="Times New Roman"/>
          <w:sz w:val="24"/>
          <w:szCs w:val="24"/>
          <w:rPrChange w:id="110" w:author="Einar Eidsaa Edland" w:date="2022-10-26T11:42:00Z">
            <w:rPr>
              <w:rFonts w:ascii="Times New Roman" w:hAnsi="Times New Roman" w:cs="Times New Roman"/>
              <w:color w:val="FF0000"/>
              <w:sz w:val="24"/>
              <w:szCs w:val="24"/>
            </w:rPr>
          </w:rPrChange>
        </w:rPr>
        <w:t xml:space="preserve">bevissthet om egen og rolle og funksjon slik at grensene </w:t>
      </w:r>
      <w:r w:rsidR="009C3D14" w:rsidRPr="00E65F50">
        <w:rPr>
          <w:rFonts w:ascii="Times New Roman" w:hAnsi="Times New Roman" w:cs="Times New Roman"/>
          <w:sz w:val="24"/>
          <w:szCs w:val="24"/>
          <w:rPrChange w:id="111" w:author="Einar Eidsaa Edland" w:date="2022-10-26T11:42:00Z">
            <w:rPr>
              <w:rFonts w:ascii="Times New Roman" w:hAnsi="Times New Roman" w:cs="Times New Roman"/>
              <w:color w:val="FF0000"/>
              <w:sz w:val="24"/>
              <w:szCs w:val="24"/>
            </w:rPr>
          </w:rPrChange>
        </w:rPr>
        <w:t>mot</w:t>
      </w:r>
      <w:r w:rsidR="00C37ED8" w:rsidRPr="00E65F50">
        <w:rPr>
          <w:rFonts w:ascii="Times New Roman" w:hAnsi="Times New Roman" w:cs="Times New Roman"/>
          <w:sz w:val="24"/>
          <w:szCs w:val="24"/>
          <w:rPrChange w:id="112" w:author="Einar Eidsaa Edland" w:date="2022-10-26T11:42:00Z">
            <w:rPr>
              <w:rFonts w:ascii="Times New Roman" w:hAnsi="Times New Roman" w:cs="Times New Roman"/>
              <w:color w:val="FF0000"/>
              <w:sz w:val="24"/>
              <w:szCs w:val="24"/>
            </w:rPr>
          </w:rPrChange>
        </w:rPr>
        <w:t xml:space="preserve"> behandling og terapi </w:t>
      </w:r>
      <w:r w:rsidR="0094347F" w:rsidRPr="00E65F50">
        <w:rPr>
          <w:rFonts w:ascii="Times New Roman" w:hAnsi="Times New Roman" w:cs="Times New Roman"/>
          <w:sz w:val="24"/>
          <w:szCs w:val="24"/>
          <w:rPrChange w:id="113" w:author="Einar Eidsaa Edland" w:date="2022-10-26T11:42:00Z">
            <w:rPr>
              <w:rFonts w:ascii="Times New Roman" w:hAnsi="Times New Roman" w:cs="Times New Roman"/>
              <w:color w:val="FF0000"/>
              <w:sz w:val="24"/>
              <w:szCs w:val="24"/>
            </w:rPr>
          </w:rPrChange>
        </w:rPr>
        <w:t>overholdes og respekteres</w:t>
      </w:r>
      <w:r w:rsidR="00C37ED8" w:rsidRPr="00E65F50">
        <w:rPr>
          <w:rFonts w:ascii="Times New Roman" w:hAnsi="Times New Roman" w:cs="Times New Roman"/>
          <w:sz w:val="24"/>
          <w:szCs w:val="24"/>
        </w:rPr>
        <w:t>.</w:t>
      </w:r>
      <w:r w:rsidR="0094347F" w:rsidRPr="00E65F50">
        <w:rPr>
          <w:rStyle w:val="Sluttnotereferanse"/>
          <w:rFonts w:ascii="Times New Roman" w:hAnsi="Times New Roman" w:cs="Times New Roman"/>
          <w:sz w:val="24"/>
          <w:szCs w:val="24"/>
        </w:rPr>
        <w:endnoteReference w:id="13"/>
      </w:r>
    </w:p>
    <w:p w14:paraId="43FE3680" w14:textId="270257FE" w:rsidR="00AA1A2F" w:rsidRPr="00E65F50" w:rsidRDefault="008A45A1"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For </w:t>
      </w:r>
      <w:r w:rsidR="00755A44" w:rsidRPr="00E65F50">
        <w:rPr>
          <w:rFonts w:ascii="Times New Roman" w:hAnsi="Times New Roman" w:cs="Times New Roman"/>
          <w:sz w:val="24"/>
          <w:szCs w:val="24"/>
        </w:rPr>
        <w:t xml:space="preserve">konfidenten </w:t>
      </w:r>
      <w:r w:rsidR="002076BA" w:rsidRPr="00E65F50">
        <w:rPr>
          <w:rFonts w:ascii="Times New Roman" w:hAnsi="Times New Roman" w:cs="Times New Roman"/>
          <w:sz w:val="24"/>
          <w:szCs w:val="24"/>
        </w:rPr>
        <w:t>som har erfart</w:t>
      </w:r>
      <w:r w:rsidR="00185842" w:rsidRPr="00E65F50">
        <w:rPr>
          <w:rFonts w:ascii="Times New Roman" w:hAnsi="Times New Roman" w:cs="Times New Roman"/>
          <w:sz w:val="24"/>
          <w:szCs w:val="24"/>
        </w:rPr>
        <w:t xml:space="preserve"> nære relasjoner som overveldende og traumatiske</w:t>
      </w:r>
      <w:r w:rsidR="00AA1A2F" w:rsidRPr="00E65F50">
        <w:rPr>
          <w:rFonts w:ascii="Times New Roman" w:hAnsi="Times New Roman" w:cs="Times New Roman"/>
          <w:sz w:val="24"/>
          <w:szCs w:val="24"/>
        </w:rPr>
        <w:t>,</w:t>
      </w:r>
      <w:r w:rsidR="00185842" w:rsidRPr="00E65F50">
        <w:rPr>
          <w:rFonts w:ascii="Times New Roman" w:hAnsi="Times New Roman" w:cs="Times New Roman"/>
          <w:sz w:val="24"/>
          <w:szCs w:val="24"/>
        </w:rPr>
        <w:t xml:space="preserve"> </w:t>
      </w:r>
      <w:r w:rsidR="0045318B" w:rsidRPr="00E65F50">
        <w:rPr>
          <w:rFonts w:ascii="Times New Roman" w:hAnsi="Times New Roman" w:cs="Times New Roman"/>
          <w:sz w:val="24"/>
          <w:szCs w:val="24"/>
        </w:rPr>
        <w:t xml:space="preserve">er det nettopp </w:t>
      </w:r>
      <w:r w:rsidR="004F41F5" w:rsidRPr="00E65F50">
        <w:rPr>
          <w:rFonts w:ascii="Times New Roman" w:hAnsi="Times New Roman" w:cs="Times New Roman"/>
          <w:sz w:val="24"/>
          <w:szCs w:val="24"/>
        </w:rPr>
        <w:t xml:space="preserve">evnen til å </w:t>
      </w:r>
      <w:r w:rsidR="008501DA" w:rsidRPr="00E65F50">
        <w:rPr>
          <w:rFonts w:ascii="Times New Roman" w:hAnsi="Times New Roman" w:cs="Times New Roman"/>
          <w:sz w:val="24"/>
          <w:szCs w:val="24"/>
        </w:rPr>
        <w:t>relatere seg</w:t>
      </w:r>
      <w:r w:rsidR="00271F89" w:rsidRPr="00E65F50">
        <w:rPr>
          <w:rFonts w:ascii="Times New Roman" w:hAnsi="Times New Roman" w:cs="Times New Roman"/>
          <w:sz w:val="24"/>
          <w:szCs w:val="24"/>
        </w:rPr>
        <w:t xml:space="preserve"> </w:t>
      </w:r>
      <w:r w:rsidR="00811281" w:rsidRPr="00E65F50">
        <w:rPr>
          <w:rFonts w:ascii="Times New Roman" w:hAnsi="Times New Roman" w:cs="Times New Roman"/>
          <w:sz w:val="24"/>
          <w:szCs w:val="24"/>
        </w:rPr>
        <w:t xml:space="preserve">og tilknytningen til </w:t>
      </w:r>
      <w:r w:rsidR="00B955DF" w:rsidRPr="00E65F50">
        <w:rPr>
          <w:rFonts w:ascii="Times New Roman" w:hAnsi="Times New Roman" w:cs="Times New Roman"/>
          <w:sz w:val="24"/>
          <w:szCs w:val="24"/>
        </w:rPr>
        <w:t>nære</w:t>
      </w:r>
      <w:r w:rsidR="00811281" w:rsidRPr="00E65F50">
        <w:rPr>
          <w:rFonts w:ascii="Times New Roman" w:hAnsi="Times New Roman" w:cs="Times New Roman"/>
          <w:sz w:val="24"/>
          <w:szCs w:val="24"/>
        </w:rPr>
        <w:t xml:space="preserve"> andre </w:t>
      </w:r>
      <w:r w:rsidR="00271F89" w:rsidRPr="00E65F50">
        <w:rPr>
          <w:rFonts w:ascii="Times New Roman" w:hAnsi="Times New Roman" w:cs="Times New Roman"/>
          <w:sz w:val="24"/>
          <w:szCs w:val="24"/>
        </w:rPr>
        <w:t>som</w:t>
      </w:r>
      <w:r w:rsidR="00BB784A" w:rsidRPr="00E65F50">
        <w:rPr>
          <w:rFonts w:ascii="Times New Roman" w:hAnsi="Times New Roman" w:cs="Times New Roman"/>
          <w:sz w:val="24"/>
          <w:szCs w:val="24"/>
        </w:rPr>
        <w:t xml:space="preserve"> er dypest skadet.</w:t>
      </w:r>
      <w:r w:rsidR="00271F89" w:rsidRPr="00E65F50">
        <w:rPr>
          <w:rFonts w:ascii="Times New Roman" w:hAnsi="Times New Roman" w:cs="Times New Roman"/>
          <w:sz w:val="24"/>
          <w:szCs w:val="24"/>
        </w:rPr>
        <w:t xml:space="preserve"> </w:t>
      </w:r>
      <w:r w:rsidR="00F61DFF" w:rsidRPr="00E65F50">
        <w:rPr>
          <w:rFonts w:ascii="Times New Roman" w:hAnsi="Times New Roman" w:cs="Times New Roman"/>
          <w:sz w:val="24"/>
          <w:szCs w:val="24"/>
          <w:rPrChange w:id="114" w:author="Einar Eidsaa Edland" w:date="2022-10-26T11:42:00Z">
            <w:rPr>
              <w:rFonts w:ascii="Times New Roman" w:hAnsi="Times New Roman" w:cs="Times New Roman"/>
              <w:color w:val="FF0000"/>
              <w:sz w:val="24"/>
              <w:szCs w:val="24"/>
            </w:rPr>
          </w:rPrChange>
        </w:rPr>
        <w:t>Paradok</w:t>
      </w:r>
      <w:r w:rsidR="002132DF" w:rsidRPr="00E65F50">
        <w:rPr>
          <w:rFonts w:ascii="Times New Roman" w:hAnsi="Times New Roman" w:cs="Times New Roman"/>
          <w:sz w:val="24"/>
          <w:szCs w:val="24"/>
          <w:rPrChange w:id="115" w:author="Einar Eidsaa Edland" w:date="2022-10-26T11:42:00Z">
            <w:rPr>
              <w:rFonts w:ascii="Times New Roman" w:hAnsi="Times New Roman" w:cs="Times New Roman"/>
              <w:color w:val="FF0000"/>
              <w:sz w:val="24"/>
              <w:szCs w:val="24"/>
            </w:rPr>
          </w:rPrChange>
        </w:rPr>
        <w:t xml:space="preserve">salt nok </w:t>
      </w:r>
      <w:r w:rsidR="00572CF1" w:rsidRPr="00E65F50">
        <w:rPr>
          <w:rFonts w:ascii="Times New Roman" w:hAnsi="Times New Roman" w:cs="Times New Roman"/>
          <w:sz w:val="24"/>
          <w:szCs w:val="24"/>
          <w:rPrChange w:id="116" w:author="Einar Eidsaa Edland" w:date="2022-10-26T11:42:00Z">
            <w:rPr>
              <w:rFonts w:ascii="Times New Roman" w:hAnsi="Times New Roman" w:cs="Times New Roman"/>
              <w:color w:val="FF0000"/>
              <w:sz w:val="24"/>
              <w:szCs w:val="24"/>
            </w:rPr>
          </w:rPrChange>
        </w:rPr>
        <w:t xml:space="preserve">kan det som er blitt ødelagt i relasjon </w:t>
      </w:r>
      <w:r w:rsidR="001C5AF1" w:rsidRPr="00E65F50">
        <w:rPr>
          <w:rFonts w:ascii="Times New Roman" w:hAnsi="Times New Roman" w:cs="Times New Roman"/>
          <w:sz w:val="24"/>
          <w:szCs w:val="24"/>
          <w:rPrChange w:id="117" w:author="Einar Eidsaa Edland" w:date="2022-10-26T11:42:00Z">
            <w:rPr>
              <w:rFonts w:ascii="Times New Roman" w:hAnsi="Times New Roman" w:cs="Times New Roman"/>
              <w:color w:val="FF0000"/>
              <w:sz w:val="24"/>
              <w:szCs w:val="24"/>
            </w:rPr>
          </w:rPrChange>
        </w:rPr>
        <w:t xml:space="preserve">bare bli </w:t>
      </w:r>
      <w:r w:rsidR="00F12E69" w:rsidRPr="00E65F50">
        <w:rPr>
          <w:rFonts w:ascii="Times New Roman" w:hAnsi="Times New Roman" w:cs="Times New Roman"/>
          <w:sz w:val="24"/>
          <w:szCs w:val="24"/>
          <w:rPrChange w:id="118" w:author="Einar Eidsaa Edland" w:date="2022-10-26T11:42:00Z">
            <w:rPr>
              <w:rFonts w:ascii="Times New Roman" w:hAnsi="Times New Roman" w:cs="Times New Roman"/>
              <w:color w:val="FF0000"/>
              <w:sz w:val="24"/>
              <w:szCs w:val="24"/>
            </w:rPr>
          </w:rPrChange>
        </w:rPr>
        <w:t xml:space="preserve">reparert og </w:t>
      </w:r>
      <w:r w:rsidR="001C5AF1" w:rsidRPr="00E65F50">
        <w:rPr>
          <w:rFonts w:ascii="Times New Roman" w:hAnsi="Times New Roman" w:cs="Times New Roman"/>
          <w:sz w:val="24"/>
          <w:szCs w:val="24"/>
          <w:rPrChange w:id="119" w:author="Einar Eidsaa Edland" w:date="2022-10-26T11:42:00Z">
            <w:rPr>
              <w:rFonts w:ascii="Times New Roman" w:hAnsi="Times New Roman" w:cs="Times New Roman"/>
              <w:color w:val="FF0000"/>
              <w:sz w:val="24"/>
              <w:szCs w:val="24"/>
            </w:rPr>
          </w:rPrChange>
        </w:rPr>
        <w:t>helet gjennom relasjon</w:t>
      </w:r>
      <w:r w:rsidR="00F12E69" w:rsidRPr="00E65F50">
        <w:rPr>
          <w:rFonts w:ascii="Times New Roman" w:hAnsi="Times New Roman" w:cs="Times New Roman"/>
          <w:sz w:val="24"/>
          <w:szCs w:val="24"/>
        </w:rPr>
        <w:t xml:space="preserve"> </w:t>
      </w:r>
      <w:r w:rsidR="00F12E69" w:rsidRPr="00E65F50">
        <w:rPr>
          <w:rFonts w:ascii="Times New Roman" w:hAnsi="Times New Roman" w:cs="Times New Roman"/>
          <w:sz w:val="24"/>
          <w:szCs w:val="24"/>
        </w:rPr>
        <w:fldChar w:fldCharType="begin"/>
      </w:r>
      <w:r w:rsidR="008F3223" w:rsidRPr="00E65F50">
        <w:rPr>
          <w:rFonts w:ascii="Times New Roman" w:hAnsi="Times New Roman" w:cs="Times New Roman"/>
          <w:sz w:val="24"/>
          <w:szCs w:val="24"/>
        </w:rPr>
        <w:instrText xml:space="preserve"> ADDIN EN.CITE &lt;EndNote&gt;&lt;Cite&gt;&lt;Author&gt;Allen&lt;/Author&gt;&lt;Year&gt;2013&lt;/Year&gt;&lt;RecNum&gt;13&lt;/RecNum&gt;&lt;Pages&gt;73&lt;/Pages&gt;&lt;DisplayText&gt;(Allen 2013: 73)&lt;/DisplayText&gt;&lt;record&gt;&lt;rec-number&gt;13&lt;/rec-number&gt;&lt;foreign-keys&gt;&lt;key app="EN" db-id="2perf02woa0z5wew9f95x9tptffrdffzezvv" timestamp="1629357779"&gt;13&lt;/key&gt;&lt;/foreign-keys&gt;&lt;ref-type name="Book"&gt;6&lt;/ref-type&gt;&lt;contributors&gt;&lt;authors&gt;&lt;author&gt;Allen, Jon G.&lt;/author&gt;&lt;/authors&gt;&lt;/contributors&gt;&lt;titles&gt;&lt;title&gt;Mentalizing in the development and treatment of attachment trauma&lt;/title&gt;&lt;secondary-title&gt;Developments in psychoanalysis series&lt;/secondary-title&gt;&lt;/titles&gt;&lt;keywords&gt;&lt;keyword&gt;Psychotherapy&lt;/keyword&gt;&lt;keyword&gt;Stress Disorders, Post-Traumatic&lt;/keyword&gt;&lt;keyword&gt;Loneliness&lt;/keyword&gt;&lt;keyword&gt;Empathy&lt;/keyword&gt;&lt;keyword&gt;Mood Disorders&lt;/keyword&gt;&lt;keyword&gt;Attachment Behavior&lt;/keyword&gt;&lt;keyword&gt;Emotional Trauma&lt;/keyword&gt;&lt;keyword&gt;Mentalization&lt;/keyword&gt;&lt;keyword&gt;traumebehandling&lt;/keyword&gt;&lt;keyword&gt;psykoterapi&lt;/keyword&gt;&lt;keyword&gt;mentalterapi&lt;/keyword&gt;&lt;keyword&gt;mentalisering&lt;/keyword&gt;&lt;keyword&gt;teori&lt;/keyword&gt;&lt;keyword&gt;terapi&lt;/keyword&gt;&lt;keyword&gt;familieterapi&lt;/keyword&gt;&lt;keyword&gt;traumer&lt;/keyword&gt;&lt;keyword&gt;tilknytningstraumer&lt;/keyword&gt;&lt;keyword&gt;atferdsterapi&lt;/keyword&gt;&lt;keyword&gt;tilknytning&lt;/keyword&gt;&lt;/keywords&gt;&lt;dates&gt;&lt;year&gt;2013&lt;/year&gt;&lt;/dates&gt;&lt;pub-location&gt;London&lt;/pub-location&gt;&lt;publisher&gt;Karnac&lt;/publisher&gt;&lt;isbn&gt;9781780490915&lt;/isbn&gt;&lt;urls&gt;&lt;/urls&gt;&lt;/record&gt;&lt;/Cite&gt;&lt;/EndNote&gt;</w:instrText>
      </w:r>
      <w:r w:rsidR="00F12E69" w:rsidRPr="00E65F50">
        <w:rPr>
          <w:rFonts w:ascii="Times New Roman" w:hAnsi="Times New Roman" w:cs="Times New Roman"/>
          <w:sz w:val="24"/>
          <w:szCs w:val="24"/>
        </w:rPr>
        <w:fldChar w:fldCharType="separate"/>
      </w:r>
      <w:r w:rsidR="008F3223" w:rsidRPr="00E65F50">
        <w:rPr>
          <w:rFonts w:ascii="Times New Roman" w:hAnsi="Times New Roman" w:cs="Times New Roman"/>
          <w:noProof/>
          <w:sz w:val="24"/>
          <w:szCs w:val="24"/>
        </w:rPr>
        <w:t>(Allen 2013: 73)</w:t>
      </w:r>
      <w:r w:rsidR="00F12E69" w:rsidRPr="00E65F50">
        <w:rPr>
          <w:rFonts w:ascii="Times New Roman" w:hAnsi="Times New Roman" w:cs="Times New Roman"/>
          <w:sz w:val="24"/>
          <w:szCs w:val="24"/>
        </w:rPr>
        <w:fldChar w:fldCharType="end"/>
      </w:r>
      <w:r w:rsidR="00F12E69" w:rsidRPr="00E65F50">
        <w:rPr>
          <w:rFonts w:ascii="Times New Roman" w:hAnsi="Times New Roman" w:cs="Times New Roman"/>
          <w:sz w:val="24"/>
          <w:szCs w:val="24"/>
        </w:rPr>
        <w:t xml:space="preserve">. </w:t>
      </w:r>
      <w:r w:rsidR="00EA3814" w:rsidRPr="00E65F50">
        <w:rPr>
          <w:rFonts w:ascii="Times New Roman" w:hAnsi="Times New Roman" w:cs="Times New Roman"/>
          <w:sz w:val="24"/>
          <w:szCs w:val="24"/>
        </w:rPr>
        <w:t>Den traumeutsatte frykter både tilknytningen og avvisningen</w:t>
      </w:r>
      <w:r w:rsidR="0059554C" w:rsidRPr="00E65F50">
        <w:rPr>
          <w:rFonts w:ascii="Times New Roman" w:hAnsi="Times New Roman" w:cs="Times New Roman"/>
          <w:sz w:val="24"/>
          <w:szCs w:val="24"/>
        </w:rPr>
        <w:t xml:space="preserve"> (tap av tilknytningen)</w:t>
      </w:r>
      <w:r w:rsidR="002D06B3" w:rsidRPr="00E65F50">
        <w:rPr>
          <w:rFonts w:ascii="Times New Roman" w:hAnsi="Times New Roman" w:cs="Times New Roman"/>
          <w:sz w:val="24"/>
          <w:szCs w:val="24"/>
        </w:rPr>
        <w:t xml:space="preserve"> og vil kunne tilkjennegi intense behov og lengsler</w:t>
      </w:r>
      <w:r w:rsidR="00DE4DCB" w:rsidRPr="00E65F50">
        <w:rPr>
          <w:rFonts w:ascii="Times New Roman" w:hAnsi="Times New Roman" w:cs="Times New Roman"/>
          <w:sz w:val="24"/>
          <w:szCs w:val="24"/>
        </w:rPr>
        <w:t xml:space="preserve"> som vekker sterke følelsesmessige reaksjoner ikke bare i kon</w:t>
      </w:r>
      <w:r w:rsidR="0062485C" w:rsidRPr="00E65F50">
        <w:rPr>
          <w:rFonts w:ascii="Times New Roman" w:hAnsi="Times New Roman" w:cs="Times New Roman"/>
          <w:sz w:val="24"/>
          <w:szCs w:val="24"/>
        </w:rPr>
        <w:t xml:space="preserve">fidenten, men også i sjelesørgeren. </w:t>
      </w:r>
      <w:r w:rsidR="00903834" w:rsidRPr="00E65F50">
        <w:rPr>
          <w:rFonts w:ascii="Times New Roman" w:hAnsi="Times New Roman" w:cs="Times New Roman"/>
          <w:sz w:val="24"/>
          <w:szCs w:val="24"/>
        </w:rPr>
        <w:t xml:space="preserve">Det kan </w:t>
      </w:r>
      <w:r w:rsidR="00CE2F86" w:rsidRPr="00E65F50">
        <w:rPr>
          <w:rFonts w:ascii="Times New Roman" w:hAnsi="Times New Roman" w:cs="Times New Roman"/>
          <w:sz w:val="24"/>
          <w:szCs w:val="24"/>
        </w:rPr>
        <w:t xml:space="preserve">derfor </w:t>
      </w:r>
      <w:r w:rsidR="00903834" w:rsidRPr="00E65F50">
        <w:rPr>
          <w:rFonts w:ascii="Times New Roman" w:hAnsi="Times New Roman" w:cs="Times New Roman"/>
          <w:sz w:val="24"/>
          <w:szCs w:val="24"/>
        </w:rPr>
        <w:t xml:space="preserve">være en stor utfordring å romme den traumeutsattes </w:t>
      </w:r>
      <w:r w:rsidR="00787DC7" w:rsidRPr="00E65F50">
        <w:rPr>
          <w:rFonts w:ascii="Times New Roman" w:hAnsi="Times New Roman" w:cs="Times New Roman"/>
          <w:sz w:val="24"/>
          <w:szCs w:val="24"/>
        </w:rPr>
        <w:t xml:space="preserve">intense vonde følelser og </w:t>
      </w:r>
      <w:r w:rsidR="00124D0A" w:rsidRPr="00E65F50">
        <w:rPr>
          <w:rFonts w:ascii="Times New Roman" w:hAnsi="Times New Roman" w:cs="Times New Roman"/>
          <w:sz w:val="24"/>
          <w:szCs w:val="24"/>
        </w:rPr>
        <w:t>nød</w:t>
      </w:r>
      <w:r w:rsidR="00E07F55" w:rsidRPr="00E65F50">
        <w:rPr>
          <w:rFonts w:ascii="Times New Roman" w:hAnsi="Times New Roman" w:cs="Times New Roman"/>
          <w:sz w:val="24"/>
          <w:szCs w:val="24"/>
        </w:rPr>
        <w:t xml:space="preserve"> </w:t>
      </w:r>
      <w:r w:rsidR="005F7C96" w:rsidRPr="00E65F50">
        <w:rPr>
          <w:rFonts w:ascii="Times New Roman" w:hAnsi="Times New Roman" w:cs="Times New Roman"/>
          <w:sz w:val="24"/>
          <w:szCs w:val="24"/>
        </w:rPr>
        <w:t xml:space="preserve">og samtidig </w:t>
      </w:r>
      <w:r w:rsidR="00061615" w:rsidRPr="00E65F50">
        <w:rPr>
          <w:rFonts w:ascii="Times New Roman" w:hAnsi="Times New Roman" w:cs="Times New Roman"/>
          <w:sz w:val="24"/>
          <w:szCs w:val="24"/>
        </w:rPr>
        <w:lastRenderedPageBreak/>
        <w:t xml:space="preserve">være i </w:t>
      </w:r>
      <w:r w:rsidR="005F7C96" w:rsidRPr="00E65F50">
        <w:rPr>
          <w:rFonts w:ascii="Times New Roman" w:hAnsi="Times New Roman" w:cs="Times New Roman"/>
          <w:sz w:val="24"/>
          <w:szCs w:val="24"/>
        </w:rPr>
        <w:t xml:space="preserve">kontakt med egne grenser og </w:t>
      </w:r>
      <w:r w:rsidR="00061615" w:rsidRPr="00E65F50">
        <w:rPr>
          <w:rFonts w:ascii="Times New Roman" w:hAnsi="Times New Roman" w:cs="Times New Roman"/>
          <w:sz w:val="24"/>
          <w:szCs w:val="24"/>
        </w:rPr>
        <w:t xml:space="preserve">opprettholde </w:t>
      </w:r>
      <w:r w:rsidR="002F560A" w:rsidRPr="00E65F50">
        <w:rPr>
          <w:rFonts w:ascii="Times New Roman" w:hAnsi="Times New Roman" w:cs="Times New Roman"/>
          <w:sz w:val="24"/>
          <w:szCs w:val="24"/>
        </w:rPr>
        <w:t xml:space="preserve">sin </w:t>
      </w:r>
      <w:r w:rsidR="007F4AAB" w:rsidRPr="00E65F50">
        <w:rPr>
          <w:rFonts w:ascii="Times New Roman" w:hAnsi="Times New Roman" w:cs="Times New Roman"/>
          <w:sz w:val="24"/>
          <w:szCs w:val="24"/>
        </w:rPr>
        <w:t>refleksjonsevne</w:t>
      </w:r>
      <w:r w:rsidR="00CA6075" w:rsidRPr="00E65F50">
        <w:rPr>
          <w:rFonts w:ascii="Times New Roman" w:hAnsi="Times New Roman" w:cs="Times New Roman"/>
          <w:sz w:val="24"/>
          <w:szCs w:val="24"/>
        </w:rPr>
        <w:t xml:space="preserve"> </w:t>
      </w:r>
      <w:r w:rsidR="00CA6075" w:rsidRPr="00E65F50">
        <w:rPr>
          <w:rFonts w:ascii="Times New Roman" w:hAnsi="Times New Roman" w:cs="Times New Roman"/>
          <w:sz w:val="24"/>
          <w:szCs w:val="24"/>
        </w:rPr>
        <w:fldChar w:fldCharType="begin"/>
      </w:r>
      <w:r w:rsidR="00740923" w:rsidRPr="00E65F50">
        <w:rPr>
          <w:rFonts w:ascii="Times New Roman" w:hAnsi="Times New Roman" w:cs="Times New Roman"/>
          <w:sz w:val="24"/>
          <w:szCs w:val="24"/>
        </w:rPr>
        <w:instrText xml:space="preserve"> ADDIN EN.CITE &lt;EndNote&gt;&lt;Cite&gt;&lt;Author&gt;Hart&lt;/Author&gt;&lt;Year&gt;2006&lt;/Year&gt;&lt;RecNum&gt;44&lt;/RecNum&gt;&lt;Pages&gt;264-265&lt;/Pages&gt;&lt;DisplayText&gt;(Hart et al. 2006: 264-265)&lt;/DisplayText&gt;&lt;record&gt;&lt;rec-number&gt;44&lt;/rec-number&gt;&lt;foreign-keys&gt;&lt;key app="EN" db-id="2perf02woa0z5wew9f95x9tptffrdffzezvv" timestamp="1632989674"&gt;44&lt;/key&gt;&lt;/foreign-keys&gt;&lt;ref-type name="Book"&gt;6&lt;/ref-type&gt;&lt;contributors&gt;&lt;authors&gt;&lt;author&gt;Hart, Onno van der&lt;/author&gt;&lt;author&gt;Nijenhuis, E. R. S.&lt;/author&gt;&lt;author&gt;Steele, Kathy&lt;/author&gt;&lt;/authors&gt;&lt;/contributors&gt;&lt;titles&gt;&lt;title&gt;The haunted self : structural dissociation and the treatment of chronic traumatization&lt;/title&gt;&lt;secondary-title&gt;Norton series on impersonal neurobiology&lt;/secondary-title&gt;&lt;/titles&gt;&lt;keywords&gt;&lt;keyword&gt;Psychic trauma-- Treatment&lt;/keyword&gt;&lt;keyword&gt;Dissociation (Psychology)&lt;/keyword&gt;&lt;keyword&gt;Dissociative disorders-- Treatment&lt;/keyword&gt;&lt;keyword&gt;Stress Disorders, Post-Traumatic-- therapy&lt;/keyword&gt;&lt;keyword&gt;Dissociative Disorders-- therapy&lt;/keyword&gt;&lt;keyword&gt;Dissociative Disorders&lt;/keyword&gt;&lt;keyword&gt;dissosiasjon&lt;/keyword&gt;&lt;keyword&gt;traumer&lt;/keyword&gt;&lt;keyword&gt;psykiske&lt;/keyword&gt;&lt;keyword&gt;lidelser&lt;/keyword&gt;&lt;keyword&gt;dissosiative&lt;/keyword&gt;&lt;keyword&gt;forstyrrelser&lt;/keyword&gt;&lt;/keywords&gt;&lt;dates&gt;&lt;year&gt;2006&lt;/year&gt;&lt;/dates&gt;&lt;pub-location&gt;New York&lt;/pub-location&gt;&lt;publisher&gt;Norton&lt;/publisher&gt;&lt;isbn&gt;9780393704013,0393704017&lt;/isbn&gt;&lt;urls&gt;&lt;/urls&gt;&lt;/record&gt;&lt;/Cite&gt;&lt;/EndNote&gt;</w:instrText>
      </w:r>
      <w:r w:rsidR="00CA6075" w:rsidRPr="00E65F50">
        <w:rPr>
          <w:rFonts w:ascii="Times New Roman" w:hAnsi="Times New Roman" w:cs="Times New Roman"/>
          <w:sz w:val="24"/>
          <w:szCs w:val="24"/>
        </w:rPr>
        <w:fldChar w:fldCharType="separate"/>
      </w:r>
      <w:r w:rsidR="00740923" w:rsidRPr="00E65F50">
        <w:rPr>
          <w:rFonts w:ascii="Times New Roman" w:hAnsi="Times New Roman" w:cs="Times New Roman"/>
          <w:noProof/>
          <w:sz w:val="24"/>
          <w:szCs w:val="24"/>
        </w:rPr>
        <w:t>(Hart et al. 2006: 264</w:t>
      </w:r>
      <w:r w:rsidR="00AA1A2F" w:rsidRPr="00E65F50">
        <w:rPr>
          <w:rFonts w:ascii="Times New Roman" w:hAnsi="Times New Roman" w:cs="Times New Roman"/>
          <w:noProof/>
          <w:sz w:val="24"/>
          <w:szCs w:val="24"/>
        </w:rPr>
        <w:t>–</w:t>
      </w:r>
      <w:r w:rsidR="00740923" w:rsidRPr="00E65F50">
        <w:rPr>
          <w:rFonts w:ascii="Times New Roman" w:hAnsi="Times New Roman" w:cs="Times New Roman"/>
          <w:noProof/>
          <w:sz w:val="24"/>
          <w:szCs w:val="24"/>
        </w:rPr>
        <w:t>265)</w:t>
      </w:r>
      <w:r w:rsidR="00CA6075" w:rsidRPr="00E65F50">
        <w:rPr>
          <w:rFonts w:ascii="Times New Roman" w:hAnsi="Times New Roman" w:cs="Times New Roman"/>
          <w:sz w:val="24"/>
          <w:szCs w:val="24"/>
        </w:rPr>
        <w:fldChar w:fldCharType="end"/>
      </w:r>
      <w:r w:rsidR="00E638C9" w:rsidRPr="00E65F50">
        <w:rPr>
          <w:rFonts w:ascii="Times New Roman" w:hAnsi="Times New Roman" w:cs="Times New Roman"/>
          <w:sz w:val="24"/>
          <w:szCs w:val="24"/>
        </w:rPr>
        <w:t xml:space="preserve">. </w:t>
      </w:r>
    </w:p>
    <w:p w14:paraId="2842DB07" w14:textId="4BD12413" w:rsidR="00D85A08" w:rsidRPr="00E65F50" w:rsidRDefault="00E638C9"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Like fullt er </w:t>
      </w:r>
      <w:r w:rsidR="00A4797F" w:rsidRPr="00E65F50">
        <w:rPr>
          <w:rFonts w:ascii="Times New Roman" w:hAnsi="Times New Roman" w:cs="Times New Roman"/>
          <w:sz w:val="24"/>
          <w:szCs w:val="24"/>
        </w:rPr>
        <w:t>det</w:t>
      </w:r>
      <w:r w:rsidRPr="00E65F50">
        <w:rPr>
          <w:rFonts w:ascii="Times New Roman" w:hAnsi="Times New Roman" w:cs="Times New Roman"/>
          <w:sz w:val="24"/>
          <w:szCs w:val="24"/>
        </w:rPr>
        <w:t xml:space="preserve"> </w:t>
      </w:r>
      <w:r w:rsidR="00197B1E" w:rsidRPr="00E65F50">
        <w:rPr>
          <w:rFonts w:ascii="Times New Roman" w:hAnsi="Times New Roman" w:cs="Times New Roman"/>
          <w:sz w:val="24"/>
          <w:szCs w:val="24"/>
        </w:rPr>
        <w:t>avgjørende</w:t>
      </w:r>
      <w:r w:rsidRPr="00E65F50">
        <w:rPr>
          <w:rFonts w:ascii="Times New Roman" w:hAnsi="Times New Roman" w:cs="Times New Roman"/>
          <w:sz w:val="24"/>
          <w:szCs w:val="24"/>
        </w:rPr>
        <w:t xml:space="preserve"> </w:t>
      </w:r>
      <w:r w:rsidR="00002CC3" w:rsidRPr="00E65F50">
        <w:rPr>
          <w:rFonts w:ascii="Times New Roman" w:hAnsi="Times New Roman" w:cs="Times New Roman"/>
          <w:sz w:val="24"/>
          <w:szCs w:val="24"/>
        </w:rPr>
        <w:t xml:space="preserve">at </w:t>
      </w:r>
      <w:r w:rsidR="00A37B91" w:rsidRPr="00E65F50">
        <w:rPr>
          <w:rFonts w:ascii="Times New Roman" w:hAnsi="Times New Roman" w:cs="Times New Roman"/>
          <w:sz w:val="24"/>
          <w:szCs w:val="24"/>
        </w:rPr>
        <w:t>sjelesørger</w:t>
      </w:r>
      <w:r w:rsidR="00AA1A2F" w:rsidRPr="00E65F50">
        <w:rPr>
          <w:rFonts w:ascii="Times New Roman" w:hAnsi="Times New Roman" w:cs="Times New Roman"/>
          <w:sz w:val="24"/>
          <w:szCs w:val="24"/>
        </w:rPr>
        <w:t>en</w:t>
      </w:r>
      <w:r w:rsidR="00984714" w:rsidRPr="00E65F50">
        <w:rPr>
          <w:rFonts w:ascii="Times New Roman" w:hAnsi="Times New Roman" w:cs="Times New Roman"/>
          <w:sz w:val="24"/>
          <w:szCs w:val="24"/>
        </w:rPr>
        <w:t xml:space="preserve"> </w:t>
      </w:r>
      <w:r w:rsidR="00AA1A2F" w:rsidRPr="00E65F50">
        <w:rPr>
          <w:rFonts w:ascii="Times New Roman" w:hAnsi="Times New Roman" w:cs="Times New Roman"/>
          <w:sz w:val="24"/>
          <w:szCs w:val="24"/>
        </w:rPr>
        <w:t>h</w:t>
      </w:r>
      <w:r w:rsidR="00197B1E" w:rsidRPr="00E65F50">
        <w:rPr>
          <w:rFonts w:ascii="Times New Roman" w:hAnsi="Times New Roman" w:cs="Times New Roman"/>
          <w:sz w:val="24"/>
          <w:szCs w:val="24"/>
        </w:rPr>
        <w:t>verken</w:t>
      </w:r>
      <w:r w:rsidR="00002CC3" w:rsidRPr="00E65F50">
        <w:rPr>
          <w:rFonts w:ascii="Times New Roman" w:hAnsi="Times New Roman" w:cs="Times New Roman"/>
          <w:sz w:val="24"/>
          <w:szCs w:val="24"/>
        </w:rPr>
        <w:t xml:space="preserve"> bli</w:t>
      </w:r>
      <w:r w:rsidR="00197B1E" w:rsidRPr="00E65F50">
        <w:rPr>
          <w:rFonts w:ascii="Times New Roman" w:hAnsi="Times New Roman" w:cs="Times New Roman"/>
          <w:sz w:val="24"/>
          <w:szCs w:val="24"/>
        </w:rPr>
        <w:t>r</w:t>
      </w:r>
      <w:r w:rsidR="00984714" w:rsidRPr="00E65F50">
        <w:rPr>
          <w:rFonts w:ascii="Times New Roman" w:hAnsi="Times New Roman" w:cs="Times New Roman"/>
          <w:sz w:val="24"/>
          <w:szCs w:val="24"/>
        </w:rPr>
        <w:t xml:space="preserve"> for nær eller for distansert</w:t>
      </w:r>
      <w:r w:rsidR="00970C25" w:rsidRPr="00E65F50">
        <w:rPr>
          <w:rFonts w:ascii="Times New Roman" w:hAnsi="Times New Roman" w:cs="Times New Roman"/>
          <w:sz w:val="24"/>
          <w:szCs w:val="24"/>
        </w:rPr>
        <w:t xml:space="preserve">. Dette </w:t>
      </w:r>
      <w:r w:rsidR="00E463EE" w:rsidRPr="00E65F50">
        <w:rPr>
          <w:rFonts w:ascii="Times New Roman" w:hAnsi="Times New Roman" w:cs="Times New Roman"/>
          <w:sz w:val="24"/>
          <w:szCs w:val="24"/>
        </w:rPr>
        <w:t>fordrer en</w:t>
      </w:r>
      <w:r w:rsidR="00970C25" w:rsidRPr="00E65F50">
        <w:rPr>
          <w:rFonts w:ascii="Times New Roman" w:hAnsi="Times New Roman" w:cs="Times New Roman"/>
          <w:sz w:val="24"/>
          <w:szCs w:val="24"/>
        </w:rPr>
        <w:t xml:space="preserve"> </w:t>
      </w:r>
      <w:r w:rsidR="00F8148B" w:rsidRPr="00E65F50">
        <w:rPr>
          <w:rFonts w:ascii="Times New Roman" w:hAnsi="Times New Roman" w:cs="Times New Roman"/>
          <w:sz w:val="24"/>
          <w:szCs w:val="24"/>
        </w:rPr>
        <w:t>kapasitet til å</w:t>
      </w:r>
      <w:r w:rsidR="00197B1E" w:rsidRPr="00E65F50">
        <w:rPr>
          <w:rFonts w:ascii="Times New Roman" w:hAnsi="Times New Roman" w:cs="Times New Roman"/>
          <w:sz w:val="24"/>
          <w:szCs w:val="24"/>
        </w:rPr>
        <w:t xml:space="preserve"> tåle</w:t>
      </w:r>
      <w:r w:rsidR="00002CC3" w:rsidRPr="00E65F50">
        <w:rPr>
          <w:rFonts w:ascii="Times New Roman" w:hAnsi="Times New Roman" w:cs="Times New Roman"/>
          <w:sz w:val="24"/>
          <w:szCs w:val="24"/>
        </w:rPr>
        <w:t xml:space="preserve"> stor grad av frustrasjon og angst i relasjonen</w:t>
      </w:r>
      <w:r w:rsidR="00E463EE" w:rsidRPr="00E65F50">
        <w:rPr>
          <w:rFonts w:ascii="Times New Roman" w:hAnsi="Times New Roman" w:cs="Times New Roman"/>
          <w:sz w:val="24"/>
          <w:szCs w:val="24"/>
        </w:rPr>
        <w:t>,</w:t>
      </w:r>
      <w:r w:rsidR="00A521D5" w:rsidRPr="00E65F50">
        <w:rPr>
          <w:rFonts w:ascii="Times New Roman" w:hAnsi="Times New Roman" w:cs="Times New Roman"/>
          <w:sz w:val="24"/>
          <w:szCs w:val="24"/>
        </w:rPr>
        <w:t xml:space="preserve"> </w:t>
      </w:r>
      <w:r w:rsidR="00F8148B" w:rsidRPr="00E65F50">
        <w:rPr>
          <w:rFonts w:ascii="Times New Roman" w:hAnsi="Times New Roman" w:cs="Times New Roman"/>
          <w:sz w:val="24"/>
          <w:szCs w:val="24"/>
        </w:rPr>
        <w:t>og å</w:t>
      </w:r>
      <w:r w:rsidR="00F65A69" w:rsidRPr="00E65F50">
        <w:rPr>
          <w:rFonts w:ascii="Times New Roman" w:hAnsi="Times New Roman" w:cs="Times New Roman"/>
          <w:sz w:val="24"/>
          <w:szCs w:val="24"/>
        </w:rPr>
        <w:t xml:space="preserve"> kunne </w:t>
      </w:r>
      <w:r w:rsidR="00CC7B69" w:rsidRPr="00E65F50">
        <w:rPr>
          <w:rFonts w:ascii="Times New Roman" w:hAnsi="Times New Roman" w:cs="Times New Roman"/>
          <w:sz w:val="24"/>
          <w:szCs w:val="24"/>
        </w:rPr>
        <w:t>romme og hånd</w:t>
      </w:r>
      <w:r w:rsidR="00EF593D" w:rsidRPr="00E65F50">
        <w:rPr>
          <w:rFonts w:ascii="Times New Roman" w:hAnsi="Times New Roman" w:cs="Times New Roman"/>
          <w:sz w:val="24"/>
          <w:szCs w:val="24"/>
        </w:rPr>
        <w:t>t</w:t>
      </w:r>
      <w:r w:rsidR="00CC7B69" w:rsidRPr="00E65F50">
        <w:rPr>
          <w:rFonts w:ascii="Times New Roman" w:hAnsi="Times New Roman" w:cs="Times New Roman"/>
          <w:sz w:val="24"/>
          <w:szCs w:val="24"/>
        </w:rPr>
        <w:t xml:space="preserve">ere </w:t>
      </w:r>
      <w:r w:rsidR="00002CC3" w:rsidRPr="00E65F50">
        <w:rPr>
          <w:rFonts w:ascii="Times New Roman" w:hAnsi="Times New Roman" w:cs="Times New Roman"/>
          <w:sz w:val="24"/>
          <w:szCs w:val="24"/>
        </w:rPr>
        <w:t>motoverførings</w:t>
      </w:r>
      <w:r w:rsidR="00B94F7A" w:rsidRPr="00E65F50">
        <w:rPr>
          <w:rFonts w:ascii="Times New Roman" w:hAnsi="Times New Roman" w:cs="Times New Roman"/>
          <w:sz w:val="24"/>
          <w:szCs w:val="24"/>
        </w:rPr>
        <w:t>reaksjoner</w:t>
      </w:r>
      <w:r w:rsidR="00F8148B" w:rsidRPr="00E65F50">
        <w:rPr>
          <w:rFonts w:ascii="Times New Roman" w:hAnsi="Times New Roman" w:cs="Times New Roman"/>
          <w:sz w:val="24"/>
          <w:szCs w:val="24"/>
        </w:rPr>
        <w:t xml:space="preserve"> ut</w:t>
      </w:r>
      <w:r w:rsidR="00EF593D" w:rsidRPr="00E65F50">
        <w:rPr>
          <w:rFonts w:ascii="Times New Roman" w:hAnsi="Times New Roman" w:cs="Times New Roman"/>
          <w:sz w:val="24"/>
          <w:szCs w:val="24"/>
        </w:rPr>
        <w:t>en å handle på disse.</w:t>
      </w:r>
      <w:r w:rsidR="00EF593D" w:rsidRPr="00E65F50">
        <w:rPr>
          <w:rStyle w:val="Sluttnotereferanse"/>
          <w:rFonts w:ascii="Times New Roman" w:hAnsi="Times New Roman" w:cs="Times New Roman"/>
          <w:sz w:val="24"/>
          <w:szCs w:val="24"/>
        </w:rPr>
        <w:endnoteReference w:id="14"/>
      </w:r>
      <w:r w:rsidR="00601E3C" w:rsidRPr="00E65F50">
        <w:rPr>
          <w:rFonts w:ascii="Times New Roman" w:hAnsi="Times New Roman" w:cs="Times New Roman"/>
          <w:sz w:val="24"/>
          <w:szCs w:val="24"/>
        </w:rPr>
        <w:t xml:space="preserve"> </w:t>
      </w:r>
      <w:r w:rsidR="00B46FCD" w:rsidRPr="00E65F50">
        <w:rPr>
          <w:rFonts w:ascii="Times New Roman" w:hAnsi="Times New Roman" w:cs="Times New Roman"/>
          <w:sz w:val="24"/>
          <w:szCs w:val="24"/>
        </w:rPr>
        <w:t xml:space="preserve">Som </w:t>
      </w:r>
      <w:r w:rsidR="00946559" w:rsidRPr="00E65F50">
        <w:rPr>
          <w:rFonts w:ascii="Times New Roman" w:hAnsi="Times New Roman" w:cs="Times New Roman"/>
          <w:sz w:val="24"/>
          <w:szCs w:val="24"/>
        </w:rPr>
        <w:t xml:space="preserve">en del av den emosjonelle dvelingen </w:t>
      </w:r>
      <w:r w:rsidR="00A52FEC" w:rsidRPr="00E65F50">
        <w:rPr>
          <w:rFonts w:ascii="Times New Roman" w:hAnsi="Times New Roman" w:cs="Times New Roman"/>
          <w:sz w:val="24"/>
          <w:szCs w:val="24"/>
        </w:rPr>
        <w:t xml:space="preserve">behøver </w:t>
      </w:r>
      <w:r w:rsidR="00B46FCD" w:rsidRPr="00E65F50">
        <w:rPr>
          <w:rFonts w:ascii="Times New Roman" w:hAnsi="Times New Roman" w:cs="Times New Roman"/>
          <w:sz w:val="24"/>
          <w:szCs w:val="24"/>
        </w:rPr>
        <w:t>sjelesørger</w:t>
      </w:r>
      <w:r w:rsidR="00AA1A2F" w:rsidRPr="00E65F50">
        <w:rPr>
          <w:rFonts w:ascii="Times New Roman" w:hAnsi="Times New Roman" w:cs="Times New Roman"/>
          <w:sz w:val="24"/>
          <w:szCs w:val="24"/>
        </w:rPr>
        <w:t>en</w:t>
      </w:r>
      <w:r w:rsidR="00B46FCD" w:rsidRPr="00E65F50">
        <w:rPr>
          <w:rFonts w:ascii="Times New Roman" w:hAnsi="Times New Roman" w:cs="Times New Roman"/>
          <w:sz w:val="24"/>
          <w:szCs w:val="24"/>
        </w:rPr>
        <w:t xml:space="preserve"> </w:t>
      </w:r>
      <w:r w:rsidR="00451E87" w:rsidRPr="00E65F50">
        <w:rPr>
          <w:rFonts w:ascii="Times New Roman" w:hAnsi="Times New Roman" w:cs="Times New Roman"/>
          <w:sz w:val="24"/>
          <w:szCs w:val="24"/>
        </w:rPr>
        <w:t xml:space="preserve">derfor </w:t>
      </w:r>
      <w:r w:rsidR="00B46FCD" w:rsidRPr="00E65F50">
        <w:rPr>
          <w:rFonts w:ascii="Times New Roman" w:hAnsi="Times New Roman" w:cs="Times New Roman"/>
          <w:sz w:val="24"/>
          <w:szCs w:val="24"/>
        </w:rPr>
        <w:t xml:space="preserve">kunnskap om </w:t>
      </w:r>
      <w:r w:rsidR="0048356A" w:rsidRPr="00E65F50">
        <w:rPr>
          <w:rFonts w:ascii="Times New Roman" w:hAnsi="Times New Roman" w:cs="Times New Roman"/>
          <w:sz w:val="24"/>
          <w:szCs w:val="24"/>
        </w:rPr>
        <w:t xml:space="preserve">hvordan </w:t>
      </w:r>
      <w:r w:rsidR="00B46FCD" w:rsidRPr="00E65F50">
        <w:rPr>
          <w:rFonts w:ascii="Times New Roman" w:hAnsi="Times New Roman" w:cs="Times New Roman"/>
          <w:sz w:val="24"/>
          <w:szCs w:val="24"/>
        </w:rPr>
        <w:t>diss</w:t>
      </w:r>
      <w:r w:rsidR="00CF3CC6" w:rsidRPr="00E65F50">
        <w:rPr>
          <w:rFonts w:ascii="Times New Roman" w:hAnsi="Times New Roman" w:cs="Times New Roman"/>
          <w:sz w:val="24"/>
          <w:szCs w:val="24"/>
        </w:rPr>
        <w:t>os</w:t>
      </w:r>
      <w:r w:rsidR="00B46FCD" w:rsidRPr="00E65F50">
        <w:rPr>
          <w:rFonts w:ascii="Times New Roman" w:hAnsi="Times New Roman" w:cs="Times New Roman"/>
          <w:sz w:val="24"/>
          <w:szCs w:val="24"/>
        </w:rPr>
        <w:t>iative deler</w:t>
      </w:r>
      <w:r w:rsidR="00AA1A2F" w:rsidRPr="00E65F50">
        <w:rPr>
          <w:rFonts w:ascii="Times New Roman" w:hAnsi="Times New Roman" w:cs="Times New Roman"/>
          <w:sz w:val="24"/>
          <w:szCs w:val="24"/>
        </w:rPr>
        <w:t xml:space="preserve"> </w:t>
      </w:r>
      <w:r w:rsidR="003745EB" w:rsidRPr="00E65F50">
        <w:rPr>
          <w:rFonts w:ascii="Times New Roman" w:hAnsi="Times New Roman" w:cs="Times New Roman"/>
          <w:sz w:val="24"/>
          <w:szCs w:val="24"/>
        </w:rPr>
        <w:t>og relasjonelle mønstre</w:t>
      </w:r>
      <w:r w:rsidR="00F1539E" w:rsidRPr="00E65F50">
        <w:rPr>
          <w:rFonts w:ascii="Times New Roman" w:hAnsi="Times New Roman" w:cs="Times New Roman"/>
          <w:sz w:val="24"/>
          <w:szCs w:val="24"/>
        </w:rPr>
        <w:t xml:space="preserve"> hos den traumeutsatte </w:t>
      </w:r>
      <w:r w:rsidR="003745EB" w:rsidRPr="00E65F50">
        <w:rPr>
          <w:rFonts w:ascii="Times New Roman" w:hAnsi="Times New Roman" w:cs="Times New Roman"/>
          <w:sz w:val="24"/>
          <w:szCs w:val="24"/>
        </w:rPr>
        <w:t>kan bli</w:t>
      </w:r>
      <w:r w:rsidR="00B46FCD" w:rsidRPr="00E65F50">
        <w:rPr>
          <w:rFonts w:ascii="Times New Roman" w:hAnsi="Times New Roman" w:cs="Times New Roman"/>
          <w:sz w:val="24"/>
          <w:szCs w:val="24"/>
        </w:rPr>
        <w:t xml:space="preserve"> aktivert</w:t>
      </w:r>
      <w:r w:rsidR="003745EB" w:rsidRPr="00E65F50">
        <w:rPr>
          <w:rFonts w:ascii="Times New Roman" w:hAnsi="Times New Roman" w:cs="Times New Roman"/>
          <w:sz w:val="24"/>
          <w:szCs w:val="24"/>
        </w:rPr>
        <w:t xml:space="preserve"> og gjenskapt</w:t>
      </w:r>
      <w:r w:rsidR="00B46FCD" w:rsidRPr="00E65F50">
        <w:rPr>
          <w:rFonts w:ascii="Times New Roman" w:hAnsi="Times New Roman" w:cs="Times New Roman"/>
          <w:sz w:val="24"/>
          <w:szCs w:val="24"/>
        </w:rPr>
        <w:t xml:space="preserve"> i den sjelesørgeriske relasjonen</w:t>
      </w:r>
      <w:r w:rsidR="00F1539E" w:rsidRPr="00E65F50">
        <w:rPr>
          <w:rFonts w:ascii="Times New Roman" w:hAnsi="Times New Roman" w:cs="Times New Roman"/>
          <w:sz w:val="24"/>
          <w:szCs w:val="24"/>
        </w:rPr>
        <w:t>.</w:t>
      </w:r>
      <w:r w:rsidR="005741EF" w:rsidRPr="00E65F50">
        <w:rPr>
          <w:rFonts w:ascii="Times New Roman" w:hAnsi="Times New Roman" w:cs="Times New Roman"/>
          <w:sz w:val="24"/>
          <w:szCs w:val="24"/>
        </w:rPr>
        <w:t xml:space="preserve"> </w:t>
      </w:r>
      <w:r w:rsidR="00BE39E8" w:rsidRPr="00E65F50">
        <w:rPr>
          <w:rFonts w:ascii="Times New Roman" w:hAnsi="Times New Roman" w:cs="Times New Roman"/>
          <w:sz w:val="24"/>
          <w:szCs w:val="24"/>
        </w:rPr>
        <w:t>Gjennom</w:t>
      </w:r>
      <w:r w:rsidR="006C13B5" w:rsidRPr="00E65F50">
        <w:rPr>
          <w:rFonts w:ascii="Times New Roman" w:hAnsi="Times New Roman" w:cs="Times New Roman"/>
          <w:sz w:val="24"/>
          <w:szCs w:val="24"/>
        </w:rPr>
        <w:t xml:space="preserve"> sin</w:t>
      </w:r>
      <w:r w:rsidR="00C66D44" w:rsidRPr="00E65F50">
        <w:rPr>
          <w:rFonts w:ascii="Times New Roman" w:hAnsi="Times New Roman" w:cs="Times New Roman"/>
          <w:sz w:val="24"/>
          <w:szCs w:val="24"/>
        </w:rPr>
        <w:t xml:space="preserve"> empatiske inntoning kan sjelesørger</w:t>
      </w:r>
      <w:r w:rsidR="00AA1A2F" w:rsidRPr="00E65F50">
        <w:rPr>
          <w:rFonts w:ascii="Times New Roman" w:hAnsi="Times New Roman" w:cs="Times New Roman"/>
          <w:sz w:val="24"/>
          <w:szCs w:val="24"/>
        </w:rPr>
        <w:t>en</w:t>
      </w:r>
      <w:r w:rsidR="00C66D44" w:rsidRPr="00E65F50">
        <w:rPr>
          <w:rFonts w:ascii="Times New Roman" w:hAnsi="Times New Roman" w:cs="Times New Roman"/>
          <w:sz w:val="24"/>
          <w:szCs w:val="24"/>
        </w:rPr>
        <w:t xml:space="preserve"> dermed </w:t>
      </w:r>
      <w:r w:rsidR="00014173" w:rsidRPr="00E65F50">
        <w:rPr>
          <w:rFonts w:ascii="Times New Roman" w:hAnsi="Times New Roman" w:cs="Times New Roman"/>
          <w:sz w:val="24"/>
          <w:szCs w:val="24"/>
        </w:rPr>
        <w:t>invitere</w:t>
      </w:r>
      <w:r w:rsidR="00C66D44" w:rsidRPr="00E65F50">
        <w:rPr>
          <w:rFonts w:ascii="Times New Roman" w:hAnsi="Times New Roman" w:cs="Times New Roman"/>
          <w:sz w:val="24"/>
          <w:szCs w:val="24"/>
        </w:rPr>
        <w:t xml:space="preserve"> </w:t>
      </w:r>
      <w:r w:rsidR="005E2241" w:rsidRPr="00E65F50">
        <w:rPr>
          <w:rFonts w:ascii="Times New Roman" w:hAnsi="Times New Roman" w:cs="Times New Roman"/>
          <w:sz w:val="24"/>
          <w:szCs w:val="24"/>
        </w:rPr>
        <w:t>konfidenten</w:t>
      </w:r>
      <w:r w:rsidR="00C66D44" w:rsidRPr="00E65F50">
        <w:rPr>
          <w:rFonts w:ascii="Times New Roman" w:hAnsi="Times New Roman" w:cs="Times New Roman"/>
          <w:sz w:val="24"/>
          <w:szCs w:val="24"/>
        </w:rPr>
        <w:t xml:space="preserve"> til å </w:t>
      </w:r>
      <w:r w:rsidR="00542150" w:rsidRPr="00E65F50">
        <w:rPr>
          <w:rFonts w:ascii="Times New Roman" w:hAnsi="Times New Roman" w:cs="Times New Roman"/>
          <w:sz w:val="24"/>
          <w:szCs w:val="24"/>
        </w:rPr>
        <w:t>utforske</w:t>
      </w:r>
      <w:r w:rsidR="00F1539E" w:rsidRPr="00E65F50">
        <w:rPr>
          <w:rFonts w:ascii="Times New Roman" w:hAnsi="Times New Roman" w:cs="Times New Roman"/>
          <w:sz w:val="24"/>
          <w:szCs w:val="24"/>
        </w:rPr>
        <w:t xml:space="preserve"> </w:t>
      </w:r>
      <w:r w:rsidR="009042DE" w:rsidRPr="00E65F50">
        <w:rPr>
          <w:rFonts w:ascii="Times New Roman" w:hAnsi="Times New Roman" w:cs="Times New Roman"/>
          <w:sz w:val="24"/>
          <w:szCs w:val="24"/>
        </w:rPr>
        <w:t xml:space="preserve">eksempelvis opplevelsen av </w:t>
      </w:r>
      <w:r w:rsidR="00BE39E8" w:rsidRPr="00E65F50">
        <w:rPr>
          <w:rFonts w:ascii="Times New Roman" w:hAnsi="Times New Roman" w:cs="Times New Roman"/>
          <w:sz w:val="24"/>
          <w:szCs w:val="24"/>
        </w:rPr>
        <w:t>avvisning</w:t>
      </w:r>
      <w:r w:rsidR="009042DE" w:rsidRPr="00E65F50">
        <w:rPr>
          <w:rFonts w:ascii="Times New Roman" w:hAnsi="Times New Roman" w:cs="Times New Roman"/>
          <w:sz w:val="24"/>
          <w:szCs w:val="24"/>
        </w:rPr>
        <w:t xml:space="preserve"> i den sjelesørgeriske relasjonen</w:t>
      </w:r>
      <w:r w:rsidR="00172C33" w:rsidRPr="00E65F50">
        <w:rPr>
          <w:rFonts w:ascii="Times New Roman" w:hAnsi="Times New Roman" w:cs="Times New Roman"/>
          <w:sz w:val="24"/>
          <w:szCs w:val="24"/>
        </w:rPr>
        <w:t xml:space="preserve"> </w:t>
      </w:r>
      <w:r w:rsidR="002C1B3E" w:rsidRPr="00E65F50">
        <w:rPr>
          <w:rFonts w:ascii="Times New Roman" w:hAnsi="Times New Roman" w:cs="Times New Roman"/>
          <w:sz w:val="24"/>
          <w:szCs w:val="24"/>
        </w:rPr>
        <w:t xml:space="preserve">og </w:t>
      </w:r>
      <w:r w:rsidR="00A94ED5" w:rsidRPr="00E65F50">
        <w:rPr>
          <w:rFonts w:ascii="Times New Roman" w:hAnsi="Times New Roman" w:cs="Times New Roman"/>
          <w:sz w:val="24"/>
          <w:szCs w:val="24"/>
        </w:rPr>
        <w:t>i neste omgang</w:t>
      </w:r>
      <w:r w:rsidR="00014173" w:rsidRPr="00E65F50">
        <w:rPr>
          <w:rFonts w:ascii="Times New Roman" w:hAnsi="Times New Roman" w:cs="Times New Roman"/>
          <w:sz w:val="24"/>
          <w:szCs w:val="24"/>
        </w:rPr>
        <w:t xml:space="preserve"> eventuelt</w:t>
      </w:r>
      <w:r w:rsidR="00A94ED5" w:rsidRPr="00E65F50">
        <w:rPr>
          <w:rFonts w:ascii="Times New Roman" w:hAnsi="Times New Roman" w:cs="Times New Roman"/>
          <w:sz w:val="24"/>
          <w:szCs w:val="24"/>
        </w:rPr>
        <w:t xml:space="preserve"> artikulere korrigerende </w:t>
      </w:r>
      <w:r w:rsidR="00523F60" w:rsidRPr="00E65F50">
        <w:rPr>
          <w:rFonts w:ascii="Times New Roman" w:hAnsi="Times New Roman" w:cs="Times New Roman"/>
          <w:sz w:val="24"/>
          <w:szCs w:val="24"/>
        </w:rPr>
        <w:t>for</w:t>
      </w:r>
      <w:r w:rsidR="009A1DB1" w:rsidRPr="00E65F50">
        <w:rPr>
          <w:rFonts w:ascii="Times New Roman" w:hAnsi="Times New Roman" w:cs="Times New Roman"/>
          <w:sz w:val="24"/>
          <w:szCs w:val="24"/>
        </w:rPr>
        <w:t>ståelse av erfaringen</w:t>
      </w:r>
      <w:r w:rsidR="00AE06AD" w:rsidRPr="00E65F50">
        <w:rPr>
          <w:rFonts w:ascii="Times New Roman" w:hAnsi="Times New Roman" w:cs="Times New Roman"/>
          <w:sz w:val="24"/>
          <w:szCs w:val="24"/>
        </w:rPr>
        <w:t xml:space="preserve"> </w:t>
      </w:r>
      <w:r w:rsidR="00AE06AD" w:rsidRPr="00E65F50">
        <w:rPr>
          <w:rFonts w:ascii="Times New Roman" w:hAnsi="Times New Roman" w:cs="Times New Roman"/>
          <w:sz w:val="24"/>
          <w:szCs w:val="24"/>
        </w:rPr>
        <w:fldChar w:fldCharType="begin"/>
      </w:r>
      <w:r w:rsidR="00740923" w:rsidRPr="00E65F50">
        <w:rPr>
          <w:rFonts w:ascii="Times New Roman" w:hAnsi="Times New Roman" w:cs="Times New Roman"/>
          <w:sz w:val="24"/>
          <w:szCs w:val="24"/>
        </w:rPr>
        <w:instrText xml:space="preserve"> ADDIN EN.CITE &lt;EndNote&gt;&lt;Cite&gt;&lt;Author&gt;Hart&lt;/Author&gt;&lt;Year&gt;2006&lt;/Year&gt;&lt;RecNum&gt;44&lt;/RecNum&gt;&lt;Pages&gt;264-265&lt;/Pages&gt;&lt;DisplayText&gt;(Hart et al. 2006: 264-265)&lt;/DisplayText&gt;&lt;record&gt;&lt;rec-number&gt;44&lt;/rec-number&gt;&lt;foreign-keys&gt;&lt;key app="EN" db-id="2perf02woa0z5wew9f95x9tptffrdffzezvv" timestamp="1632989674"&gt;44&lt;/key&gt;&lt;/foreign-keys&gt;&lt;ref-type name="Book"&gt;6&lt;/ref-type&gt;&lt;contributors&gt;&lt;authors&gt;&lt;author&gt;Hart, Onno van der&lt;/author&gt;&lt;author&gt;Nijenhuis, E. R. S.&lt;/author&gt;&lt;author&gt;Steele, Kathy&lt;/author&gt;&lt;/authors&gt;&lt;/contributors&gt;&lt;titles&gt;&lt;title&gt;The haunted self : structural dissociation and the treatment of chronic traumatization&lt;/title&gt;&lt;secondary-title&gt;Norton series on impersonal neurobiology&lt;/secondary-title&gt;&lt;/titles&gt;&lt;keywords&gt;&lt;keyword&gt;Psychic trauma-- Treatment&lt;/keyword&gt;&lt;keyword&gt;Dissociation (Psychology)&lt;/keyword&gt;&lt;keyword&gt;Dissociative disorders-- Treatment&lt;/keyword&gt;&lt;keyword&gt;Stress Disorders, Post-Traumatic-- therapy&lt;/keyword&gt;&lt;keyword&gt;Dissociative Disorders-- therapy&lt;/keyword&gt;&lt;keyword&gt;Dissociative Disorders&lt;/keyword&gt;&lt;keyword&gt;dissosiasjon&lt;/keyword&gt;&lt;keyword&gt;traumer&lt;/keyword&gt;&lt;keyword&gt;psykiske&lt;/keyword&gt;&lt;keyword&gt;lidelser&lt;/keyword&gt;&lt;keyword&gt;dissosiative&lt;/keyword&gt;&lt;keyword&gt;forstyrrelser&lt;/keyword&gt;&lt;/keywords&gt;&lt;dates&gt;&lt;year&gt;2006&lt;/year&gt;&lt;/dates&gt;&lt;pub-location&gt;New York&lt;/pub-location&gt;&lt;publisher&gt;Norton&lt;/publisher&gt;&lt;isbn&gt;9780393704013,0393704017&lt;/isbn&gt;&lt;urls&gt;&lt;/urls&gt;&lt;/record&gt;&lt;/Cite&gt;&lt;/EndNote&gt;</w:instrText>
      </w:r>
      <w:r w:rsidR="00AE06AD" w:rsidRPr="00E65F50">
        <w:rPr>
          <w:rFonts w:ascii="Times New Roman" w:hAnsi="Times New Roman" w:cs="Times New Roman"/>
          <w:sz w:val="24"/>
          <w:szCs w:val="24"/>
        </w:rPr>
        <w:fldChar w:fldCharType="separate"/>
      </w:r>
      <w:r w:rsidR="00740923" w:rsidRPr="00E65F50">
        <w:rPr>
          <w:rFonts w:ascii="Times New Roman" w:hAnsi="Times New Roman" w:cs="Times New Roman"/>
          <w:noProof/>
          <w:sz w:val="24"/>
          <w:szCs w:val="24"/>
        </w:rPr>
        <w:t>(Hart et al. 2006: 264</w:t>
      </w:r>
      <w:r w:rsidR="00AA1A2F" w:rsidRPr="00E65F50">
        <w:rPr>
          <w:rFonts w:ascii="Times New Roman" w:hAnsi="Times New Roman" w:cs="Times New Roman"/>
          <w:noProof/>
          <w:sz w:val="24"/>
          <w:szCs w:val="24"/>
        </w:rPr>
        <w:t>–</w:t>
      </w:r>
      <w:r w:rsidR="00740923" w:rsidRPr="00E65F50">
        <w:rPr>
          <w:rFonts w:ascii="Times New Roman" w:hAnsi="Times New Roman" w:cs="Times New Roman"/>
          <w:noProof/>
          <w:sz w:val="24"/>
          <w:szCs w:val="24"/>
        </w:rPr>
        <w:t>265)</w:t>
      </w:r>
      <w:r w:rsidR="00AE06AD" w:rsidRPr="00E65F50">
        <w:rPr>
          <w:rFonts w:ascii="Times New Roman" w:hAnsi="Times New Roman" w:cs="Times New Roman"/>
          <w:sz w:val="24"/>
          <w:szCs w:val="24"/>
        </w:rPr>
        <w:fldChar w:fldCharType="end"/>
      </w:r>
      <w:r w:rsidR="009A1DB1" w:rsidRPr="00E65F50">
        <w:rPr>
          <w:rFonts w:ascii="Times New Roman" w:hAnsi="Times New Roman" w:cs="Times New Roman"/>
          <w:sz w:val="24"/>
          <w:szCs w:val="24"/>
        </w:rPr>
        <w:t>.</w:t>
      </w:r>
      <w:r w:rsidR="00DB5B2A" w:rsidRPr="00E65F50">
        <w:rPr>
          <w:rStyle w:val="Sluttnotereferanse"/>
          <w:rFonts w:ascii="Times New Roman" w:hAnsi="Times New Roman" w:cs="Times New Roman"/>
          <w:sz w:val="24"/>
          <w:szCs w:val="24"/>
        </w:rPr>
        <w:endnoteReference w:id="15"/>
      </w:r>
      <w:r w:rsidR="009A1DB1" w:rsidRPr="00E65F50">
        <w:rPr>
          <w:rFonts w:ascii="Times New Roman" w:hAnsi="Times New Roman" w:cs="Times New Roman"/>
          <w:sz w:val="24"/>
          <w:szCs w:val="24"/>
        </w:rPr>
        <w:t xml:space="preserve"> </w:t>
      </w:r>
    </w:p>
    <w:p w14:paraId="08D2E62F" w14:textId="00AC50AB" w:rsidR="00C8745A" w:rsidRPr="00E65F50" w:rsidRDefault="00C8745A" w:rsidP="00C8745A">
      <w:pPr>
        <w:pStyle w:val="Overskrift1"/>
        <w:rPr>
          <w:color w:val="auto"/>
          <w:rPrChange w:id="120" w:author="Einar Eidsaa Edland" w:date="2022-10-26T11:42:00Z">
            <w:rPr/>
          </w:rPrChange>
        </w:rPr>
      </w:pPr>
      <w:r w:rsidRPr="00E65F50">
        <w:rPr>
          <w:color w:val="auto"/>
          <w:rPrChange w:id="121" w:author="Einar Eidsaa Edland" w:date="2022-10-26T11:42:00Z">
            <w:rPr/>
          </w:rPrChange>
        </w:rPr>
        <w:t>Teologisk dveling</w:t>
      </w:r>
    </w:p>
    <w:p w14:paraId="67E02EF5" w14:textId="23BBCDC6" w:rsidR="00BB67B5" w:rsidRPr="00E65F50" w:rsidRDefault="008F61B1" w:rsidP="00D6384A">
      <w:pPr>
        <w:spacing w:line="360" w:lineRule="auto"/>
        <w:rPr>
          <w:rFonts w:ascii="Times New Roman" w:hAnsi="Times New Roman" w:cs="Times New Roman"/>
          <w:sz w:val="24"/>
          <w:szCs w:val="24"/>
        </w:rPr>
      </w:pPr>
      <w:r w:rsidRPr="00E65F50">
        <w:rPr>
          <w:rFonts w:ascii="Times New Roman" w:hAnsi="Times New Roman" w:cs="Times New Roman"/>
          <w:sz w:val="24"/>
          <w:szCs w:val="24"/>
        </w:rPr>
        <w:t xml:space="preserve">Målet i en sjelesørgerisk sammenheng kan ikke utelukkende innebære </w:t>
      </w:r>
      <w:r w:rsidR="00270ACC" w:rsidRPr="00E65F50">
        <w:rPr>
          <w:rFonts w:ascii="Times New Roman" w:hAnsi="Times New Roman" w:cs="Times New Roman"/>
          <w:sz w:val="24"/>
          <w:szCs w:val="24"/>
        </w:rPr>
        <w:t>å utvide vår forståelse av kompleksiteten i traumer</w:t>
      </w:r>
      <w:r w:rsidR="0004616F" w:rsidRPr="00E65F50">
        <w:rPr>
          <w:rFonts w:ascii="Times New Roman" w:hAnsi="Times New Roman" w:cs="Times New Roman"/>
          <w:sz w:val="24"/>
          <w:szCs w:val="24"/>
        </w:rPr>
        <w:t xml:space="preserve">. Den må </w:t>
      </w:r>
      <w:r w:rsidR="00270ACC" w:rsidRPr="00E65F50">
        <w:rPr>
          <w:rFonts w:ascii="Times New Roman" w:hAnsi="Times New Roman" w:cs="Times New Roman"/>
          <w:sz w:val="24"/>
          <w:szCs w:val="24"/>
        </w:rPr>
        <w:t>også</w:t>
      </w:r>
      <w:r w:rsidR="00A356DF" w:rsidRPr="00E65F50">
        <w:rPr>
          <w:rFonts w:ascii="Times New Roman" w:hAnsi="Times New Roman" w:cs="Times New Roman"/>
          <w:sz w:val="24"/>
          <w:szCs w:val="24"/>
        </w:rPr>
        <w:t xml:space="preserve"> kunne</w:t>
      </w:r>
      <w:r w:rsidR="00270ACC" w:rsidRPr="00E65F50">
        <w:rPr>
          <w:rFonts w:ascii="Times New Roman" w:hAnsi="Times New Roman" w:cs="Times New Roman"/>
          <w:sz w:val="24"/>
          <w:szCs w:val="24"/>
        </w:rPr>
        <w:t xml:space="preserve"> fordype og </w:t>
      </w:r>
      <w:r w:rsidR="00A356DF" w:rsidRPr="00E65F50">
        <w:rPr>
          <w:rFonts w:ascii="Times New Roman" w:hAnsi="Times New Roman" w:cs="Times New Roman"/>
          <w:sz w:val="24"/>
          <w:szCs w:val="24"/>
        </w:rPr>
        <w:t>levendegjøre</w:t>
      </w:r>
      <w:r w:rsidR="00270ACC" w:rsidRPr="00E65F50">
        <w:rPr>
          <w:rFonts w:ascii="Times New Roman" w:hAnsi="Times New Roman" w:cs="Times New Roman"/>
          <w:sz w:val="24"/>
          <w:szCs w:val="24"/>
        </w:rPr>
        <w:t xml:space="preserve"> vår forståelse av nådens kraft.</w:t>
      </w:r>
      <w:r w:rsidR="000635F3" w:rsidRPr="00E65F50">
        <w:rPr>
          <w:rFonts w:ascii="Times New Roman" w:hAnsi="Times New Roman" w:cs="Times New Roman"/>
          <w:sz w:val="24"/>
          <w:szCs w:val="24"/>
        </w:rPr>
        <w:t xml:space="preserve"> </w:t>
      </w:r>
      <w:r w:rsidR="00780A44" w:rsidRPr="00E65F50">
        <w:rPr>
          <w:rFonts w:ascii="Times New Roman" w:hAnsi="Times New Roman" w:cs="Times New Roman"/>
          <w:sz w:val="24"/>
          <w:szCs w:val="24"/>
        </w:rPr>
        <w:t>Rambo</w:t>
      </w:r>
      <w:r w:rsidR="000E7710" w:rsidRPr="00E65F50">
        <w:rPr>
          <w:rFonts w:ascii="Times New Roman" w:hAnsi="Times New Roman" w:cs="Times New Roman"/>
          <w:sz w:val="24"/>
          <w:szCs w:val="24"/>
        </w:rPr>
        <w:t xml:space="preserve"> </w:t>
      </w:r>
      <w:r w:rsidR="000E7710" w:rsidRPr="00E65F50">
        <w:rPr>
          <w:rFonts w:ascii="Times New Roman" w:hAnsi="Times New Roman" w:cs="Times New Roman"/>
          <w:sz w:val="24"/>
          <w:szCs w:val="24"/>
        </w:rPr>
        <w:fldChar w:fldCharType="begin"/>
      </w:r>
      <w:r w:rsidR="00DD4D91" w:rsidRPr="00E65F50">
        <w:rPr>
          <w:rFonts w:ascii="Times New Roman" w:hAnsi="Times New Roman" w:cs="Times New Roman"/>
          <w:sz w:val="24"/>
          <w:szCs w:val="24"/>
        </w:rPr>
        <w:instrText xml:space="preserve"> ADDIN EN.CITE &lt;EndNote&gt;&lt;Cite ExcludeAuth="1"&gt;&lt;Author&gt;Rambo&lt;/Author&gt;&lt;Year&gt;2018&lt;/Year&gt;&lt;RecNum&gt;27&lt;/RecNum&gt;&lt;Pages&gt;228&lt;/Pages&gt;&lt;DisplayText&gt;(2018: 228)&lt;/DisplayText&gt;&lt;record&gt;&lt;rec-number&gt;27&lt;/rec-number&gt;&lt;foreign-keys&gt;&lt;key app="EN" db-id="2perf02woa0z5wew9f95x9tptffrdffzezvv" timestamp="1629440000"&gt;27&lt;/key&gt;&lt;/foreign-keys&gt;&lt;ref-type name="Book Section"&gt;5&lt;/ref-type&gt;&lt;contributors&gt;&lt;authors&gt;&lt;author&gt;Rambo, Shelly&lt;/author&gt;&lt;/authors&gt;&lt;secondary-authors&gt;&lt;author&gt;Boynton, Eric&lt;/author&gt;&lt;author&gt;Capretto, Peter&lt;/author&gt;&lt;/secondary-authors&gt;&lt;/contributors&gt;&lt;titles&gt;&lt;title&gt;Theopoetics of Trauma&lt;/title&gt;&lt;secondary-title&gt;Trauma and Transcendence: Suffering and the Limits of Theory&lt;/secondary-title&gt;&lt;/titles&gt;&lt;pages&gt;256-282&lt;/pages&gt;&lt;edition&gt;1&lt;/edition&gt;&lt;section&gt;12&lt;/section&gt;&lt;dates&gt;&lt;year&gt;2018&lt;/year&gt;&lt;/dates&gt;&lt;pub-location&gt;New York&lt;/pub-location&gt;&lt;publisher&gt;Fordham University Press&lt;/publisher&gt;&lt;isbn&gt;9780823280261&lt;/isbn&gt;&lt;urls&gt;&lt;related-urls&gt;&lt;url&gt;http://www.jstor.org/stable/j.ctv19x52c&lt;/url&gt;&lt;/related-urls&gt;&lt;/urls&gt;&lt;electronic-resource-num&gt;10.2307/j.ctv19x52c&lt;/electronic-resource-num&gt;&lt;remote-database-name&gt;JSTOR&lt;/remote-database-name&gt;&lt;access-date&gt;2021/08/18/&lt;/access-date&gt;&lt;/record&gt;&lt;/Cite&gt;&lt;/EndNote&gt;</w:instrText>
      </w:r>
      <w:r w:rsidR="000E7710" w:rsidRPr="00E65F50">
        <w:rPr>
          <w:rFonts w:ascii="Times New Roman" w:hAnsi="Times New Roman" w:cs="Times New Roman"/>
          <w:sz w:val="24"/>
          <w:szCs w:val="24"/>
        </w:rPr>
        <w:fldChar w:fldCharType="separate"/>
      </w:r>
      <w:r w:rsidR="00DD4D91" w:rsidRPr="00E65F50">
        <w:rPr>
          <w:rFonts w:ascii="Times New Roman" w:hAnsi="Times New Roman" w:cs="Times New Roman"/>
          <w:noProof/>
          <w:sz w:val="24"/>
          <w:szCs w:val="24"/>
        </w:rPr>
        <w:t>(2018: 228)</w:t>
      </w:r>
      <w:r w:rsidR="000E7710" w:rsidRPr="00E65F50">
        <w:rPr>
          <w:rFonts w:ascii="Times New Roman" w:hAnsi="Times New Roman" w:cs="Times New Roman"/>
          <w:sz w:val="24"/>
          <w:szCs w:val="24"/>
        </w:rPr>
        <w:fldChar w:fldCharType="end"/>
      </w:r>
      <w:r w:rsidR="00780A44" w:rsidRPr="00E65F50">
        <w:rPr>
          <w:rFonts w:ascii="Times New Roman" w:hAnsi="Times New Roman" w:cs="Times New Roman"/>
          <w:sz w:val="24"/>
          <w:szCs w:val="24"/>
        </w:rPr>
        <w:t xml:space="preserve"> hevder </w:t>
      </w:r>
      <w:r w:rsidR="00AA1A2F" w:rsidRPr="00E65F50">
        <w:rPr>
          <w:rFonts w:ascii="Times New Roman" w:hAnsi="Times New Roman" w:cs="Times New Roman"/>
          <w:sz w:val="24"/>
          <w:szCs w:val="24"/>
        </w:rPr>
        <w:t xml:space="preserve">at </w:t>
      </w:r>
      <w:r w:rsidR="00780A44" w:rsidRPr="00E65F50">
        <w:rPr>
          <w:rFonts w:ascii="Times New Roman" w:hAnsi="Times New Roman" w:cs="Times New Roman"/>
          <w:sz w:val="24"/>
          <w:szCs w:val="24"/>
        </w:rPr>
        <w:t>k</w:t>
      </w:r>
      <w:r w:rsidR="00807ACD" w:rsidRPr="00E65F50">
        <w:rPr>
          <w:rFonts w:ascii="Times New Roman" w:hAnsi="Times New Roman" w:cs="Times New Roman"/>
          <w:sz w:val="24"/>
          <w:szCs w:val="24"/>
        </w:rPr>
        <w:t xml:space="preserve">raften i </w:t>
      </w:r>
      <w:r w:rsidR="00FB5892" w:rsidRPr="00E65F50">
        <w:rPr>
          <w:rFonts w:ascii="Times New Roman" w:hAnsi="Times New Roman" w:cs="Times New Roman"/>
          <w:sz w:val="24"/>
          <w:szCs w:val="24"/>
        </w:rPr>
        <w:t xml:space="preserve">kristen tale </w:t>
      </w:r>
      <w:r w:rsidR="00944015" w:rsidRPr="00E65F50">
        <w:rPr>
          <w:rFonts w:ascii="Times New Roman" w:hAnsi="Times New Roman" w:cs="Times New Roman"/>
          <w:sz w:val="24"/>
          <w:szCs w:val="24"/>
        </w:rPr>
        <w:t>primært er å finne</w:t>
      </w:r>
      <w:r w:rsidR="00FB5892" w:rsidRPr="00E65F50">
        <w:rPr>
          <w:rFonts w:ascii="Times New Roman" w:hAnsi="Times New Roman" w:cs="Times New Roman"/>
          <w:sz w:val="24"/>
          <w:szCs w:val="24"/>
        </w:rPr>
        <w:t xml:space="preserve"> i dens evne til å fremme et begjær for sannhet, og ikke i dens påstand om at den inneholder</w:t>
      </w:r>
      <w:r w:rsidR="001F38AD" w:rsidRPr="00E65F50">
        <w:rPr>
          <w:rFonts w:ascii="Times New Roman" w:hAnsi="Times New Roman" w:cs="Times New Roman"/>
          <w:sz w:val="24"/>
          <w:szCs w:val="24"/>
        </w:rPr>
        <w:t xml:space="preserve"> sannheten. </w:t>
      </w:r>
      <w:r w:rsidR="00B16522" w:rsidRPr="00E65F50">
        <w:rPr>
          <w:rFonts w:ascii="Times New Roman" w:hAnsi="Times New Roman" w:cs="Times New Roman"/>
          <w:sz w:val="24"/>
          <w:szCs w:val="24"/>
        </w:rPr>
        <w:t xml:space="preserve">En emosjonell dveling må derfor også </w:t>
      </w:r>
      <w:r w:rsidR="004638F4" w:rsidRPr="00E65F50">
        <w:rPr>
          <w:rFonts w:ascii="Times New Roman" w:hAnsi="Times New Roman" w:cs="Times New Roman"/>
          <w:sz w:val="24"/>
          <w:szCs w:val="24"/>
        </w:rPr>
        <w:t xml:space="preserve">akkompagneres av </w:t>
      </w:r>
      <w:r w:rsidR="003A1882" w:rsidRPr="00E65F50">
        <w:rPr>
          <w:rFonts w:ascii="Times New Roman" w:hAnsi="Times New Roman" w:cs="Times New Roman"/>
          <w:sz w:val="24"/>
          <w:szCs w:val="24"/>
        </w:rPr>
        <w:t xml:space="preserve">det </w:t>
      </w:r>
      <w:r w:rsidR="00D714B2" w:rsidRPr="00E65F50">
        <w:rPr>
          <w:rFonts w:ascii="Times New Roman" w:hAnsi="Times New Roman" w:cs="Times New Roman"/>
          <w:sz w:val="24"/>
          <w:szCs w:val="24"/>
        </w:rPr>
        <w:t>jeg har valgt å kalle</w:t>
      </w:r>
      <w:r w:rsidR="003A1882" w:rsidRPr="00E65F50">
        <w:rPr>
          <w:rFonts w:ascii="Times New Roman" w:hAnsi="Times New Roman" w:cs="Times New Roman"/>
          <w:sz w:val="24"/>
          <w:szCs w:val="24"/>
        </w:rPr>
        <w:t xml:space="preserve"> </w:t>
      </w:r>
      <w:r w:rsidR="004638F4" w:rsidRPr="00E65F50">
        <w:rPr>
          <w:rFonts w:ascii="Times New Roman" w:hAnsi="Times New Roman" w:cs="Times New Roman"/>
          <w:sz w:val="24"/>
          <w:szCs w:val="24"/>
        </w:rPr>
        <w:t>for</w:t>
      </w:r>
      <w:r w:rsidR="00B16522" w:rsidRPr="00E65F50">
        <w:rPr>
          <w:rFonts w:ascii="Times New Roman" w:hAnsi="Times New Roman" w:cs="Times New Roman"/>
          <w:sz w:val="24"/>
          <w:szCs w:val="24"/>
        </w:rPr>
        <w:t xml:space="preserve"> </w:t>
      </w:r>
      <w:r w:rsidR="00B16522" w:rsidRPr="00E65F50">
        <w:rPr>
          <w:rFonts w:ascii="Times New Roman" w:hAnsi="Times New Roman" w:cs="Times New Roman"/>
          <w:i/>
          <w:iCs/>
          <w:sz w:val="24"/>
          <w:szCs w:val="24"/>
        </w:rPr>
        <w:t>teologisk dveling</w:t>
      </w:r>
      <w:r w:rsidR="00FB2F52" w:rsidRPr="00E65F50">
        <w:rPr>
          <w:rFonts w:ascii="Times New Roman" w:hAnsi="Times New Roman" w:cs="Times New Roman"/>
          <w:i/>
          <w:iCs/>
          <w:sz w:val="24"/>
          <w:szCs w:val="24"/>
        </w:rPr>
        <w:t xml:space="preserve">. </w:t>
      </w:r>
    </w:p>
    <w:p w14:paraId="42B6FA72" w14:textId="6D816744" w:rsidR="00D35E52" w:rsidRPr="00E65F50" w:rsidRDefault="00BE4869"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Change w:id="122" w:author="Einar Eidsaa Edland" w:date="2022-10-26T11:42:00Z">
            <w:rPr>
              <w:rFonts w:ascii="Times New Roman" w:hAnsi="Times New Roman" w:cs="Times New Roman"/>
              <w:color w:val="FF0000"/>
              <w:sz w:val="24"/>
              <w:szCs w:val="24"/>
            </w:rPr>
          </w:rPrChange>
        </w:rPr>
        <w:t xml:space="preserve">En teologisk dveling </w:t>
      </w:r>
      <w:r w:rsidR="000E7710" w:rsidRPr="00E65F50">
        <w:rPr>
          <w:rFonts w:ascii="Times New Roman" w:hAnsi="Times New Roman" w:cs="Times New Roman"/>
          <w:sz w:val="24"/>
          <w:szCs w:val="24"/>
          <w:rPrChange w:id="123" w:author="Einar Eidsaa Edland" w:date="2022-10-26T11:42:00Z">
            <w:rPr>
              <w:rFonts w:ascii="Times New Roman" w:hAnsi="Times New Roman" w:cs="Times New Roman"/>
              <w:color w:val="FF0000"/>
              <w:sz w:val="24"/>
              <w:szCs w:val="24"/>
            </w:rPr>
          </w:rPrChange>
        </w:rPr>
        <w:t xml:space="preserve">vil </w:t>
      </w:r>
      <w:r w:rsidR="00944015" w:rsidRPr="00E65F50">
        <w:rPr>
          <w:rFonts w:ascii="Times New Roman" w:hAnsi="Times New Roman" w:cs="Times New Roman"/>
          <w:sz w:val="24"/>
          <w:szCs w:val="24"/>
          <w:rPrChange w:id="124" w:author="Einar Eidsaa Edland" w:date="2022-10-26T11:42:00Z">
            <w:rPr>
              <w:rFonts w:ascii="Times New Roman" w:hAnsi="Times New Roman" w:cs="Times New Roman"/>
              <w:color w:val="FF0000"/>
              <w:sz w:val="24"/>
              <w:szCs w:val="24"/>
            </w:rPr>
          </w:rPrChange>
        </w:rPr>
        <w:t>kjennetegnes av en</w:t>
      </w:r>
      <w:r w:rsidR="00343E05" w:rsidRPr="00E65F50">
        <w:rPr>
          <w:rFonts w:ascii="Times New Roman" w:hAnsi="Times New Roman" w:cs="Times New Roman"/>
          <w:sz w:val="24"/>
          <w:szCs w:val="24"/>
          <w:rPrChange w:id="125" w:author="Einar Eidsaa Edland" w:date="2022-10-26T11:42:00Z">
            <w:rPr>
              <w:rFonts w:ascii="Times New Roman" w:hAnsi="Times New Roman" w:cs="Times New Roman"/>
              <w:color w:val="FF0000"/>
              <w:sz w:val="24"/>
              <w:szCs w:val="24"/>
            </w:rPr>
          </w:rPrChange>
        </w:rPr>
        <w:t xml:space="preserve"> ikke-vitende holdning</w:t>
      </w:r>
      <w:r w:rsidR="00D714B2" w:rsidRPr="00E65F50">
        <w:rPr>
          <w:rFonts w:ascii="Times New Roman" w:hAnsi="Times New Roman" w:cs="Times New Roman"/>
          <w:sz w:val="24"/>
          <w:szCs w:val="24"/>
          <w:rPrChange w:id="126" w:author="Einar Eidsaa Edland" w:date="2022-10-26T11:42:00Z">
            <w:rPr>
              <w:rFonts w:ascii="Times New Roman" w:hAnsi="Times New Roman" w:cs="Times New Roman"/>
              <w:color w:val="FF0000"/>
              <w:sz w:val="24"/>
              <w:szCs w:val="24"/>
            </w:rPr>
          </w:rPrChange>
        </w:rPr>
        <w:t>,</w:t>
      </w:r>
      <w:r w:rsidR="00B478D7" w:rsidRPr="00E65F50">
        <w:rPr>
          <w:rFonts w:ascii="Times New Roman" w:hAnsi="Times New Roman" w:cs="Times New Roman"/>
          <w:sz w:val="24"/>
          <w:szCs w:val="24"/>
          <w:rPrChange w:id="127" w:author="Einar Eidsaa Edland" w:date="2022-10-26T11:42:00Z">
            <w:rPr>
              <w:rFonts w:ascii="Times New Roman" w:hAnsi="Times New Roman" w:cs="Times New Roman"/>
              <w:color w:val="FF0000"/>
              <w:sz w:val="24"/>
              <w:szCs w:val="24"/>
            </w:rPr>
          </w:rPrChange>
        </w:rPr>
        <w:t xml:space="preserve"> </w:t>
      </w:r>
      <w:r w:rsidR="0096456E" w:rsidRPr="00E65F50">
        <w:rPr>
          <w:rFonts w:ascii="Times New Roman" w:hAnsi="Times New Roman" w:cs="Times New Roman"/>
          <w:sz w:val="24"/>
          <w:szCs w:val="24"/>
          <w:rPrChange w:id="128" w:author="Einar Eidsaa Edland" w:date="2022-10-26T11:42:00Z">
            <w:rPr>
              <w:rFonts w:ascii="Times New Roman" w:hAnsi="Times New Roman" w:cs="Times New Roman"/>
              <w:color w:val="FF0000"/>
              <w:sz w:val="24"/>
              <w:szCs w:val="24"/>
            </w:rPr>
          </w:rPrChange>
        </w:rPr>
        <w:t xml:space="preserve">uten ambisjon om </w:t>
      </w:r>
      <w:r w:rsidR="00B0379C" w:rsidRPr="00E65F50">
        <w:rPr>
          <w:rFonts w:ascii="Times New Roman" w:hAnsi="Times New Roman" w:cs="Times New Roman"/>
          <w:sz w:val="24"/>
          <w:szCs w:val="24"/>
          <w:rPrChange w:id="129" w:author="Einar Eidsaa Edland" w:date="2022-10-26T11:42:00Z">
            <w:rPr>
              <w:rFonts w:ascii="Times New Roman" w:hAnsi="Times New Roman" w:cs="Times New Roman"/>
              <w:color w:val="FF0000"/>
              <w:sz w:val="24"/>
              <w:szCs w:val="24"/>
            </w:rPr>
          </w:rPrChange>
        </w:rPr>
        <w:t>å gi den hele og fulle forklaring</w:t>
      </w:r>
      <w:r w:rsidR="0096456E" w:rsidRPr="00E65F50">
        <w:rPr>
          <w:rFonts w:ascii="Times New Roman" w:hAnsi="Times New Roman" w:cs="Times New Roman"/>
          <w:sz w:val="24"/>
          <w:szCs w:val="24"/>
          <w:rPrChange w:id="130" w:author="Einar Eidsaa Edland" w:date="2022-10-26T11:42:00Z">
            <w:rPr>
              <w:rFonts w:ascii="Times New Roman" w:hAnsi="Times New Roman" w:cs="Times New Roman"/>
              <w:color w:val="FF0000"/>
              <w:sz w:val="24"/>
              <w:szCs w:val="24"/>
            </w:rPr>
          </w:rPrChange>
        </w:rPr>
        <w:t>.</w:t>
      </w:r>
      <w:r w:rsidR="00E525CE" w:rsidRPr="00E65F50">
        <w:rPr>
          <w:rFonts w:ascii="Times New Roman" w:hAnsi="Times New Roman" w:cs="Times New Roman"/>
          <w:sz w:val="24"/>
          <w:szCs w:val="24"/>
        </w:rPr>
        <w:t xml:space="preserve"> </w:t>
      </w:r>
      <w:r w:rsidR="002E78EF" w:rsidRPr="00E65F50">
        <w:rPr>
          <w:rFonts w:ascii="Times New Roman" w:hAnsi="Times New Roman" w:cs="Times New Roman"/>
          <w:sz w:val="24"/>
          <w:szCs w:val="24"/>
        </w:rPr>
        <w:t>Hensikten er å</w:t>
      </w:r>
      <w:r w:rsidR="00D35E52" w:rsidRPr="00E65F50">
        <w:rPr>
          <w:rFonts w:ascii="Times New Roman" w:hAnsi="Times New Roman" w:cs="Times New Roman"/>
          <w:sz w:val="24"/>
          <w:szCs w:val="24"/>
        </w:rPr>
        <w:t xml:space="preserve"> skape et rom </w:t>
      </w:r>
      <w:r w:rsidR="00B71E96" w:rsidRPr="00E65F50">
        <w:rPr>
          <w:rFonts w:ascii="Times New Roman" w:hAnsi="Times New Roman" w:cs="Times New Roman"/>
          <w:sz w:val="24"/>
          <w:szCs w:val="24"/>
        </w:rPr>
        <w:t xml:space="preserve">der ingen på forhånd vet </w:t>
      </w:r>
      <w:r w:rsidR="00D35E52" w:rsidRPr="00E65F50">
        <w:rPr>
          <w:rFonts w:ascii="Times New Roman" w:hAnsi="Times New Roman" w:cs="Times New Roman"/>
          <w:sz w:val="24"/>
          <w:szCs w:val="24"/>
        </w:rPr>
        <w:t>hva dette rommet</w:t>
      </w:r>
      <w:r w:rsidR="00B71E96" w:rsidRPr="00E65F50">
        <w:rPr>
          <w:rFonts w:ascii="Times New Roman" w:hAnsi="Times New Roman" w:cs="Times New Roman"/>
          <w:sz w:val="24"/>
          <w:szCs w:val="24"/>
        </w:rPr>
        <w:t xml:space="preserve"> konkret</w:t>
      </w:r>
      <w:r w:rsidR="00D35E52" w:rsidRPr="00E65F50">
        <w:rPr>
          <w:rFonts w:ascii="Times New Roman" w:hAnsi="Times New Roman" w:cs="Times New Roman"/>
          <w:sz w:val="24"/>
          <w:szCs w:val="24"/>
        </w:rPr>
        <w:t xml:space="preserve"> skal inneholde</w:t>
      </w:r>
      <w:r w:rsidR="004A564B" w:rsidRPr="00E65F50">
        <w:rPr>
          <w:rFonts w:ascii="Times New Roman" w:hAnsi="Times New Roman" w:cs="Times New Roman"/>
          <w:sz w:val="24"/>
          <w:szCs w:val="24"/>
        </w:rPr>
        <w:t>, men med</w:t>
      </w:r>
      <w:r w:rsidR="00D35E52" w:rsidRPr="00E65F50">
        <w:rPr>
          <w:rFonts w:ascii="Times New Roman" w:hAnsi="Times New Roman" w:cs="Times New Roman"/>
          <w:sz w:val="24"/>
          <w:szCs w:val="24"/>
        </w:rPr>
        <w:t xml:space="preserve"> et håp </w:t>
      </w:r>
      <w:r w:rsidR="004A564B" w:rsidRPr="00E65F50">
        <w:rPr>
          <w:rFonts w:ascii="Times New Roman" w:hAnsi="Times New Roman" w:cs="Times New Roman"/>
          <w:sz w:val="24"/>
          <w:szCs w:val="24"/>
        </w:rPr>
        <w:t xml:space="preserve">om </w:t>
      </w:r>
      <w:r w:rsidR="00D35E52" w:rsidRPr="00E65F50">
        <w:rPr>
          <w:rFonts w:ascii="Times New Roman" w:hAnsi="Times New Roman" w:cs="Times New Roman"/>
          <w:sz w:val="24"/>
          <w:szCs w:val="24"/>
        </w:rPr>
        <w:t xml:space="preserve">at lidelsen ikke skal forbli urørt og </w:t>
      </w:r>
      <w:r w:rsidR="00754A70" w:rsidRPr="00E65F50">
        <w:rPr>
          <w:rFonts w:ascii="Times New Roman" w:hAnsi="Times New Roman" w:cs="Times New Roman"/>
          <w:sz w:val="24"/>
          <w:szCs w:val="24"/>
        </w:rPr>
        <w:t>like uutholdelig som før</w:t>
      </w:r>
      <w:r w:rsidR="00D35E52" w:rsidRPr="00E65F50">
        <w:rPr>
          <w:rFonts w:ascii="Times New Roman" w:hAnsi="Times New Roman" w:cs="Times New Roman"/>
          <w:sz w:val="24"/>
          <w:szCs w:val="24"/>
        </w:rPr>
        <w:t xml:space="preserve">. </w:t>
      </w:r>
      <w:r w:rsidR="008B1FEF" w:rsidRPr="00E65F50">
        <w:rPr>
          <w:rFonts w:ascii="Times New Roman" w:hAnsi="Times New Roman" w:cs="Times New Roman"/>
          <w:sz w:val="24"/>
          <w:szCs w:val="24"/>
        </w:rPr>
        <w:t>Målet er altså ikke</w:t>
      </w:r>
      <w:r w:rsidR="00D35E52" w:rsidRPr="00E65F50">
        <w:rPr>
          <w:rFonts w:ascii="Times New Roman" w:hAnsi="Times New Roman" w:cs="Times New Roman"/>
          <w:sz w:val="24"/>
          <w:szCs w:val="24"/>
        </w:rPr>
        <w:t xml:space="preserve"> svar</w:t>
      </w:r>
      <w:r w:rsidR="008B1FEF" w:rsidRPr="00E65F50">
        <w:rPr>
          <w:rFonts w:ascii="Times New Roman" w:hAnsi="Times New Roman" w:cs="Times New Roman"/>
          <w:sz w:val="24"/>
          <w:szCs w:val="24"/>
        </w:rPr>
        <w:t xml:space="preserve"> med to streker under</w:t>
      </w:r>
      <w:r w:rsidR="00D35E52" w:rsidRPr="00E65F50">
        <w:rPr>
          <w:rFonts w:ascii="Times New Roman" w:hAnsi="Times New Roman" w:cs="Times New Roman"/>
          <w:sz w:val="24"/>
          <w:szCs w:val="24"/>
        </w:rPr>
        <w:t xml:space="preserve">, men heller </w:t>
      </w:r>
      <w:r w:rsidR="003501AF" w:rsidRPr="00E65F50">
        <w:rPr>
          <w:rFonts w:ascii="Times New Roman" w:hAnsi="Times New Roman" w:cs="Times New Roman"/>
          <w:sz w:val="24"/>
          <w:szCs w:val="24"/>
        </w:rPr>
        <w:t xml:space="preserve">å reorientere og </w:t>
      </w:r>
      <w:r w:rsidR="00D35E52" w:rsidRPr="00E65F50">
        <w:rPr>
          <w:rFonts w:ascii="Times New Roman" w:hAnsi="Times New Roman" w:cs="Times New Roman"/>
          <w:sz w:val="24"/>
          <w:szCs w:val="24"/>
        </w:rPr>
        <w:t xml:space="preserve">posisjonere </w:t>
      </w:r>
      <w:r w:rsidR="003501AF" w:rsidRPr="00E65F50">
        <w:rPr>
          <w:rFonts w:ascii="Times New Roman" w:hAnsi="Times New Roman" w:cs="Times New Roman"/>
          <w:sz w:val="24"/>
          <w:szCs w:val="24"/>
        </w:rPr>
        <w:t>med</w:t>
      </w:r>
      <w:r w:rsidR="00D35E52" w:rsidRPr="00E65F50">
        <w:rPr>
          <w:rFonts w:ascii="Times New Roman" w:hAnsi="Times New Roman" w:cs="Times New Roman"/>
          <w:sz w:val="24"/>
          <w:szCs w:val="24"/>
        </w:rPr>
        <w:t xml:space="preserve">mennesket på bestemte måter </w:t>
      </w:r>
      <w:r w:rsidR="00417ED3" w:rsidRPr="00E65F50">
        <w:rPr>
          <w:rFonts w:ascii="Times New Roman" w:hAnsi="Times New Roman" w:cs="Times New Roman"/>
          <w:sz w:val="24"/>
          <w:szCs w:val="24"/>
        </w:rPr>
        <w:t>overfor</w:t>
      </w:r>
      <w:r w:rsidR="00D35E52" w:rsidRPr="00E65F50">
        <w:rPr>
          <w:rFonts w:ascii="Times New Roman" w:hAnsi="Times New Roman" w:cs="Times New Roman"/>
          <w:sz w:val="24"/>
          <w:szCs w:val="24"/>
        </w:rPr>
        <w:t xml:space="preserve"> lidelsen.</w:t>
      </w:r>
    </w:p>
    <w:p w14:paraId="6067813F" w14:textId="18639829" w:rsidR="00285346" w:rsidRPr="00E65F50" w:rsidRDefault="00D057D7"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Om vi tar på alvor at teologi er en meningsdannende aktivitet</w:t>
      </w:r>
      <w:r w:rsidR="00285346"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00F36A77" w:rsidRPr="00E65F50">
        <w:rPr>
          <w:rFonts w:ascii="Times New Roman" w:hAnsi="Times New Roman" w:cs="Times New Roman"/>
          <w:sz w:val="24"/>
          <w:szCs w:val="24"/>
        </w:rPr>
        <w:t xml:space="preserve">vil </w:t>
      </w:r>
      <w:r w:rsidR="00DD1FB3" w:rsidRPr="00E65F50">
        <w:rPr>
          <w:rFonts w:ascii="Times New Roman" w:hAnsi="Times New Roman" w:cs="Times New Roman"/>
          <w:sz w:val="24"/>
          <w:szCs w:val="24"/>
        </w:rPr>
        <w:t xml:space="preserve">det være </w:t>
      </w:r>
      <w:r w:rsidR="005F0875" w:rsidRPr="00E65F50">
        <w:rPr>
          <w:rFonts w:ascii="Times New Roman" w:hAnsi="Times New Roman" w:cs="Times New Roman"/>
          <w:sz w:val="24"/>
          <w:szCs w:val="24"/>
        </w:rPr>
        <w:t xml:space="preserve">selve </w:t>
      </w:r>
      <w:r w:rsidR="00DD1FB3" w:rsidRPr="00E65F50">
        <w:rPr>
          <w:rFonts w:ascii="Times New Roman" w:hAnsi="Times New Roman" w:cs="Times New Roman"/>
          <w:i/>
          <w:iCs/>
          <w:sz w:val="24"/>
          <w:szCs w:val="24"/>
        </w:rPr>
        <w:t>muligheten</w:t>
      </w:r>
      <w:r w:rsidR="00DD1FB3" w:rsidRPr="00E65F50">
        <w:rPr>
          <w:rFonts w:ascii="Times New Roman" w:hAnsi="Times New Roman" w:cs="Times New Roman"/>
          <w:sz w:val="24"/>
          <w:szCs w:val="24"/>
        </w:rPr>
        <w:t xml:space="preserve"> til å </w:t>
      </w:r>
      <w:r w:rsidR="00D005FE" w:rsidRPr="00E65F50">
        <w:rPr>
          <w:rFonts w:ascii="Times New Roman" w:hAnsi="Times New Roman" w:cs="Times New Roman"/>
          <w:sz w:val="24"/>
          <w:szCs w:val="24"/>
        </w:rPr>
        <w:t>teologisere</w:t>
      </w:r>
      <w:r w:rsidR="006A7A26" w:rsidRPr="00E65F50">
        <w:rPr>
          <w:rFonts w:ascii="Times New Roman" w:hAnsi="Times New Roman" w:cs="Times New Roman"/>
          <w:sz w:val="24"/>
          <w:szCs w:val="24"/>
        </w:rPr>
        <w:t xml:space="preserve"> </w:t>
      </w:r>
      <w:r w:rsidR="00285346" w:rsidRPr="00E65F50">
        <w:rPr>
          <w:rFonts w:ascii="Times New Roman" w:hAnsi="Times New Roman" w:cs="Times New Roman"/>
          <w:sz w:val="24"/>
          <w:szCs w:val="24"/>
        </w:rPr>
        <w:t>–</w:t>
      </w:r>
      <w:r w:rsidR="000D0676" w:rsidRPr="00E65F50">
        <w:rPr>
          <w:rFonts w:ascii="Times New Roman" w:hAnsi="Times New Roman" w:cs="Times New Roman"/>
          <w:sz w:val="24"/>
          <w:szCs w:val="24"/>
        </w:rPr>
        <w:t xml:space="preserve"> </w:t>
      </w:r>
      <w:r w:rsidR="009B2565" w:rsidRPr="00E65F50">
        <w:rPr>
          <w:rFonts w:ascii="Times New Roman" w:hAnsi="Times New Roman" w:cs="Times New Roman"/>
          <w:sz w:val="24"/>
          <w:szCs w:val="24"/>
        </w:rPr>
        <w:t>den opplevde fri</w:t>
      </w:r>
      <w:r w:rsidR="00787D72" w:rsidRPr="00E65F50">
        <w:rPr>
          <w:rFonts w:ascii="Times New Roman" w:hAnsi="Times New Roman" w:cs="Times New Roman"/>
          <w:sz w:val="24"/>
          <w:szCs w:val="24"/>
        </w:rPr>
        <w:t>heten</w:t>
      </w:r>
      <w:r w:rsidR="003C53FF" w:rsidRPr="00E65F50">
        <w:rPr>
          <w:rFonts w:ascii="Times New Roman" w:hAnsi="Times New Roman" w:cs="Times New Roman"/>
          <w:sz w:val="24"/>
          <w:szCs w:val="24"/>
        </w:rPr>
        <w:t xml:space="preserve"> </w:t>
      </w:r>
      <w:r w:rsidR="00C872DC" w:rsidRPr="00E65F50">
        <w:rPr>
          <w:rFonts w:ascii="Times New Roman" w:hAnsi="Times New Roman" w:cs="Times New Roman"/>
          <w:sz w:val="24"/>
          <w:szCs w:val="24"/>
        </w:rPr>
        <w:t xml:space="preserve">til å </w:t>
      </w:r>
      <w:r w:rsidR="009E7689" w:rsidRPr="00E65F50">
        <w:rPr>
          <w:rFonts w:ascii="Times New Roman" w:hAnsi="Times New Roman" w:cs="Times New Roman"/>
          <w:sz w:val="24"/>
          <w:szCs w:val="24"/>
        </w:rPr>
        <w:t>føle, relatere, se</w:t>
      </w:r>
      <w:r w:rsidR="00311775" w:rsidRPr="00E65F50">
        <w:rPr>
          <w:rFonts w:ascii="Times New Roman" w:hAnsi="Times New Roman" w:cs="Times New Roman"/>
          <w:sz w:val="24"/>
          <w:szCs w:val="24"/>
        </w:rPr>
        <w:t>,</w:t>
      </w:r>
      <w:r w:rsidR="009E7689" w:rsidRPr="00E65F50">
        <w:rPr>
          <w:rFonts w:ascii="Times New Roman" w:hAnsi="Times New Roman" w:cs="Times New Roman"/>
          <w:sz w:val="24"/>
          <w:szCs w:val="24"/>
        </w:rPr>
        <w:t xml:space="preserve"> si</w:t>
      </w:r>
      <w:r w:rsidR="00311775" w:rsidRPr="00E65F50">
        <w:rPr>
          <w:rFonts w:ascii="Times New Roman" w:hAnsi="Times New Roman" w:cs="Times New Roman"/>
          <w:sz w:val="24"/>
          <w:szCs w:val="24"/>
        </w:rPr>
        <w:t xml:space="preserve"> og gjøre</w:t>
      </w:r>
      <w:r w:rsidR="004C228B" w:rsidRPr="00E65F50">
        <w:rPr>
          <w:rFonts w:ascii="Times New Roman" w:hAnsi="Times New Roman" w:cs="Times New Roman"/>
          <w:sz w:val="24"/>
          <w:szCs w:val="24"/>
        </w:rPr>
        <w:t xml:space="preserve"> </w:t>
      </w:r>
      <w:r w:rsidR="0027224F" w:rsidRPr="00E65F50">
        <w:rPr>
          <w:rFonts w:ascii="Times New Roman" w:hAnsi="Times New Roman" w:cs="Times New Roman"/>
          <w:sz w:val="24"/>
          <w:szCs w:val="24"/>
        </w:rPr>
        <w:t>noe nytt</w:t>
      </w:r>
      <w:r w:rsidR="000D0676" w:rsidRPr="00E65F50">
        <w:rPr>
          <w:rFonts w:ascii="Times New Roman" w:hAnsi="Times New Roman" w:cs="Times New Roman"/>
          <w:sz w:val="24"/>
          <w:szCs w:val="24"/>
        </w:rPr>
        <w:t xml:space="preserve"> eller</w:t>
      </w:r>
      <w:r w:rsidR="0027224F" w:rsidRPr="00E65F50">
        <w:rPr>
          <w:rFonts w:ascii="Times New Roman" w:hAnsi="Times New Roman" w:cs="Times New Roman"/>
          <w:sz w:val="24"/>
          <w:szCs w:val="24"/>
        </w:rPr>
        <w:t xml:space="preserve"> annerledes enn før,</w:t>
      </w:r>
      <w:r w:rsidR="0056025B" w:rsidRPr="00E65F50">
        <w:rPr>
          <w:rFonts w:ascii="Times New Roman" w:hAnsi="Times New Roman" w:cs="Times New Roman"/>
          <w:sz w:val="24"/>
          <w:szCs w:val="24"/>
        </w:rPr>
        <w:t xml:space="preserve"> som blir avgjørende for endring. </w:t>
      </w:r>
      <w:r w:rsidR="00C65F47" w:rsidRPr="00E65F50">
        <w:rPr>
          <w:rFonts w:ascii="Times New Roman" w:hAnsi="Times New Roman" w:cs="Times New Roman"/>
          <w:sz w:val="24"/>
          <w:szCs w:val="24"/>
        </w:rPr>
        <w:t>E</w:t>
      </w:r>
      <w:r w:rsidR="00A4259D" w:rsidRPr="00E65F50">
        <w:rPr>
          <w:rFonts w:ascii="Times New Roman" w:hAnsi="Times New Roman" w:cs="Times New Roman"/>
          <w:sz w:val="24"/>
          <w:szCs w:val="24"/>
        </w:rPr>
        <w:t>n traumesensitiv, sjelesørgerisk praksis</w:t>
      </w:r>
      <w:r w:rsidR="00C65F47" w:rsidRPr="00E65F50">
        <w:rPr>
          <w:rFonts w:ascii="Times New Roman" w:hAnsi="Times New Roman" w:cs="Times New Roman"/>
          <w:sz w:val="24"/>
          <w:szCs w:val="24"/>
        </w:rPr>
        <w:t xml:space="preserve"> er </w:t>
      </w:r>
      <w:r w:rsidR="00C65F47" w:rsidRPr="00E65F50">
        <w:rPr>
          <w:rFonts w:ascii="Times New Roman" w:hAnsi="Times New Roman" w:cs="Times New Roman"/>
          <w:i/>
          <w:iCs/>
          <w:sz w:val="24"/>
          <w:szCs w:val="24"/>
        </w:rPr>
        <w:t>performativ</w:t>
      </w:r>
      <w:r w:rsidR="003B0DB7" w:rsidRPr="00E65F50">
        <w:rPr>
          <w:rFonts w:ascii="Times New Roman" w:hAnsi="Times New Roman" w:cs="Times New Roman"/>
          <w:sz w:val="24"/>
          <w:szCs w:val="24"/>
        </w:rPr>
        <w:t xml:space="preserve">, med </w:t>
      </w:r>
      <w:r w:rsidR="000E7710" w:rsidRPr="00E65F50">
        <w:rPr>
          <w:rFonts w:ascii="Times New Roman" w:hAnsi="Times New Roman" w:cs="Times New Roman"/>
          <w:sz w:val="24"/>
          <w:szCs w:val="24"/>
        </w:rPr>
        <w:t>søkelys</w:t>
      </w:r>
      <w:r w:rsidR="003B0DB7" w:rsidRPr="00E65F50">
        <w:rPr>
          <w:rFonts w:ascii="Times New Roman" w:hAnsi="Times New Roman" w:cs="Times New Roman"/>
          <w:sz w:val="24"/>
          <w:szCs w:val="24"/>
        </w:rPr>
        <w:t xml:space="preserve"> på nye måter å være selv-med-andre i verden på. Derfor</w:t>
      </w:r>
      <w:r w:rsidR="00697C5F" w:rsidRPr="00E65F50">
        <w:rPr>
          <w:rFonts w:ascii="Times New Roman" w:hAnsi="Times New Roman" w:cs="Times New Roman"/>
          <w:sz w:val="24"/>
          <w:szCs w:val="24"/>
        </w:rPr>
        <w:t xml:space="preserve"> er det ikke i første omgang utfallet av den teologiske produksjonen som er målet, men </w:t>
      </w:r>
      <w:r w:rsidR="009662E9" w:rsidRPr="00E65F50">
        <w:rPr>
          <w:rFonts w:ascii="Times New Roman" w:hAnsi="Times New Roman" w:cs="Times New Roman"/>
          <w:sz w:val="24"/>
          <w:szCs w:val="24"/>
        </w:rPr>
        <w:t xml:space="preserve">en </w:t>
      </w:r>
      <w:r w:rsidR="001B7C97" w:rsidRPr="00E65F50">
        <w:rPr>
          <w:rFonts w:ascii="Times New Roman" w:hAnsi="Times New Roman" w:cs="Times New Roman"/>
          <w:sz w:val="24"/>
          <w:szCs w:val="24"/>
        </w:rPr>
        <w:t xml:space="preserve">fordypet kapasitet </w:t>
      </w:r>
      <w:r w:rsidR="0092089A" w:rsidRPr="00E65F50">
        <w:rPr>
          <w:rFonts w:ascii="Times New Roman" w:hAnsi="Times New Roman" w:cs="Times New Roman"/>
          <w:sz w:val="24"/>
          <w:szCs w:val="24"/>
        </w:rPr>
        <w:t>for konfident</w:t>
      </w:r>
      <w:r w:rsidR="00285346" w:rsidRPr="00E65F50">
        <w:rPr>
          <w:rFonts w:ascii="Times New Roman" w:hAnsi="Times New Roman" w:cs="Times New Roman"/>
          <w:sz w:val="24"/>
          <w:szCs w:val="24"/>
        </w:rPr>
        <w:t>en</w:t>
      </w:r>
      <w:r w:rsidR="0092089A" w:rsidRPr="00E65F50">
        <w:rPr>
          <w:rFonts w:ascii="Times New Roman" w:hAnsi="Times New Roman" w:cs="Times New Roman"/>
          <w:sz w:val="24"/>
          <w:szCs w:val="24"/>
        </w:rPr>
        <w:t xml:space="preserve"> og sjelesørger</w:t>
      </w:r>
      <w:r w:rsidR="00285346" w:rsidRPr="00E65F50">
        <w:rPr>
          <w:rFonts w:ascii="Times New Roman" w:hAnsi="Times New Roman" w:cs="Times New Roman"/>
          <w:sz w:val="24"/>
          <w:szCs w:val="24"/>
        </w:rPr>
        <w:t>en</w:t>
      </w:r>
      <w:r w:rsidR="0092089A" w:rsidRPr="00E65F50">
        <w:rPr>
          <w:rFonts w:ascii="Times New Roman" w:hAnsi="Times New Roman" w:cs="Times New Roman"/>
          <w:sz w:val="24"/>
          <w:szCs w:val="24"/>
        </w:rPr>
        <w:t xml:space="preserve"> til å dvele i hverandres bevissthet</w:t>
      </w:r>
      <w:r w:rsidR="002E6753" w:rsidRPr="00E65F50">
        <w:rPr>
          <w:rFonts w:ascii="Times New Roman" w:hAnsi="Times New Roman" w:cs="Times New Roman"/>
          <w:sz w:val="24"/>
          <w:szCs w:val="24"/>
        </w:rPr>
        <w:t xml:space="preserve">, til </w:t>
      </w:r>
      <w:r w:rsidR="00F431A1" w:rsidRPr="00E65F50">
        <w:rPr>
          <w:rFonts w:ascii="Times New Roman" w:hAnsi="Times New Roman" w:cs="Times New Roman"/>
          <w:sz w:val="24"/>
          <w:szCs w:val="24"/>
        </w:rPr>
        <w:t>å være sammen i</w:t>
      </w:r>
      <w:r w:rsidR="00A27BE7" w:rsidRPr="00E65F50">
        <w:rPr>
          <w:rFonts w:ascii="Times New Roman" w:hAnsi="Times New Roman" w:cs="Times New Roman"/>
          <w:sz w:val="24"/>
          <w:szCs w:val="24"/>
        </w:rPr>
        <w:t xml:space="preserve"> den undrende og kreative prosessen</w:t>
      </w:r>
      <w:r w:rsidR="0031588A" w:rsidRPr="00E65F50">
        <w:rPr>
          <w:rFonts w:ascii="Times New Roman" w:hAnsi="Times New Roman" w:cs="Times New Roman"/>
          <w:sz w:val="24"/>
          <w:szCs w:val="24"/>
        </w:rPr>
        <w:t>.</w:t>
      </w:r>
      <w:r w:rsidR="00282641" w:rsidRPr="00E65F50">
        <w:rPr>
          <w:rFonts w:ascii="Times New Roman" w:hAnsi="Times New Roman" w:cs="Times New Roman"/>
          <w:sz w:val="24"/>
          <w:szCs w:val="24"/>
        </w:rPr>
        <w:t xml:space="preserve"> </w:t>
      </w:r>
    </w:p>
    <w:p w14:paraId="49113D2B" w14:textId="4B8346E2" w:rsidR="00063628" w:rsidRPr="00E65F50" w:rsidRDefault="0096456E"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En</w:t>
      </w:r>
      <w:r w:rsidR="00E525CE" w:rsidRPr="00E65F50">
        <w:rPr>
          <w:rFonts w:ascii="Times New Roman" w:hAnsi="Times New Roman" w:cs="Times New Roman"/>
          <w:sz w:val="24"/>
          <w:szCs w:val="24"/>
        </w:rPr>
        <w:t xml:space="preserve"> traumesensitiv teologi </w:t>
      </w:r>
      <w:r w:rsidR="0031588A" w:rsidRPr="00E65F50">
        <w:rPr>
          <w:rFonts w:ascii="Times New Roman" w:hAnsi="Times New Roman" w:cs="Times New Roman"/>
          <w:sz w:val="24"/>
          <w:szCs w:val="24"/>
        </w:rPr>
        <w:t>handler</w:t>
      </w:r>
      <w:r w:rsidR="009D39B7" w:rsidRPr="00E65F50">
        <w:rPr>
          <w:rFonts w:ascii="Times New Roman" w:hAnsi="Times New Roman" w:cs="Times New Roman"/>
          <w:sz w:val="24"/>
          <w:szCs w:val="24"/>
        </w:rPr>
        <w:t xml:space="preserve"> om å</w:t>
      </w:r>
      <w:r w:rsidR="00E525CE" w:rsidRPr="00E65F50">
        <w:rPr>
          <w:rFonts w:ascii="Times New Roman" w:hAnsi="Times New Roman" w:cs="Times New Roman"/>
          <w:sz w:val="24"/>
          <w:szCs w:val="24"/>
        </w:rPr>
        <w:t xml:space="preserve"> </w:t>
      </w:r>
      <w:r w:rsidR="006B2CFF" w:rsidRPr="00E65F50">
        <w:rPr>
          <w:rFonts w:ascii="Times New Roman" w:hAnsi="Times New Roman" w:cs="Times New Roman"/>
          <w:sz w:val="24"/>
          <w:szCs w:val="24"/>
        </w:rPr>
        <w:t xml:space="preserve">fremme et ønske om å se verden på en annen måte og </w:t>
      </w:r>
      <w:r w:rsidR="00923DC3" w:rsidRPr="00E65F50">
        <w:rPr>
          <w:rFonts w:ascii="Times New Roman" w:hAnsi="Times New Roman" w:cs="Times New Roman"/>
          <w:sz w:val="24"/>
          <w:szCs w:val="24"/>
        </w:rPr>
        <w:t xml:space="preserve">å kunne </w:t>
      </w:r>
      <w:r w:rsidR="009D39B7" w:rsidRPr="00E65F50">
        <w:rPr>
          <w:rFonts w:ascii="Times New Roman" w:hAnsi="Times New Roman" w:cs="Times New Roman"/>
          <w:sz w:val="24"/>
          <w:szCs w:val="24"/>
        </w:rPr>
        <w:t>bidra med ressurser</w:t>
      </w:r>
      <w:r w:rsidR="002E31FC" w:rsidRPr="00E65F50">
        <w:rPr>
          <w:rFonts w:ascii="Times New Roman" w:hAnsi="Times New Roman" w:cs="Times New Roman"/>
          <w:sz w:val="24"/>
          <w:szCs w:val="24"/>
        </w:rPr>
        <w:t xml:space="preserve"> – sensorisk, perseptuelt</w:t>
      </w:r>
      <w:r w:rsidR="00063628" w:rsidRPr="00E65F50">
        <w:rPr>
          <w:rFonts w:ascii="Times New Roman" w:hAnsi="Times New Roman" w:cs="Times New Roman"/>
          <w:sz w:val="24"/>
          <w:szCs w:val="24"/>
        </w:rPr>
        <w:t>,</w:t>
      </w:r>
      <w:r w:rsidR="002E31FC" w:rsidRPr="00E65F50">
        <w:rPr>
          <w:rFonts w:ascii="Times New Roman" w:hAnsi="Times New Roman" w:cs="Times New Roman"/>
          <w:sz w:val="24"/>
          <w:szCs w:val="24"/>
        </w:rPr>
        <w:t xml:space="preserve"> affektivt</w:t>
      </w:r>
      <w:r w:rsidR="00063628" w:rsidRPr="00E65F50">
        <w:rPr>
          <w:rFonts w:ascii="Times New Roman" w:hAnsi="Times New Roman" w:cs="Times New Roman"/>
          <w:sz w:val="24"/>
          <w:szCs w:val="24"/>
        </w:rPr>
        <w:t xml:space="preserve"> og kognitivt</w:t>
      </w:r>
      <w:r w:rsidR="00B0383C" w:rsidRPr="00E65F50">
        <w:rPr>
          <w:rFonts w:ascii="Times New Roman" w:hAnsi="Times New Roman" w:cs="Times New Roman"/>
          <w:sz w:val="24"/>
          <w:szCs w:val="24"/>
        </w:rPr>
        <w:t xml:space="preserve"> –</w:t>
      </w:r>
      <w:r w:rsidR="009D39B7" w:rsidRPr="00E65F50">
        <w:rPr>
          <w:rFonts w:ascii="Times New Roman" w:hAnsi="Times New Roman" w:cs="Times New Roman"/>
          <w:sz w:val="24"/>
          <w:szCs w:val="24"/>
        </w:rPr>
        <w:t xml:space="preserve"> til å </w:t>
      </w:r>
      <w:r w:rsidR="00923DC3" w:rsidRPr="00E65F50">
        <w:rPr>
          <w:rFonts w:ascii="Times New Roman" w:hAnsi="Times New Roman" w:cs="Times New Roman"/>
          <w:sz w:val="24"/>
          <w:szCs w:val="24"/>
        </w:rPr>
        <w:lastRenderedPageBreak/>
        <w:t xml:space="preserve">fasilitere en slik transformasjon. </w:t>
      </w:r>
      <w:r w:rsidR="00A91829" w:rsidRPr="00E65F50">
        <w:rPr>
          <w:rFonts w:ascii="Times New Roman" w:hAnsi="Times New Roman" w:cs="Times New Roman"/>
          <w:sz w:val="24"/>
          <w:szCs w:val="24"/>
        </w:rPr>
        <w:t xml:space="preserve">Teologiske innsikter må </w:t>
      </w:r>
      <w:r w:rsidR="00AD5E6D" w:rsidRPr="00E65F50">
        <w:rPr>
          <w:rFonts w:ascii="Times New Roman" w:hAnsi="Times New Roman" w:cs="Times New Roman"/>
          <w:sz w:val="24"/>
          <w:szCs w:val="24"/>
        </w:rPr>
        <w:t xml:space="preserve">derfor </w:t>
      </w:r>
      <w:r w:rsidR="00A91829" w:rsidRPr="00E65F50">
        <w:rPr>
          <w:rFonts w:ascii="Times New Roman" w:hAnsi="Times New Roman" w:cs="Times New Roman"/>
          <w:sz w:val="24"/>
          <w:szCs w:val="24"/>
        </w:rPr>
        <w:t>være performative</w:t>
      </w:r>
      <w:r w:rsidR="00124CCE" w:rsidRPr="00E65F50">
        <w:rPr>
          <w:rFonts w:ascii="Times New Roman" w:hAnsi="Times New Roman" w:cs="Times New Roman"/>
          <w:sz w:val="24"/>
          <w:szCs w:val="24"/>
        </w:rPr>
        <w:t xml:space="preserve">, knyttet </w:t>
      </w:r>
      <w:r w:rsidR="00AD5E6D" w:rsidRPr="00E65F50">
        <w:rPr>
          <w:rFonts w:ascii="Times New Roman" w:hAnsi="Times New Roman" w:cs="Times New Roman"/>
          <w:sz w:val="24"/>
          <w:szCs w:val="24"/>
        </w:rPr>
        <w:t xml:space="preserve">til aktive relasjonelle og emosjonelle </w:t>
      </w:r>
      <w:r w:rsidR="00CC5C02" w:rsidRPr="00E65F50">
        <w:rPr>
          <w:rFonts w:ascii="Times New Roman" w:hAnsi="Times New Roman" w:cs="Times New Roman"/>
          <w:sz w:val="24"/>
          <w:szCs w:val="24"/>
        </w:rPr>
        <w:t>erfaringer</w:t>
      </w:r>
      <w:r w:rsidR="00764524" w:rsidRPr="00E65F50">
        <w:rPr>
          <w:rFonts w:ascii="Times New Roman" w:hAnsi="Times New Roman" w:cs="Times New Roman"/>
          <w:sz w:val="24"/>
          <w:szCs w:val="24"/>
        </w:rPr>
        <w:t>.</w:t>
      </w:r>
      <w:r w:rsidR="00CC5C02" w:rsidRPr="00E65F50">
        <w:rPr>
          <w:rFonts w:ascii="Times New Roman" w:hAnsi="Times New Roman" w:cs="Times New Roman"/>
          <w:sz w:val="24"/>
          <w:szCs w:val="24"/>
        </w:rPr>
        <w:t xml:space="preserve"> </w:t>
      </w:r>
      <w:r w:rsidR="00D21D26" w:rsidRPr="00E65F50">
        <w:rPr>
          <w:rFonts w:ascii="Times New Roman" w:hAnsi="Times New Roman" w:cs="Times New Roman"/>
          <w:sz w:val="24"/>
          <w:szCs w:val="24"/>
        </w:rPr>
        <w:t>Essensen i det sjelesørgeriske møte</w:t>
      </w:r>
      <w:r w:rsidR="00B0383C" w:rsidRPr="00E65F50">
        <w:rPr>
          <w:rFonts w:ascii="Times New Roman" w:hAnsi="Times New Roman" w:cs="Times New Roman"/>
          <w:sz w:val="24"/>
          <w:szCs w:val="24"/>
        </w:rPr>
        <w:t>t</w:t>
      </w:r>
      <w:r w:rsidR="00B37468" w:rsidRPr="00E65F50">
        <w:rPr>
          <w:rFonts w:ascii="Times New Roman" w:hAnsi="Times New Roman" w:cs="Times New Roman"/>
          <w:sz w:val="24"/>
          <w:szCs w:val="24"/>
        </w:rPr>
        <w:t xml:space="preserve"> med den traumeutsatte er alt sjelesørger</w:t>
      </w:r>
      <w:r w:rsidR="00B0383C" w:rsidRPr="00E65F50">
        <w:rPr>
          <w:rFonts w:ascii="Times New Roman" w:hAnsi="Times New Roman" w:cs="Times New Roman"/>
          <w:sz w:val="24"/>
          <w:szCs w:val="24"/>
        </w:rPr>
        <w:t>en</w:t>
      </w:r>
      <w:r w:rsidR="00B37468" w:rsidRPr="00E65F50">
        <w:rPr>
          <w:rFonts w:ascii="Times New Roman" w:hAnsi="Times New Roman" w:cs="Times New Roman"/>
          <w:sz w:val="24"/>
          <w:szCs w:val="24"/>
        </w:rPr>
        <w:t xml:space="preserve"> og konfident</w:t>
      </w:r>
      <w:r w:rsidR="00B0383C" w:rsidRPr="00E65F50">
        <w:rPr>
          <w:rFonts w:ascii="Times New Roman" w:hAnsi="Times New Roman" w:cs="Times New Roman"/>
          <w:sz w:val="24"/>
          <w:szCs w:val="24"/>
        </w:rPr>
        <w:t>en</w:t>
      </w:r>
      <w:r w:rsidR="00B37468" w:rsidRPr="00E65F50">
        <w:rPr>
          <w:rFonts w:ascii="Times New Roman" w:hAnsi="Times New Roman" w:cs="Times New Roman"/>
          <w:sz w:val="24"/>
          <w:szCs w:val="24"/>
        </w:rPr>
        <w:t xml:space="preserve"> gjør sammen</w:t>
      </w:r>
      <w:r w:rsidR="009E2DBF" w:rsidRPr="00E65F50">
        <w:rPr>
          <w:rFonts w:ascii="Times New Roman" w:hAnsi="Times New Roman" w:cs="Times New Roman"/>
          <w:sz w:val="24"/>
          <w:szCs w:val="24"/>
        </w:rPr>
        <w:t>:</w:t>
      </w:r>
      <w:r w:rsidR="00B37468" w:rsidRPr="00E65F50">
        <w:rPr>
          <w:rFonts w:ascii="Times New Roman" w:hAnsi="Times New Roman" w:cs="Times New Roman"/>
          <w:sz w:val="24"/>
          <w:szCs w:val="24"/>
        </w:rPr>
        <w:t xml:space="preserve"> hvordan </w:t>
      </w:r>
      <w:r w:rsidR="00C65C1B" w:rsidRPr="00E65F50">
        <w:rPr>
          <w:rFonts w:ascii="Times New Roman" w:hAnsi="Times New Roman" w:cs="Times New Roman"/>
          <w:sz w:val="24"/>
          <w:szCs w:val="24"/>
        </w:rPr>
        <w:t>de to partene</w:t>
      </w:r>
      <w:r w:rsidR="00B31E1E" w:rsidRPr="00E65F50">
        <w:rPr>
          <w:rFonts w:ascii="Times New Roman" w:hAnsi="Times New Roman" w:cs="Times New Roman"/>
          <w:sz w:val="24"/>
          <w:szCs w:val="24"/>
        </w:rPr>
        <w:t xml:space="preserve"> sammen skaper fortellinger, hvordan mening beveger begge, hvordan </w:t>
      </w:r>
      <w:r w:rsidR="009E2DBF" w:rsidRPr="00E65F50">
        <w:rPr>
          <w:rFonts w:ascii="Times New Roman" w:hAnsi="Times New Roman" w:cs="Times New Roman"/>
          <w:sz w:val="24"/>
          <w:szCs w:val="24"/>
        </w:rPr>
        <w:t>det relasjonelle mønsteret endres over tid og reflekteres over</w:t>
      </w:r>
      <w:r w:rsidR="00F03021" w:rsidRPr="00E65F50">
        <w:rPr>
          <w:rFonts w:ascii="Times New Roman" w:hAnsi="Times New Roman" w:cs="Times New Roman"/>
          <w:sz w:val="24"/>
          <w:szCs w:val="24"/>
        </w:rPr>
        <w:t xml:space="preserve"> </w:t>
      </w:r>
      <w:r w:rsidR="00F03021" w:rsidRPr="00E65F50">
        <w:rPr>
          <w:rFonts w:ascii="Times New Roman" w:hAnsi="Times New Roman" w:cs="Times New Roman"/>
          <w:sz w:val="24"/>
          <w:szCs w:val="24"/>
        </w:rPr>
        <w:fldChar w:fldCharType="begin"/>
      </w:r>
      <w:r w:rsidR="00855451" w:rsidRPr="00E65F50">
        <w:rPr>
          <w:rFonts w:ascii="Times New Roman" w:hAnsi="Times New Roman" w:cs="Times New Roman"/>
          <w:sz w:val="24"/>
          <w:szCs w:val="24"/>
        </w:rPr>
        <w:instrText xml:space="preserve"> ADDIN EN.CITE &lt;EndNote&gt;&lt;Cite&gt;&lt;Author&gt;DeYoung&lt;/Author&gt;&lt;Year&gt;2015&lt;/Year&gt;&lt;RecNum&gt;3&lt;/RecNum&gt;&lt;Pages&gt;13-14&lt;/Pages&gt;&lt;DisplayText&gt;(Deyoung 2015: 13-14)&lt;/DisplayText&gt;&lt;record&gt;&lt;rec-number&gt;3&lt;/rec-number&gt;&lt;foreign-keys&gt;&lt;key app="EN" db-id="2perf02woa0z5wew9f95x9tptffrdffzezvv" timestamp="1629280222"&gt;3&lt;/key&gt;&lt;/foreign-keys&gt;&lt;ref-type name="Book"&gt;6&lt;/ref-type&gt;&lt;contributors&gt;&lt;authors&gt;&lt;author&gt;DeYoung, Patricia A.&lt;/author&gt;&lt;/authors&gt;&lt;/contributors&gt;&lt;titles&gt;&lt;title&gt;Relational psychotherapy : a primer&lt;/title&gt;&lt;/titles&gt;&lt;edition&gt;2nd edition.&lt;/edition&gt;&lt;keywords&gt;&lt;keyword&gt;relasjoner&lt;/keyword&gt;&lt;keyword&gt;psykoterapi&lt;/keyword&gt;&lt;/keywords&gt;&lt;dates&gt;&lt;year&gt;2015&lt;/year&gt;&lt;/dates&gt;&lt;pub-location&gt;New York&lt;/pub-location&gt;&lt;publisher&gt;Routledge/Taylor &amp;amp; Francis Group&lt;/publisher&gt;&lt;isbn&gt;9781138840423,9781138840430&lt;/isbn&gt;&lt;urls&gt;&lt;/urls&gt;&lt;/record&gt;&lt;/Cite&gt;&lt;/EndNote&gt;</w:instrText>
      </w:r>
      <w:r w:rsidR="00F03021" w:rsidRPr="00E65F50">
        <w:rPr>
          <w:rFonts w:ascii="Times New Roman" w:hAnsi="Times New Roman" w:cs="Times New Roman"/>
          <w:sz w:val="24"/>
          <w:szCs w:val="24"/>
        </w:rPr>
        <w:fldChar w:fldCharType="separate"/>
      </w:r>
      <w:r w:rsidR="00855451" w:rsidRPr="00E65F50">
        <w:rPr>
          <w:rFonts w:ascii="Times New Roman" w:hAnsi="Times New Roman" w:cs="Times New Roman"/>
          <w:noProof/>
          <w:sz w:val="24"/>
          <w:szCs w:val="24"/>
        </w:rPr>
        <w:t>(Deyoung 2015: 13</w:t>
      </w:r>
      <w:r w:rsidR="00B0383C" w:rsidRPr="00E65F50">
        <w:rPr>
          <w:rFonts w:ascii="Times New Roman" w:hAnsi="Times New Roman" w:cs="Times New Roman"/>
          <w:noProof/>
          <w:sz w:val="24"/>
          <w:szCs w:val="24"/>
        </w:rPr>
        <w:t>–</w:t>
      </w:r>
      <w:r w:rsidR="00855451" w:rsidRPr="00E65F50">
        <w:rPr>
          <w:rFonts w:ascii="Times New Roman" w:hAnsi="Times New Roman" w:cs="Times New Roman"/>
          <w:noProof/>
          <w:sz w:val="24"/>
          <w:szCs w:val="24"/>
        </w:rPr>
        <w:t>14)</w:t>
      </w:r>
      <w:r w:rsidR="00F03021" w:rsidRPr="00E65F50">
        <w:rPr>
          <w:rFonts w:ascii="Times New Roman" w:hAnsi="Times New Roman" w:cs="Times New Roman"/>
          <w:sz w:val="24"/>
          <w:szCs w:val="24"/>
        </w:rPr>
        <w:fldChar w:fldCharType="end"/>
      </w:r>
      <w:r w:rsidR="009E2DBF" w:rsidRPr="00E65F50">
        <w:rPr>
          <w:rFonts w:ascii="Times New Roman" w:hAnsi="Times New Roman" w:cs="Times New Roman"/>
          <w:sz w:val="24"/>
          <w:szCs w:val="24"/>
        </w:rPr>
        <w:t xml:space="preserve">. </w:t>
      </w:r>
    </w:p>
    <w:p w14:paraId="429C975F" w14:textId="5A6970D5" w:rsidR="00B0383C" w:rsidRPr="00E65F50" w:rsidRDefault="005706CB"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 xml:space="preserve">Hos </w:t>
      </w:r>
      <w:r w:rsidR="00105053" w:rsidRPr="00E65F50">
        <w:rPr>
          <w:rFonts w:ascii="Times New Roman" w:hAnsi="Times New Roman" w:cs="Times New Roman"/>
          <w:sz w:val="24"/>
          <w:szCs w:val="24"/>
        </w:rPr>
        <w:t>Rambo</w:t>
      </w:r>
      <w:r w:rsidR="00DE285E" w:rsidRPr="00E65F50">
        <w:rPr>
          <w:rFonts w:ascii="Times New Roman" w:hAnsi="Times New Roman" w:cs="Times New Roman"/>
          <w:sz w:val="24"/>
          <w:szCs w:val="24"/>
        </w:rPr>
        <w:t xml:space="preserve"> </w:t>
      </w:r>
      <w:r w:rsidR="00DE285E" w:rsidRPr="00E65F50">
        <w:rPr>
          <w:rFonts w:ascii="Times New Roman" w:hAnsi="Times New Roman" w:cs="Times New Roman"/>
          <w:sz w:val="24"/>
          <w:szCs w:val="24"/>
        </w:rPr>
        <w:fldChar w:fldCharType="begin">
          <w:fldData xml:space="preserve">PEVuZE5vdGU+PENpdGUgRXhjbHVkZUF1dGg9IjEiPjxBdXRob3I+UmFtYm88L0F1dGhvcj48WWVh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</w:fldData>
        </w:fldChar>
      </w:r>
      <w:r w:rsidR="00DE285E" w:rsidRPr="00E65F50">
        <w:rPr>
          <w:rFonts w:ascii="Times New Roman" w:hAnsi="Times New Roman" w:cs="Times New Roman"/>
          <w:sz w:val="24"/>
          <w:szCs w:val="24"/>
        </w:rPr>
        <w:instrText xml:space="preserve"> ADDIN EN.CITE </w:instrText>
      </w:r>
      <w:r w:rsidR="00DE285E" w:rsidRPr="00E65F50">
        <w:rPr>
          <w:rFonts w:ascii="Times New Roman" w:hAnsi="Times New Roman" w:cs="Times New Roman"/>
          <w:sz w:val="24"/>
          <w:szCs w:val="24"/>
        </w:rPr>
        <w:fldChar w:fldCharType="begin">
          <w:fldData xml:space="preserve">PEVuZE5vdGU+PENpdGUgRXhjbHVkZUF1dGg9IjEiPjxBdXRob3I+UmFtYm88L0F1dGhvcj48WWVh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</w:fldData>
        </w:fldChar>
      </w:r>
      <w:r w:rsidR="00DE285E" w:rsidRPr="00E65F50">
        <w:rPr>
          <w:rFonts w:ascii="Times New Roman" w:hAnsi="Times New Roman" w:cs="Times New Roman"/>
          <w:sz w:val="24"/>
          <w:szCs w:val="24"/>
        </w:rPr>
        <w:instrText xml:space="preserve"> ADDIN EN.CITE.DATA </w:instrText>
      </w:r>
      <w:r w:rsidR="00DE285E" w:rsidRPr="00E65F50">
        <w:rPr>
          <w:rFonts w:ascii="Times New Roman" w:hAnsi="Times New Roman" w:cs="Times New Roman"/>
          <w:sz w:val="24"/>
          <w:szCs w:val="24"/>
        </w:rPr>
      </w:r>
      <w:r w:rsidR="00DE285E" w:rsidRPr="00E65F50">
        <w:rPr>
          <w:rFonts w:ascii="Times New Roman" w:hAnsi="Times New Roman" w:cs="Times New Roman"/>
          <w:sz w:val="24"/>
          <w:szCs w:val="24"/>
        </w:rPr>
        <w:fldChar w:fldCharType="end"/>
      </w:r>
      <w:r w:rsidR="00DE285E" w:rsidRPr="00E65F50">
        <w:rPr>
          <w:rFonts w:ascii="Times New Roman" w:hAnsi="Times New Roman" w:cs="Times New Roman"/>
          <w:sz w:val="24"/>
          <w:szCs w:val="24"/>
        </w:rPr>
      </w:r>
      <w:r w:rsidR="00DE285E" w:rsidRPr="00E65F50">
        <w:rPr>
          <w:rFonts w:ascii="Times New Roman" w:hAnsi="Times New Roman" w:cs="Times New Roman"/>
          <w:sz w:val="24"/>
          <w:szCs w:val="24"/>
        </w:rPr>
        <w:fldChar w:fldCharType="separate"/>
      </w:r>
      <w:r w:rsidR="00DE285E" w:rsidRPr="00E65F50">
        <w:rPr>
          <w:rFonts w:ascii="Times New Roman" w:hAnsi="Times New Roman" w:cs="Times New Roman"/>
          <w:noProof/>
          <w:sz w:val="24"/>
          <w:szCs w:val="24"/>
        </w:rPr>
        <w:t>(2010, 2017, 2018)</w:t>
      </w:r>
      <w:r w:rsidR="00DE285E" w:rsidRPr="00E65F50">
        <w:rPr>
          <w:rFonts w:ascii="Times New Roman" w:hAnsi="Times New Roman" w:cs="Times New Roman"/>
          <w:sz w:val="24"/>
          <w:szCs w:val="24"/>
        </w:rPr>
        <w:fldChar w:fldCharType="end"/>
      </w:r>
      <w:r w:rsidR="00DE285E" w:rsidRPr="00E65F50">
        <w:rPr>
          <w:rFonts w:ascii="Times New Roman" w:hAnsi="Times New Roman" w:cs="Times New Roman"/>
          <w:sz w:val="24"/>
          <w:szCs w:val="24"/>
        </w:rPr>
        <w:t xml:space="preserve"> </w:t>
      </w:r>
      <w:r w:rsidR="006A3712" w:rsidRPr="00E65F50">
        <w:rPr>
          <w:rFonts w:ascii="Times New Roman" w:hAnsi="Times New Roman" w:cs="Times New Roman"/>
          <w:sz w:val="24"/>
          <w:szCs w:val="24"/>
        </w:rPr>
        <w:t>finner vi eksempl</w:t>
      </w:r>
      <w:r w:rsidR="00B0383C" w:rsidRPr="00E65F50">
        <w:rPr>
          <w:rFonts w:ascii="Times New Roman" w:hAnsi="Times New Roman" w:cs="Times New Roman"/>
          <w:sz w:val="24"/>
          <w:szCs w:val="24"/>
        </w:rPr>
        <w:t>er</w:t>
      </w:r>
      <w:r w:rsidR="006A3712" w:rsidRPr="00E65F50">
        <w:rPr>
          <w:rFonts w:ascii="Times New Roman" w:hAnsi="Times New Roman" w:cs="Times New Roman"/>
          <w:sz w:val="24"/>
          <w:szCs w:val="24"/>
        </w:rPr>
        <w:t xml:space="preserve"> på hvordan </w:t>
      </w:r>
      <w:r w:rsidR="004A2C42" w:rsidRPr="00E65F50">
        <w:rPr>
          <w:rFonts w:ascii="Times New Roman" w:hAnsi="Times New Roman" w:cs="Times New Roman"/>
          <w:sz w:val="24"/>
          <w:szCs w:val="24"/>
        </w:rPr>
        <w:t>et teologisk arbeid</w:t>
      </w:r>
      <w:r w:rsidR="00293236" w:rsidRPr="00E65F50">
        <w:rPr>
          <w:rFonts w:ascii="Times New Roman" w:hAnsi="Times New Roman" w:cs="Times New Roman"/>
          <w:sz w:val="24"/>
          <w:szCs w:val="24"/>
        </w:rPr>
        <w:t xml:space="preserve"> som tar </w:t>
      </w:r>
      <w:r w:rsidR="007A2C69" w:rsidRPr="00E65F50">
        <w:rPr>
          <w:rFonts w:ascii="Times New Roman" w:hAnsi="Times New Roman" w:cs="Times New Roman"/>
          <w:sz w:val="24"/>
          <w:szCs w:val="24"/>
        </w:rPr>
        <w:t>på alvor og integrerer alle sider ved den menneskelige erfaring</w:t>
      </w:r>
      <w:r w:rsidR="00A042A4" w:rsidRPr="00E65F50">
        <w:rPr>
          <w:rFonts w:ascii="Times New Roman" w:hAnsi="Times New Roman" w:cs="Times New Roman"/>
          <w:sz w:val="24"/>
          <w:szCs w:val="24"/>
        </w:rPr>
        <w:t>,</w:t>
      </w:r>
      <w:r w:rsidR="007A2C69" w:rsidRPr="00E65F50">
        <w:rPr>
          <w:rFonts w:ascii="Times New Roman" w:hAnsi="Times New Roman" w:cs="Times New Roman"/>
          <w:sz w:val="24"/>
          <w:szCs w:val="24"/>
        </w:rPr>
        <w:t xml:space="preserve"> kan utformes</w:t>
      </w:r>
      <w:r w:rsidR="00577558" w:rsidRPr="00E65F50">
        <w:rPr>
          <w:rFonts w:ascii="Times New Roman" w:hAnsi="Times New Roman" w:cs="Times New Roman"/>
          <w:sz w:val="24"/>
          <w:szCs w:val="24"/>
        </w:rPr>
        <w:t>.</w:t>
      </w:r>
      <w:r w:rsidR="00BA0058" w:rsidRPr="00E65F50">
        <w:rPr>
          <w:rFonts w:ascii="Times New Roman" w:hAnsi="Times New Roman" w:cs="Times New Roman"/>
          <w:sz w:val="24"/>
          <w:szCs w:val="24"/>
        </w:rPr>
        <w:t xml:space="preserve"> </w:t>
      </w:r>
      <w:r w:rsidR="000A268D" w:rsidRPr="00E65F50">
        <w:rPr>
          <w:rFonts w:ascii="Times New Roman" w:hAnsi="Times New Roman" w:cs="Times New Roman"/>
          <w:sz w:val="24"/>
          <w:szCs w:val="24"/>
        </w:rPr>
        <w:t>Med utgangspunkt i sin kunnskap om</w:t>
      </w:r>
      <w:r w:rsidR="004F6EB6" w:rsidRPr="00E65F50">
        <w:rPr>
          <w:rFonts w:ascii="Times New Roman" w:hAnsi="Times New Roman" w:cs="Times New Roman"/>
          <w:sz w:val="24"/>
          <w:szCs w:val="24"/>
        </w:rPr>
        <w:t xml:space="preserve"> traumer</w:t>
      </w:r>
      <w:r w:rsidR="000A268D" w:rsidRPr="00E65F50">
        <w:rPr>
          <w:rFonts w:ascii="Times New Roman" w:hAnsi="Times New Roman" w:cs="Times New Roman"/>
          <w:sz w:val="24"/>
          <w:szCs w:val="24"/>
        </w:rPr>
        <w:t>s</w:t>
      </w:r>
      <w:r w:rsidR="004F6EB6" w:rsidRPr="00E65F50">
        <w:rPr>
          <w:rFonts w:ascii="Times New Roman" w:hAnsi="Times New Roman" w:cs="Times New Roman"/>
          <w:sz w:val="24"/>
          <w:szCs w:val="24"/>
        </w:rPr>
        <w:t xml:space="preserve"> distinkte fenomenologi </w:t>
      </w:r>
      <w:r w:rsidR="00176840" w:rsidRPr="00E65F50">
        <w:rPr>
          <w:rFonts w:ascii="Times New Roman" w:hAnsi="Times New Roman" w:cs="Times New Roman"/>
          <w:sz w:val="24"/>
          <w:szCs w:val="24"/>
        </w:rPr>
        <w:t xml:space="preserve">er </w:t>
      </w:r>
      <w:r w:rsidR="00D236B9" w:rsidRPr="00E65F50">
        <w:rPr>
          <w:rFonts w:ascii="Times New Roman" w:hAnsi="Times New Roman" w:cs="Times New Roman"/>
          <w:sz w:val="24"/>
          <w:szCs w:val="24"/>
        </w:rPr>
        <w:t>Rambo</w:t>
      </w:r>
      <w:r w:rsidR="00176840" w:rsidRPr="00E65F50">
        <w:rPr>
          <w:rFonts w:ascii="Times New Roman" w:hAnsi="Times New Roman" w:cs="Times New Roman"/>
          <w:sz w:val="24"/>
          <w:szCs w:val="24"/>
        </w:rPr>
        <w:t xml:space="preserve"> i stand til</w:t>
      </w:r>
      <w:r w:rsidR="000A268D" w:rsidRPr="00E65F50">
        <w:rPr>
          <w:rFonts w:ascii="Times New Roman" w:hAnsi="Times New Roman" w:cs="Times New Roman"/>
          <w:sz w:val="24"/>
          <w:szCs w:val="24"/>
        </w:rPr>
        <w:t xml:space="preserve"> </w:t>
      </w:r>
      <w:r w:rsidR="00F82EC2" w:rsidRPr="00E65F50">
        <w:rPr>
          <w:rFonts w:ascii="Times New Roman" w:hAnsi="Times New Roman" w:cs="Times New Roman"/>
          <w:sz w:val="24"/>
          <w:szCs w:val="24"/>
        </w:rPr>
        <w:t>mer enn å</w:t>
      </w:r>
      <w:r w:rsidR="000A268D" w:rsidRPr="00E65F50">
        <w:rPr>
          <w:rFonts w:ascii="Times New Roman" w:hAnsi="Times New Roman" w:cs="Times New Roman"/>
          <w:sz w:val="24"/>
          <w:szCs w:val="24"/>
        </w:rPr>
        <w:t xml:space="preserve"> </w:t>
      </w:r>
      <w:r w:rsidR="00B05634" w:rsidRPr="00E65F50">
        <w:rPr>
          <w:rFonts w:ascii="Times New Roman" w:hAnsi="Times New Roman" w:cs="Times New Roman"/>
          <w:sz w:val="24"/>
          <w:szCs w:val="24"/>
        </w:rPr>
        <w:t>plassere disse</w:t>
      </w:r>
      <w:r w:rsidR="000A268D" w:rsidRPr="00E65F50">
        <w:rPr>
          <w:rFonts w:ascii="Times New Roman" w:hAnsi="Times New Roman" w:cs="Times New Roman"/>
          <w:sz w:val="24"/>
          <w:szCs w:val="24"/>
        </w:rPr>
        <w:t xml:space="preserve"> erfaringene </w:t>
      </w:r>
      <w:r w:rsidR="00B05634" w:rsidRPr="00E65F50">
        <w:rPr>
          <w:rFonts w:ascii="Times New Roman" w:hAnsi="Times New Roman" w:cs="Times New Roman"/>
          <w:sz w:val="24"/>
          <w:szCs w:val="24"/>
        </w:rPr>
        <w:t>i</w:t>
      </w:r>
      <w:r w:rsidR="004A2C42" w:rsidRPr="00E65F50">
        <w:rPr>
          <w:rFonts w:ascii="Times New Roman" w:hAnsi="Times New Roman" w:cs="Times New Roman"/>
          <w:sz w:val="24"/>
          <w:szCs w:val="24"/>
        </w:rPr>
        <w:t>nnenfor</w:t>
      </w:r>
      <w:r w:rsidR="00B05634" w:rsidRPr="00E65F50">
        <w:rPr>
          <w:rFonts w:ascii="Times New Roman" w:hAnsi="Times New Roman" w:cs="Times New Roman"/>
          <w:sz w:val="24"/>
          <w:szCs w:val="24"/>
        </w:rPr>
        <w:t xml:space="preserve"> et </w:t>
      </w:r>
      <w:r w:rsidR="004A2C42" w:rsidRPr="00E65F50">
        <w:rPr>
          <w:rFonts w:ascii="Times New Roman" w:hAnsi="Times New Roman" w:cs="Times New Roman"/>
          <w:sz w:val="24"/>
          <w:szCs w:val="24"/>
        </w:rPr>
        <w:t xml:space="preserve">tradisjonelt </w:t>
      </w:r>
      <w:r w:rsidR="000A268D" w:rsidRPr="00E65F50">
        <w:rPr>
          <w:rFonts w:ascii="Times New Roman" w:hAnsi="Times New Roman" w:cs="Times New Roman"/>
          <w:sz w:val="24"/>
          <w:szCs w:val="24"/>
        </w:rPr>
        <w:t>teologisk</w:t>
      </w:r>
      <w:r w:rsidR="00B05634" w:rsidRPr="00E65F50">
        <w:rPr>
          <w:rFonts w:ascii="Times New Roman" w:hAnsi="Times New Roman" w:cs="Times New Roman"/>
          <w:sz w:val="24"/>
          <w:szCs w:val="24"/>
        </w:rPr>
        <w:t xml:space="preserve"> rammeverk</w:t>
      </w:r>
      <w:r w:rsidR="004405EB" w:rsidRPr="00E65F50">
        <w:rPr>
          <w:rFonts w:ascii="Times New Roman" w:hAnsi="Times New Roman" w:cs="Times New Roman"/>
          <w:sz w:val="24"/>
          <w:szCs w:val="24"/>
        </w:rPr>
        <w:t>. Rambos teologi åpner på særegent vis et rom der det blir mulig for den traumeutsatte å se, kjenne</w:t>
      </w:r>
      <w:r w:rsidR="00A042A4" w:rsidRPr="00E65F50">
        <w:rPr>
          <w:rFonts w:ascii="Times New Roman" w:hAnsi="Times New Roman" w:cs="Times New Roman"/>
          <w:sz w:val="24"/>
          <w:szCs w:val="24"/>
        </w:rPr>
        <w:t xml:space="preserve"> og</w:t>
      </w:r>
      <w:r w:rsidR="004405EB" w:rsidRPr="00E65F50">
        <w:rPr>
          <w:rFonts w:ascii="Times New Roman" w:hAnsi="Times New Roman" w:cs="Times New Roman"/>
          <w:sz w:val="24"/>
          <w:szCs w:val="24"/>
        </w:rPr>
        <w:t xml:space="preserve"> oppdage at det finnes ressurser i den bibelske fortellingen som reflekterer erfaringen av smerten som ikke blir borte, lidelsen som vedvarer, et liv etter døden hvor det smertefulle nekter å slippe. </w:t>
      </w:r>
    </w:p>
    <w:p w14:paraId="5CDBA2D5" w14:textId="1BBA2AFD" w:rsidR="00D60E5A" w:rsidRPr="00E65F50" w:rsidRDefault="00523214"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Change w:id="131" w:author="Einar Eidsaa Edland" w:date="2022-10-26T11:42:00Z">
            <w:rPr>
              <w:rFonts w:ascii="Times New Roman" w:hAnsi="Times New Roman" w:cs="Times New Roman"/>
              <w:color w:val="FF0000"/>
              <w:sz w:val="24"/>
              <w:szCs w:val="24"/>
            </w:rPr>
          </w:rPrChange>
        </w:rPr>
        <w:t>Det hun gjør</w:t>
      </w:r>
      <w:r w:rsidR="00B0383C" w:rsidRPr="00E65F50">
        <w:rPr>
          <w:rFonts w:ascii="Times New Roman" w:hAnsi="Times New Roman" w:cs="Times New Roman"/>
          <w:sz w:val="24"/>
          <w:szCs w:val="24"/>
          <w:rPrChange w:id="132" w:author="Einar Eidsaa Edland" w:date="2022-10-26T11:42:00Z">
            <w:rPr>
              <w:rFonts w:ascii="Times New Roman" w:hAnsi="Times New Roman" w:cs="Times New Roman"/>
              <w:color w:val="FF0000"/>
              <w:sz w:val="24"/>
              <w:szCs w:val="24"/>
            </w:rPr>
          </w:rPrChange>
        </w:rPr>
        <w:t>,</w:t>
      </w:r>
      <w:r w:rsidRPr="00E65F50">
        <w:rPr>
          <w:rFonts w:ascii="Times New Roman" w:hAnsi="Times New Roman" w:cs="Times New Roman"/>
          <w:sz w:val="24"/>
          <w:szCs w:val="24"/>
          <w:rPrChange w:id="133" w:author="Einar Eidsaa Edland" w:date="2022-10-26T11:42:00Z">
            <w:rPr>
              <w:rFonts w:ascii="Times New Roman" w:hAnsi="Times New Roman" w:cs="Times New Roman"/>
              <w:color w:val="FF0000"/>
              <w:sz w:val="24"/>
              <w:szCs w:val="24"/>
            </w:rPr>
          </w:rPrChange>
        </w:rPr>
        <w:t xml:space="preserve"> er å la</w:t>
      </w:r>
      <w:r w:rsidR="00D236B9" w:rsidRPr="00E65F50">
        <w:rPr>
          <w:rFonts w:ascii="Times New Roman" w:hAnsi="Times New Roman" w:cs="Times New Roman"/>
          <w:sz w:val="24"/>
          <w:szCs w:val="24"/>
          <w:rPrChange w:id="134" w:author="Einar Eidsaa Edland" w:date="2022-10-26T11:42:00Z">
            <w:rPr>
              <w:rFonts w:ascii="Times New Roman" w:hAnsi="Times New Roman" w:cs="Times New Roman"/>
              <w:color w:val="FF0000"/>
              <w:sz w:val="24"/>
              <w:szCs w:val="24"/>
            </w:rPr>
          </w:rPrChange>
        </w:rPr>
        <w:t xml:space="preserve"> traumeerfaringens egenart </w:t>
      </w:r>
      <w:r w:rsidR="00060FD0" w:rsidRPr="00E65F50">
        <w:rPr>
          <w:rFonts w:ascii="Times New Roman" w:hAnsi="Times New Roman" w:cs="Times New Roman"/>
          <w:sz w:val="24"/>
          <w:szCs w:val="24"/>
          <w:rPrChange w:id="135" w:author="Einar Eidsaa Edland" w:date="2022-10-26T11:42:00Z">
            <w:rPr>
              <w:rFonts w:ascii="Times New Roman" w:hAnsi="Times New Roman" w:cs="Times New Roman"/>
              <w:color w:val="FF0000"/>
              <w:sz w:val="24"/>
              <w:szCs w:val="24"/>
            </w:rPr>
          </w:rPrChange>
        </w:rPr>
        <w:t xml:space="preserve">stimulere </w:t>
      </w:r>
      <w:r w:rsidR="00B0383C" w:rsidRPr="00E65F50">
        <w:rPr>
          <w:rFonts w:ascii="Times New Roman" w:hAnsi="Times New Roman" w:cs="Times New Roman"/>
          <w:sz w:val="24"/>
          <w:szCs w:val="24"/>
          <w:rPrChange w:id="136" w:author="Einar Eidsaa Edland" w:date="2022-10-26T11:42:00Z">
            <w:rPr>
              <w:rFonts w:ascii="Times New Roman" w:hAnsi="Times New Roman" w:cs="Times New Roman"/>
              <w:color w:val="FF0000"/>
              <w:sz w:val="24"/>
              <w:szCs w:val="24"/>
            </w:rPr>
          </w:rPrChange>
        </w:rPr>
        <w:t xml:space="preserve">en </w:t>
      </w:r>
      <w:r w:rsidR="00060FD0" w:rsidRPr="00E65F50">
        <w:rPr>
          <w:rFonts w:ascii="Times New Roman" w:hAnsi="Times New Roman" w:cs="Times New Roman"/>
          <w:sz w:val="24"/>
          <w:szCs w:val="24"/>
          <w:rPrChange w:id="137" w:author="Einar Eidsaa Edland" w:date="2022-10-26T11:42:00Z">
            <w:rPr>
              <w:rFonts w:ascii="Times New Roman" w:hAnsi="Times New Roman" w:cs="Times New Roman"/>
              <w:color w:val="FF0000"/>
              <w:sz w:val="24"/>
              <w:szCs w:val="24"/>
            </w:rPr>
          </w:rPrChange>
        </w:rPr>
        <w:t>teologisk refleksjon som frigjør</w:t>
      </w:r>
      <w:r w:rsidR="007E370C" w:rsidRPr="00E65F50">
        <w:rPr>
          <w:rFonts w:ascii="Times New Roman" w:hAnsi="Times New Roman" w:cs="Times New Roman"/>
          <w:sz w:val="24"/>
          <w:szCs w:val="24"/>
          <w:rPrChange w:id="138" w:author="Einar Eidsaa Edland" w:date="2022-10-26T11:42:00Z">
            <w:rPr>
              <w:rFonts w:ascii="Times New Roman" w:hAnsi="Times New Roman" w:cs="Times New Roman"/>
              <w:color w:val="FF0000"/>
              <w:sz w:val="24"/>
              <w:szCs w:val="24"/>
            </w:rPr>
          </w:rPrChange>
        </w:rPr>
        <w:t xml:space="preserve"> – tidligere uoppdagede –</w:t>
      </w:r>
      <w:r w:rsidR="000551A4" w:rsidRPr="00E65F50">
        <w:rPr>
          <w:rFonts w:ascii="Times New Roman" w:hAnsi="Times New Roman" w:cs="Times New Roman"/>
          <w:sz w:val="24"/>
          <w:szCs w:val="24"/>
          <w:rPrChange w:id="139" w:author="Einar Eidsaa Edland" w:date="2022-10-26T11:42:00Z">
            <w:rPr>
              <w:rFonts w:ascii="Times New Roman" w:hAnsi="Times New Roman" w:cs="Times New Roman"/>
              <w:color w:val="FF0000"/>
              <w:sz w:val="24"/>
              <w:szCs w:val="24"/>
            </w:rPr>
          </w:rPrChange>
        </w:rPr>
        <w:t xml:space="preserve"> </w:t>
      </w:r>
      <w:r w:rsidR="00060FD0" w:rsidRPr="00E65F50">
        <w:rPr>
          <w:rFonts w:ascii="Times New Roman" w:hAnsi="Times New Roman" w:cs="Times New Roman"/>
          <w:sz w:val="24"/>
          <w:szCs w:val="24"/>
          <w:rPrChange w:id="140" w:author="Einar Eidsaa Edland" w:date="2022-10-26T11:42:00Z">
            <w:rPr>
              <w:rFonts w:ascii="Times New Roman" w:hAnsi="Times New Roman" w:cs="Times New Roman"/>
              <w:color w:val="FF0000"/>
              <w:sz w:val="24"/>
              <w:szCs w:val="24"/>
            </w:rPr>
          </w:rPrChange>
        </w:rPr>
        <w:t>ressurser</w:t>
      </w:r>
      <w:r w:rsidR="007E370C" w:rsidRPr="00E65F50">
        <w:rPr>
          <w:rFonts w:ascii="Times New Roman" w:hAnsi="Times New Roman" w:cs="Times New Roman"/>
          <w:sz w:val="24"/>
          <w:szCs w:val="24"/>
          <w:rPrChange w:id="141" w:author="Einar Eidsaa Edland" w:date="2022-10-26T11:42:00Z">
            <w:rPr>
              <w:rFonts w:ascii="Times New Roman" w:hAnsi="Times New Roman" w:cs="Times New Roman"/>
              <w:color w:val="FF0000"/>
              <w:sz w:val="24"/>
              <w:szCs w:val="24"/>
            </w:rPr>
          </w:rPrChange>
        </w:rPr>
        <w:t xml:space="preserve"> i skrift og </w:t>
      </w:r>
      <w:r w:rsidR="006D599D" w:rsidRPr="00E65F50">
        <w:rPr>
          <w:rFonts w:ascii="Times New Roman" w:hAnsi="Times New Roman" w:cs="Times New Roman"/>
          <w:sz w:val="24"/>
          <w:szCs w:val="24"/>
          <w:rPrChange w:id="142" w:author="Einar Eidsaa Edland" w:date="2022-10-26T11:42:00Z">
            <w:rPr>
              <w:rFonts w:ascii="Times New Roman" w:hAnsi="Times New Roman" w:cs="Times New Roman"/>
              <w:color w:val="FF0000"/>
              <w:sz w:val="24"/>
              <w:szCs w:val="24"/>
            </w:rPr>
          </w:rPrChange>
        </w:rPr>
        <w:t>tradisjon</w:t>
      </w:r>
      <w:r w:rsidR="00060FD0" w:rsidRPr="00E65F50">
        <w:rPr>
          <w:rFonts w:ascii="Times New Roman" w:hAnsi="Times New Roman" w:cs="Times New Roman"/>
          <w:sz w:val="24"/>
          <w:szCs w:val="24"/>
          <w:rPrChange w:id="143" w:author="Einar Eidsaa Edland" w:date="2022-10-26T11:42:00Z">
            <w:rPr>
              <w:rFonts w:ascii="Times New Roman" w:hAnsi="Times New Roman" w:cs="Times New Roman"/>
              <w:color w:val="FF0000"/>
              <w:sz w:val="24"/>
              <w:szCs w:val="24"/>
            </w:rPr>
          </w:rPrChange>
        </w:rPr>
        <w:t xml:space="preserve"> til å</w:t>
      </w:r>
      <w:r w:rsidR="004C4EA1" w:rsidRPr="00E65F50">
        <w:rPr>
          <w:rFonts w:ascii="Times New Roman" w:hAnsi="Times New Roman" w:cs="Times New Roman"/>
          <w:sz w:val="24"/>
          <w:szCs w:val="24"/>
          <w:rPrChange w:id="144" w:author="Einar Eidsaa Edland" w:date="2022-10-26T11:42:00Z">
            <w:rPr>
              <w:rFonts w:ascii="Times New Roman" w:hAnsi="Times New Roman" w:cs="Times New Roman"/>
              <w:color w:val="FF0000"/>
              <w:sz w:val="24"/>
              <w:szCs w:val="24"/>
            </w:rPr>
          </w:rPrChange>
        </w:rPr>
        <w:t xml:space="preserve"> </w:t>
      </w:r>
      <w:r w:rsidR="00332C8B" w:rsidRPr="00E65F50">
        <w:rPr>
          <w:rFonts w:ascii="Times New Roman" w:hAnsi="Times New Roman" w:cs="Times New Roman"/>
          <w:sz w:val="24"/>
          <w:szCs w:val="24"/>
          <w:rPrChange w:id="145" w:author="Einar Eidsaa Edland" w:date="2022-10-26T11:42:00Z">
            <w:rPr>
              <w:rFonts w:ascii="Times New Roman" w:hAnsi="Times New Roman" w:cs="Times New Roman"/>
              <w:color w:val="FF0000"/>
              <w:sz w:val="24"/>
              <w:szCs w:val="24"/>
            </w:rPr>
          </w:rPrChange>
        </w:rPr>
        <w:t xml:space="preserve">transcendere </w:t>
      </w:r>
      <w:r w:rsidR="00D000DD" w:rsidRPr="00E65F50">
        <w:rPr>
          <w:rFonts w:ascii="Times New Roman" w:hAnsi="Times New Roman" w:cs="Times New Roman"/>
          <w:sz w:val="24"/>
          <w:szCs w:val="24"/>
          <w:rPrChange w:id="146" w:author="Einar Eidsaa Edland" w:date="2022-10-26T11:42:00Z">
            <w:rPr>
              <w:rFonts w:ascii="Times New Roman" w:hAnsi="Times New Roman" w:cs="Times New Roman"/>
              <w:color w:val="FF0000"/>
              <w:sz w:val="24"/>
              <w:szCs w:val="24"/>
            </w:rPr>
          </w:rPrChange>
        </w:rPr>
        <w:t>de</w:t>
      </w:r>
      <w:r w:rsidR="007E370C" w:rsidRPr="00E65F50">
        <w:rPr>
          <w:rFonts w:ascii="Times New Roman" w:hAnsi="Times New Roman" w:cs="Times New Roman"/>
          <w:sz w:val="24"/>
          <w:szCs w:val="24"/>
          <w:rPrChange w:id="147" w:author="Einar Eidsaa Edland" w:date="2022-10-26T11:42:00Z">
            <w:rPr>
              <w:rFonts w:ascii="Times New Roman" w:hAnsi="Times New Roman" w:cs="Times New Roman"/>
              <w:color w:val="FF0000"/>
              <w:sz w:val="24"/>
              <w:szCs w:val="24"/>
            </w:rPr>
          </w:rPrChange>
        </w:rPr>
        <w:t>t</w:t>
      </w:r>
      <w:r w:rsidR="00D000DD" w:rsidRPr="00E65F50">
        <w:rPr>
          <w:rFonts w:ascii="Times New Roman" w:hAnsi="Times New Roman" w:cs="Times New Roman"/>
          <w:sz w:val="24"/>
          <w:szCs w:val="24"/>
          <w:rPrChange w:id="148" w:author="Einar Eidsaa Edland" w:date="2022-10-26T11:42:00Z">
            <w:rPr>
              <w:rFonts w:ascii="Times New Roman" w:hAnsi="Times New Roman" w:cs="Times New Roman"/>
              <w:color w:val="FF0000"/>
              <w:sz w:val="24"/>
              <w:szCs w:val="24"/>
            </w:rPr>
          </w:rPrChange>
        </w:rPr>
        <w:t xml:space="preserve"> umiddelbart gitte </w:t>
      </w:r>
      <w:r w:rsidR="00D42C18" w:rsidRPr="00E65F50">
        <w:rPr>
          <w:rFonts w:ascii="Times New Roman" w:hAnsi="Times New Roman" w:cs="Times New Roman"/>
          <w:sz w:val="24"/>
          <w:szCs w:val="24"/>
          <w:rPrChange w:id="149" w:author="Einar Eidsaa Edland" w:date="2022-10-26T11:42:00Z">
            <w:rPr>
              <w:rFonts w:ascii="Times New Roman" w:hAnsi="Times New Roman" w:cs="Times New Roman"/>
              <w:color w:val="FF0000"/>
              <w:sz w:val="24"/>
              <w:szCs w:val="24"/>
            </w:rPr>
          </w:rPrChange>
        </w:rPr>
        <w:t xml:space="preserve">i den </w:t>
      </w:r>
      <w:r w:rsidR="00D000DD" w:rsidRPr="00E65F50">
        <w:rPr>
          <w:rFonts w:ascii="Times New Roman" w:hAnsi="Times New Roman" w:cs="Times New Roman"/>
          <w:sz w:val="24"/>
          <w:szCs w:val="24"/>
          <w:rPrChange w:id="150" w:author="Einar Eidsaa Edland" w:date="2022-10-26T11:42:00Z">
            <w:rPr>
              <w:rFonts w:ascii="Times New Roman" w:hAnsi="Times New Roman" w:cs="Times New Roman"/>
              <w:color w:val="FF0000"/>
              <w:sz w:val="24"/>
              <w:szCs w:val="24"/>
            </w:rPr>
          </w:rPrChange>
        </w:rPr>
        <w:t>menneskelige livsvirkelighet</w:t>
      </w:r>
      <w:r w:rsidR="00B0383C" w:rsidRPr="00E65F50">
        <w:rPr>
          <w:rFonts w:ascii="Times New Roman" w:hAnsi="Times New Roman" w:cs="Times New Roman"/>
          <w:sz w:val="24"/>
          <w:szCs w:val="24"/>
          <w:rPrChange w:id="151" w:author="Einar Eidsaa Edland" w:date="2022-10-26T11:42:00Z">
            <w:rPr>
              <w:rFonts w:ascii="Times New Roman" w:hAnsi="Times New Roman" w:cs="Times New Roman"/>
              <w:color w:val="FF0000"/>
              <w:sz w:val="24"/>
              <w:szCs w:val="24"/>
            </w:rPr>
          </w:rPrChange>
        </w:rPr>
        <w:t>en</w:t>
      </w:r>
      <w:r w:rsidR="00D000DD" w:rsidRPr="00E65F50">
        <w:rPr>
          <w:rFonts w:ascii="Times New Roman" w:hAnsi="Times New Roman" w:cs="Times New Roman"/>
          <w:sz w:val="24"/>
          <w:szCs w:val="24"/>
        </w:rPr>
        <w:t xml:space="preserve">. </w:t>
      </w:r>
      <w:r w:rsidR="00F61D23" w:rsidRPr="00E65F50">
        <w:rPr>
          <w:rFonts w:ascii="Times New Roman" w:hAnsi="Times New Roman" w:cs="Times New Roman"/>
          <w:sz w:val="24"/>
          <w:szCs w:val="24"/>
        </w:rPr>
        <w:t>Samspillet mellom den</w:t>
      </w:r>
      <w:r w:rsidR="00D60E5A" w:rsidRPr="00E65F50">
        <w:rPr>
          <w:rFonts w:ascii="Times New Roman" w:hAnsi="Times New Roman" w:cs="Times New Roman"/>
          <w:sz w:val="24"/>
          <w:szCs w:val="24"/>
        </w:rPr>
        <w:t xml:space="preserve"> emosjonelle og teologiske dvelingen </w:t>
      </w:r>
      <w:r w:rsidR="00032870" w:rsidRPr="00E65F50">
        <w:rPr>
          <w:rFonts w:ascii="Times New Roman" w:hAnsi="Times New Roman" w:cs="Times New Roman"/>
          <w:sz w:val="24"/>
          <w:szCs w:val="24"/>
        </w:rPr>
        <w:t>blir til</w:t>
      </w:r>
      <w:r w:rsidR="00F61D23" w:rsidRPr="00E65F50">
        <w:rPr>
          <w:rFonts w:ascii="Times New Roman" w:hAnsi="Times New Roman" w:cs="Times New Roman"/>
          <w:sz w:val="24"/>
          <w:szCs w:val="24"/>
        </w:rPr>
        <w:t xml:space="preserve"> </w:t>
      </w:r>
      <w:r w:rsidR="00D60E5A" w:rsidRPr="00E65F50">
        <w:rPr>
          <w:rFonts w:ascii="Times New Roman" w:hAnsi="Times New Roman" w:cs="Times New Roman"/>
          <w:sz w:val="24"/>
          <w:szCs w:val="24"/>
        </w:rPr>
        <w:t xml:space="preserve">en «dobbel hermeneutikk»: </w:t>
      </w:r>
      <w:r w:rsidR="008437C7" w:rsidRPr="00E65F50">
        <w:rPr>
          <w:rFonts w:ascii="Times New Roman" w:hAnsi="Times New Roman" w:cs="Times New Roman"/>
          <w:sz w:val="24"/>
          <w:szCs w:val="24"/>
        </w:rPr>
        <w:t xml:space="preserve">I sjelesørgerisk </w:t>
      </w:r>
      <w:r w:rsidR="00D60E5A" w:rsidRPr="00E65F50">
        <w:rPr>
          <w:rFonts w:ascii="Times New Roman" w:hAnsi="Times New Roman" w:cs="Times New Roman"/>
          <w:sz w:val="24"/>
          <w:szCs w:val="24"/>
        </w:rPr>
        <w:t>sammenheng</w:t>
      </w:r>
      <w:r w:rsidR="008437C7" w:rsidRPr="00E65F50">
        <w:rPr>
          <w:rFonts w:ascii="Times New Roman" w:hAnsi="Times New Roman" w:cs="Times New Roman"/>
          <w:sz w:val="24"/>
          <w:szCs w:val="24"/>
        </w:rPr>
        <w:t xml:space="preserve"> </w:t>
      </w:r>
      <w:r w:rsidR="00032870" w:rsidRPr="00E65F50">
        <w:rPr>
          <w:rFonts w:ascii="Times New Roman" w:hAnsi="Times New Roman" w:cs="Times New Roman"/>
          <w:sz w:val="24"/>
          <w:szCs w:val="24"/>
        </w:rPr>
        <w:t>betyr dette at</w:t>
      </w:r>
      <w:r w:rsidR="00D60E5A" w:rsidRPr="00E65F50">
        <w:rPr>
          <w:rFonts w:ascii="Times New Roman" w:hAnsi="Times New Roman" w:cs="Times New Roman"/>
          <w:sz w:val="24"/>
          <w:szCs w:val="24"/>
        </w:rPr>
        <w:t xml:space="preserve"> fordypningen i den menneskelig livserfaring</w:t>
      </w:r>
      <w:r w:rsidR="00B0383C" w:rsidRPr="00E65F50">
        <w:rPr>
          <w:rFonts w:ascii="Times New Roman" w:hAnsi="Times New Roman" w:cs="Times New Roman"/>
          <w:sz w:val="24"/>
          <w:szCs w:val="24"/>
        </w:rPr>
        <w:t>en</w:t>
      </w:r>
      <w:r w:rsidR="00D60E5A" w:rsidRPr="00E65F50">
        <w:rPr>
          <w:rFonts w:ascii="Times New Roman" w:hAnsi="Times New Roman" w:cs="Times New Roman"/>
          <w:sz w:val="24"/>
          <w:szCs w:val="24"/>
        </w:rPr>
        <w:t xml:space="preserve"> </w:t>
      </w:r>
      <w:r w:rsidR="00032870" w:rsidRPr="00E65F50">
        <w:rPr>
          <w:rFonts w:ascii="Times New Roman" w:hAnsi="Times New Roman" w:cs="Times New Roman"/>
          <w:sz w:val="24"/>
          <w:szCs w:val="24"/>
        </w:rPr>
        <w:t xml:space="preserve">vil </w:t>
      </w:r>
      <w:r w:rsidR="00D60E5A" w:rsidRPr="00E65F50">
        <w:rPr>
          <w:rFonts w:ascii="Times New Roman" w:hAnsi="Times New Roman" w:cs="Times New Roman"/>
          <w:sz w:val="24"/>
          <w:szCs w:val="24"/>
        </w:rPr>
        <w:t xml:space="preserve">kunne genere ny tilgang og forståelse av den kristne troens ressurser. </w:t>
      </w:r>
      <w:r w:rsidR="00032870" w:rsidRPr="00E65F50">
        <w:rPr>
          <w:rFonts w:ascii="Times New Roman" w:hAnsi="Times New Roman" w:cs="Times New Roman"/>
          <w:sz w:val="24"/>
          <w:szCs w:val="24"/>
        </w:rPr>
        <w:t>Og på samme tid</w:t>
      </w:r>
      <w:r w:rsidR="00D60E5A" w:rsidRPr="00E65F50">
        <w:rPr>
          <w:rFonts w:ascii="Times New Roman" w:hAnsi="Times New Roman" w:cs="Times New Roman"/>
          <w:sz w:val="24"/>
          <w:szCs w:val="24"/>
        </w:rPr>
        <w:t xml:space="preserve"> vil også ressursene i troen kunne bidra til å skape</w:t>
      </w:r>
      <w:r w:rsidR="00F61D23" w:rsidRPr="00E65F50">
        <w:rPr>
          <w:rFonts w:ascii="Times New Roman" w:hAnsi="Times New Roman" w:cs="Times New Roman"/>
          <w:sz w:val="24"/>
          <w:szCs w:val="24"/>
        </w:rPr>
        <w:t xml:space="preserve"> en forventing om at</w:t>
      </w:r>
      <w:r w:rsidR="00D60E5A" w:rsidRPr="00E65F50">
        <w:rPr>
          <w:rFonts w:ascii="Times New Roman" w:hAnsi="Times New Roman" w:cs="Times New Roman"/>
          <w:sz w:val="24"/>
          <w:szCs w:val="24"/>
        </w:rPr>
        <w:t xml:space="preserve"> noe nytt</w:t>
      </w:r>
      <w:r w:rsidR="00F61D23" w:rsidRPr="00E65F50">
        <w:rPr>
          <w:rFonts w:ascii="Times New Roman" w:hAnsi="Times New Roman" w:cs="Times New Roman"/>
          <w:sz w:val="24"/>
          <w:szCs w:val="24"/>
        </w:rPr>
        <w:t xml:space="preserve"> kan oppstå, en virkelighet som overskrider her og nå og vår måte å være selv-med-andre på. </w:t>
      </w:r>
    </w:p>
    <w:p w14:paraId="1DD0D7D4" w14:textId="05B5FFEE" w:rsidR="007E7622" w:rsidRPr="00E65F50" w:rsidRDefault="000E7710" w:rsidP="00484A3B">
      <w:pPr>
        <w:spacing w:line="360" w:lineRule="auto"/>
        <w:ind w:firstLine="708"/>
        <w:rPr>
          <w:rFonts w:ascii="Times New Roman" w:hAnsi="Times New Roman" w:cs="Times New Roman"/>
          <w:sz w:val="24"/>
          <w:szCs w:val="24"/>
        </w:rPr>
      </w:pPr>
      <w:r w:rsidRPr="00E65F50">
        <w:rPr>
          <w:rFonts w:ascii="Times New Roman" w:hAnsi="Times New Roman" w:cs="Times New Roman"/>
          <w:sz w:val="24"/>
          <w:szCs w:val="24"/>
        </w:rPr>
        <w:t>Traumer vil for alltid være en del av den menneskelige livsvirkelighet</w:t>
      </w:r>
      <w:r w:rsidR="00B0383C" w:rsidRPr="00E65F50">
        <w:rPr>
          <w:rFonts w:ascii="Times New Roman" w:hAnsi="Times New Roman" w:cs="Times New Roman"/>
          <w:sz w:val="24"/>
          <w:szCs w:val="24"/>
        </w:rPr>
        <w:t>en</w:t>
      </w:r>
      <w:r w:rsidRPr="00E65F50">
        <w:rPr>
          <w:rFonts w:ascii="Times New Roman" w:hAnsi="Times New Roman" w:cs="Times New Roman"/>
          <w:sz w:val="24"/>
          <w:szCs w:val="24"/>
        </w:rPr>
        <w:t xml:space="preserve">. Men det vil også muligheten for </w:t>
      </w:r>
      <w:r w:rsidR="00D06903" w:rsidRPr="00E65F50">
        <w:rPr>
          <w:rFonts w:ascii="Times New Roman" w:hAnsi="Times New Roman" w:cs="Times New Roman"/>
          <w:sz w:val="24"/>
          <w:szCs w:val="24"/>
        </w:rPr>
        <w:t>å finne et relasjonelt hjem</w:t>
      </w:r>
      <w:r w:rsidR="00B0383C" w:rsidRPr="00E65F50">
        <w:rPr>
          <w:rFonts w:ascii="Times New Roman" w:hAnsi="Times New Roman" w:cs="Times New Roman"/>
          <w:sz w:val="24"/>
          <w:szCs w:val="24"/>
        </w:rPr>
        <w:t xml:space="preserve"> der</w:t>
      </w:r>
      <w:r w:rsidR="00D06903" w:rsidRPr="00E65F50">
        <w:rPr>
          <w:rFonts w:ascii="Times New Roman" w:hAnsi="Times New Roman" w:cs="Times New Roman"/>
          <w:sz w:val="24"/>
          <w:szCs w:val="24"/>
        </w:rPr>
        <w:t xml:space="preserve"> det vonde kan holdes, det utålelige bli tålelig</w:t>
      </w:r>
      <w:r w:rsidR="00B0383C" w:rsidRPr="00E65F50">
        <w:rPr>
          <w:rFonts w:ascii="Times New Roman" w:hAnsi="Times New Roman" w:cs="Times New Roman"/>
          <w:sz w:val="24"/>
          <w:szCs w:val="24"/>
        </w:rPr>
        <w:t xml:space="preserve"> og</w:t>
      </w:r>
      <w:r w:rsidR="00D06903" w:rsidRPr="00E65F50">
        <w:rPr>
          <w:rFonts w:ascii="Times New Roman" w:hAnsi="Times New Roman" w:cs="Times New Roman"/>
          <w:sz w:val="24"/>
          <w:szCs w:val="24"/>
        </w:rPr>
        <w:t xml:space="preserve"> det </w:t>
      </w:r>
      <w:r w:rsidR="003D3B13" w:rsidRPr="00E65F50">
        <w:rPr>
          <w:rFonts w:ascii="Times New Roman" w:hAnsi="Times New Roman" w:cs="Times New Roman"/>
          <w:sz w:val="24"/>
          <w:szCs w:val="24"/>
        </w:rPr>
        <w:t>«</w:t>
      </w:r>
      <w:r w:rsidR="00D06903" w:rsidRPr="00E65F50">
        <w:rPr>
          <w:rFonts w:ascii="Times New Roman" w:hAnsi="Times New Roman" w:cs="Times New Roman"/>
          <w:sz w:val="24"/>
          <w:szCs w:val="24"/>
        </w:rPr>
        <w:t>evig</w:t>
      </w:r>
      <w:r w:rsidR="004753FF" w:rsidRPr="00E65F50">
        <w:rPr>
          <w:rFonts w:ascii="Times New Roman" w:hAnsi="Times New Roman" w:cs="Times New Roman"/>
          <w:sz w:val="24"/>
          <w:szCs w:val="24"/>
        </w:rPr>
        <w:t>e</w:t>
      </w:r>
      <w:r w:rsidR="00D06903" w:rsidRPr="00E65F50">
        <w:rPr>
          <w:rFonts w:ascii="Times New Roman" w:hAnsi="Times New Roman" w:cs="Times New Roman"/>
          <w:sz w:val="24"/>
          <w:szCs w:val="24"/>
        </w:rPr>
        <w:t xml:space="preserve"> nå</w:t>
      </w:r>
      <w:r w:rsidR="003D3B13" w:rsidRPr="00E65F50">
        <w:rPr>
          <w:rFonts w:ascii="Times New Roman" w:hAnsi="Times New Roman" w:cs="Times New Roman"/>
          <w:sz w:val="24"/>
          <w:szCs w:val="24"/>
        </w:rPr>
        <w:t>»</w:t>
      </w:r>
      <w:r w:rsidR="00B0383C" w:rsidRPr="00E65F50">
        <w:rPr>
          <w:rFonts w:ascii="Times New Roman" w:hAnsi="Times New Roman" w:cs="Times New Roman"/>
          <w:sz w:val="24"/>
          <w:szCs w:val="24"/>
        </w:rPr>
        <w:t xml:space="preserve"> bli</w:t>
      </w:r>
      <w:r w:rsidR="00D06903" w:rsidRPr="00E65F50">
        <w:rPr>
          <w:rFonts w:ascii="Times New Roman" w:hAnsi="Times New Roman" w:cs="Times New Roman"/>
          <w:sz w:val="24"/>
          <w:szCs w:val="24"/>
        </w:rPr>
        <w:t xml:space="preserve"> til fremtid og håp om frihet og livsutfoldelse. </w:t>
      </w:r>
      <w:r w:rsidR="003D3B13" w:rsidRPr="00E65F50">
        <w:rPr>
          <w:rFonts w:ascii="Times New Roman" w:hAnsi="Times New Roman" w:cs="Times New Roman"/>
          <w:sz w:val="24"/>
          <w:szCs w:val="24"/>
        </w:rPr>
        <w:t>Vår endelighet og sårbarhet konstituerer vår felles-menneskelige livsbetingelser. Men disse betingelsen</w:t>
      </w:r>
      <w:r w:rsidR="00B0383C" w:rsidRPr="00E65F50">
        <w:rPr>
          <w:rFonts w:ascii="Times New Roman" w:hAnsi="Times New Roman" w:cs="Times New Roman"/>
          <w:sz w:val="24"/>
          <w:szCs w:val="24"/>
        </w:rPr>
        <w:t>e</w:t>
      </w:r>
      <w:r w:rsidR="003D3B13" w:rsidRPr="00E65F50">
        <w:rPr>
          <w:rFonts w:ascii="Times New Roman" w:hAnsi="Times New Roman" w:cs="Times New Roman"/>
          <w:sz w:val="24"/>
          <w:szCs w:val="24"/>
        </w:rPr>
        <w:t xml:space="preserve"> konstituerer samtidig muligheten til at vi som </w:t>
      </w:r>
      <w:r w:rsidR="00A042A4" w:rsidRPr="00E65F50">
        <w:rPr>
          <w:rFonts w:ascii="Times New Roman" w:hAnsi="Times New Roman" w:cs="Times New Roman"/>
          <w:sz w:val="24"/>
          <w:szCs w:val="24"/>
        </w:rPr>
        <w:t>medmennesker</w:t>
      </w:r>
      <w:r w:rsidR="00D06903" w:rsidRPr="00E65F50">
        <w:rPr>
          <w:rFonts w:ascii="Times New Roman" w:hAnsi="Times New Roman" w:cs="Times New Roman"/>
          <w:sz w:val="24"/>
          <w:szCs w:val="24"/>
        </w:rPr>
        <w:t xml:space="preserve"> i det samme mørke</w:t>
      </w:r>
      <w:r w:rsidR="00B0383C" w:rsidRPr="00E65F50">
        <w:rPr>
          <w:rFonts w:ascii="Times New Roman" w:hAnsi="Times New Roman" w:cs="Times New Roman"/>
          <w:sz w:val="24"/>
          <w:szCs w:val="24"/>
        </w:rPr>
        <w:t>t</w:t>
      </w:r>
      <w:r w:rsidR="00D06903" w:rsidRPr="00E65F50">
        <w:rPr>
          <w:rFonts w:ascii="Times New Roman" w:hAnsi="Times New Roman" w:cs="Times New Roman"/>
          <w:sz w:val="24"/>
          <w:szCs w:val="24"/>
        </w:rPr>
        <w:t xml:space="preserve"> </w:t>
      </w:r>
      <w:r w:rsidR="003D3B13" w:rsidRPr="00E65F50">
        <w:rPr>
          <w:rFonts w:ascii="Times New Roman" w:hAnsi="Times New Roman" w:cs="Times New Roman"/>
          <w:sz w:val="24"/>
          <w:szCs w:val="24"/>
        </w:rPr>
        <w:t>kan forme dype emosjonelle bånd til hverandre</w:t>
      </w:r>
      <w:r w:rsidR="00B0383C" w:rsidRPr="00E65F50">
        <w:rPr>
          <w:rFonts w:ascii="Times New Roman" w:hAnsi="Times New Roman" w:cs="Times New Roman"/>
          <w:sz w:val="24"/>
          <w:szCs w:val="24"/>
        </w:rPr>
        <w:t>; bånd</w:t>
      </w:r>
      <w:r w:rsidR="003D3B13" w:rsidRPr="00E65F50">
        <w:rPr>
          <w:rFonts w:ascii="Times New Roman" w:hAnsi="Times New Roman" w:cs="Times New Roman"/>
          <w:sz w:val="24"/>
          <w:szCs w:val="24"/>
        </w:rPr>
        <w:t xml:space="preserve"> som peker på en Gud som</w:t>
      </w:r>
      <w:r w:rsidR="00F61D23" w:rsidRPr="00E65F50">
        <w:rPr>
          <w:rFonts w:ascii="Times New Roman" w:hAnsi="Times New Roman" w:cs="Times New Roman"/>
          <w:sz w:val="24"/>
          <w:szCs w:val="24"/>
        </w:rPr>
        <w:t xml:space="preserve"> bevitner, som </w:t>
      </w:r>
      <w:r w:rsidR="00032870" w:rsidRPr="00E65F50">
        <w:rPr>
          <w:rFonts w:ascii="Times New Roman" w:hAnsi="Times New Roman" w:cs="Times New Roman"/>
          <w:sz w:val="24"/>
          <w:szCs w:val="24"/>
        </w:rPr>
        <w:t xml:space="preserve">deler </w:t>
      </w:r>
      <w:r w:rsidR="00F61D23" w:rsidRPr="00E65F50">
        <w:rPr>
          <w:rFonts w:ascii="Times New Roman" w:hAnsi="Times New Roman" w:cs="Times New Roman"/>
          <w:sz w:val="24"/>
          <w:szCs w:val="24"/>
        </w:rPr>
        <w:t>vår</w:t>
      </w:r>
      <w:r w:rsidR="003D3B13" w:rsidRPr="00E65F50">
        <w:rPr>
          <w:rFonts w:ascii="Times New Roman" w:hAnsi="Times New Roman" w:cs="Times New Roman"/>
          <w:sz w:val="24"/>
          <w:szCs w:val="24"/>
        </w:rPr>
        <w:t xml:space="preserve"> lide</w:t>
      </w:r>
      <w:r w:rsidR="00F61D23" w:rsidRPr="00E65F50">
        <w:rPr>
          <w:rFonts w:ascii="Times New Roman" w:hAnsi="Times New Roman" w:cs="Times New Roman"/>
          <w:sz w:val="24"/>
          <w:szCs w:val="24"/>
        </w:rPr>
        <w:t xml:space="preserve">lse og som </w:t>
      </w:r>
      <w:r w:rsidR="00032870" w:rsidRPr="00E65F50">
        <w:rPr>
          <w:rFonts w:ascii="Times New Roman" w:hAnsi="Times New Roman" w:cs="Times New Roman"/>
          <w:sz w:val="24"/>
          <w:szCs w:val="24"/>
        </w:rPr>
        <w:t>kjemper med oss midt i det vond</w:t>
      </w:r>
      <w:r w:rsidR="00343949" w:rsidRPr="00E65F50">
        <w:rPr>
          <w:rFonts w:ascii="Times New Roman" w:hAnsi="Times New Roman" w:cs="Times New Roman"/>
          <w:sz w:val="24"/>
          <w:szCs w:val="24"/>
        </w:rPr>
        <w:t>e.</w:t>
      </w:r>
    </w:p>
    <w:p w14:paraId="1F1438D2" w14:textId="77777777" w:rsidR="00933AB6" w:rsidRPr="00E65F50" w:rsidRDefault="00933AB6" w:rsidP="00484A3B">
      <w:pPr>
        <w:spacing w:line="360" w:lineRule="auto"/>
        <w:ind w:firstLine="708"/>
        <w:rPr>
          <w:rFonts w:ascii="Times New Roman" w:hAnsi="Times New Roman" w:cs="Times New Roman"/>
          <w:sz w:val="24"/>
          <w:szCs w:val="24"/>
        </w:rPr>
      </w:pPr>
    </w:p>
    <w:p w14:paraId="290905F7" w14:textId="234B6952" w:rsidR="0009289D" w:rsidRPr="00E65F50" w:rsidRDefault="00933AB6" w:rsidP="007D5F9A">
      <w:pPr>
        <w:rPr>
          <w:rFonts w:ascii="Times New Roman" w:hAnsi="Times New Roman" w:cs="Times New Roman"/>
          <w:b/>
          <w:bCs/>
          <w:sz w:val="24"/>
          <w:szCs w:val="24"/>
          <w:lang w:val="en-US"/>
        </w:rPr>
      </w:pPr>
      <w:r w:rsidRPr="00E65F50">
        <w:rPr>
          <w:rFonts w:ascii="Times New Roman" w:hAnsi="Times New Roman" w:cs="Times New Roman"/>
          <w:b/>
          <w:bCs/>
          <w:sz w:val="24"/>
          <w:szCs w:val="24"/>
          <w:lang w:val="en-US"/>
        </w:rPr>
        <w:t>Abstract</w:t>
      </w:r>
    </w:p>
    <w:p w14:paraId="63B9ECD4" w14:textId="5FD01694" w:rsidR="00933AB6" w:rsidRPr="00E65F50" w:rsidRDefault="00933AB6" w:rsidP="00484A3B">
      <w:pPr>
        <w:spacing w:line="360" w:lineRule="auto"/>
        <w:rPr>
          <w:rFonts w:ascii="Times New Roman" w:hAnsi="Times New Roman" w:cs="Times New Roman"/>
          <w:sz w:val="24"/>
          <w:szCs w:val="24"/>
          <w:lang w:val="en-US"/>
        </w:rPr>
      </w:pPr>
      <w:r w:rsidRPr="00E65F50">
        <w:rPr>
          <w:rFonts w:ascii="Times New Roman" w:hAnsi="Times New Roman" w:cs="Times New Roman"/>
          <w:sz w:val="24"/>
          <w:szCs w:val="24"/>
          <w:lang w:val="en-US"/>
        </w:rPr>
        <w:t xml:space="preserve">Trauma is a radical form of suffering that remains. Not only is trauma a generic name for the destruction of a particular experience but a generic name for </w:t>
      </w:r>
      <w:r w:rsidR="00D32775" w:rsidRPr="00E65F50">
        <w:rPr>
          <w:rFonts w:ascii="Times New Roman" w:hAnsi="Times New Roman" w:cs="Times New Roman"/>
          <w:sz w:val="24"/>
          <w:szCs w:val="24"/>
          <w:lang w:val="en-US"/>
        </w:rPr>
        <w:t>the destruction of experience. </w:t>
      </w:r>
      <w:r w:rsidRPr="00E65F50">
        <w:rPr>
          <w:rFonts w:ascii="Times New Roman" w:hAnsi="Times New Roman" w:cs="Times New Roman"/>
          <w:sz w:val="24"/>
          <w:szCs w:val="24"/>
          <w:lang w:val="en-US"/>
        </w:rPr>
        <w:t xml:space="preserve">The posttraumatic landscape presents challenges for theology as a contextual and </w:t>
      </w:r>
      <w:r w:rsidRPr="00E65F50">
        <w:rPr>
          <w:rFonts w:ascii="Times New Roman" w:hAnsi="Times New Roman" w:cs="Times New Roman"/>
          <w:sz w:val="24"/>
          <w:szCs w:val="24"/>
          <w:lang w:val="en-US"/>
        </w:rPr>
        <w:lastRenderedPageBreak/>
        <w:t xml:space="preserve">meaning-making enterprise. This article explores how the distinct phenomenology of the traumatic experience calls for an epistemological shift and a theological reinterpretation of concepts such as suffering, salvation and anthropology. Against this backdrop, I discuss the characteristics of a trauma-sensitive pastoral care practice. </w:t>
      </w:r>
    </w:p>
    <w:p w14:paraId="5A36A221" w14:textId="77777777" w:rsidR="0009289D" w:rsidRPr="00E65F50" w:rsidRDefault="0009289D" w:rsidP="007D5F9A">
      <w:pPr>
        <w:rPr>
          <w:rFonts w:ascii="Times New Roman" w:hAnsi="Times New Roman" w:cs="Times New Roman"/>
          <w:sz w:val="24"/>
          <w:szCs w:val="24"/>
          <w:lang w:val="en-US"/>
        </w:rPr>
      </w:pPr>
    </w:p>
    <w:p w14:paraId="68CCEA26" w14:textId="77777777" w:rsidR="00042904" w:rsidRPr="00E65F50" w:rsidRDefault="00851DC2" w:rsidP="007D5F9A">
      <w:pPr>
        <w:rPr>
          <w:rFonts w:ascii="Times New Roman" w:hAnsi="Times New Roman" w:cs="Times New Roman"/>
          <w:sz w:val="24"/>
          <w:szCs w:val="24"/>
        </w:rPr>
      </w:pPr>
      <w:r w:rsidRPr="00E65F50">
        <w:rPr>
          <w:rFonts w:ascii="Times New Roman" w:hAnsi="Times New Roman" w:cs="Times New Roman"/>
          <w:sz w:val="24"/>
          <w:szCs w:val="24"/>
        </w:rPr>
        <w:t xml:space="preserve">Einar Eidsaa Edland </w:t>
      </w:r>
    </w:p>
    <w:p w14:paraId="79BD5491" w14:textId="756ECA96" w:rsidR="00B0383C" w:rsidRPr="00E65F50" w:rsidRDefault="00851DC2" w:rsidP="007D5F9A">
      <w:pPr>
        <w:rPr>
          <w:rFonts w:ascii="Times New Roman" w:hAnsi="Times New Roman" w:cs="Times New Roman"/>
          <w:sz w:val="24"/>
          <w:szCs w:val="24"/>
        </w:rPr>
      </w:pPr>
      <w:r w:rsidRPr="00E65F50">
        <w:rPr>
          <w:rFonts w:ascii="Times New Roman" w:hAnsi="Times New Roman" w:cs="Times New Roman"/>
          <w:sz w:val="24"/>
          <w:szCs w:val="24"/>
        </w:rPr>
        <w:t xml:space="preserve">er </w:t>
      </w:r>
      <w:r w:rsidR="000E0C9F" w:rsidRPr="00E65F50">
        <w:rPr>
          <w:rFonts w:ascii="Times New Roman" w:hAnsi="Times New Roman" w:cs="Times New Roman"/>
          <w:sz w:val="24"/>
          <w:szCs w:val="24"/>
        </w:rPr>
        <w:t xml:space="preserve">ansatt som rådgiver hos Kirkelig </w:t>
      </w:r>
      <w:r w:rsidR="00B0383C" w:rsidRPr="00E65F50">
        <w:rPr>
          <w:rFonts w:ascii="Times New Roman" w:hAnsi="Times New Roman" w:cs="Times New Roman"/>
          <w:sz w:val="24"/>
          <w:szCs w:val="24"/>
        </w:rPr>
        <w:t>R</w:t>
      </w:r>
      <w:r w:rsidR="000E0C9F" w:rsidRPr="00E65F50">
        <w:rPr>
          <w:rFonts w:ascii="Times New Roman" w:hAnsi="Times New Roman" w:cs="Times New Roman"/>
          <w:sz w:val="24"/>
          <w:szCs w:val="24"/>
        </w:rPr>
        <w:t xml:space="preserve">essurssenter mot vold og </w:t>
      </w:r>
      <w:r w:rsidR="00145649" w:rsidRPr="00E65F50">
        <w:rPr>
          <w:rFonts w:ascii="Times New Roman" w:hAnsi="Times New Roman" w:cs="Times New Roman"/>
          <w:sz w:val="24"/>
          <w:szCs w:val="24"/>
        </w:rPr>
        <w:t xml:space="preserve">seksuelle </w:t>
      </w:r>
      <w:r w:rsidR="000E0C9F" w:rsidRPr="00E65F50">
        <w:rPr>
          <w:rFonts w:ascii="Times New Roman" w:hAnsi="Times New Roman" w:cs="Times New Roman"/>
          <w:sz w:val="24"/>
          <w:szCs w:val="24"/>
        </w:rPr>
        <w:t>overgrep</w:t>
      </w:r>
      <w:r w:rsidR="00221750" w:rsidRPr="00E65F50">
        <w:rPr>
          <w:rFonts w:ascii="Times New Roman" w:hAnsi="Times New Roman" w:cs="Times New Roman"/>
          <w:sz w:val="24"/>
          <w:szCs w:val="24"/>
        </w:rPr>
        <w:t xml:space="preserve">. Han har også en stilling </w:t>
      </w:r>
      <w:r w:rsidR="008707E1" w:rsidRPr="00E65F50">
        <w:rPr>
          <w:rFonts w:ascii="Times New Roman" w:hAnsi="Times New Roman" w:cs="Times New Roman"/>
          <w:sz w:val="24"/>
          <w:szCs w:val="24"/>
        </w:rPr>
        <w:t xml:space="preserve">som </w:t>
      </w:r>
      <w:r w:rsidR="00221750" w:rsidRPr="00E65F50">
        <w:rPr>
          <w:rFonts w:ascii="Times New Roman" w:hAnsi="Times New Roman" w:cs="Times New Roman"/>
          <w:sz w:val="24"/>
          <w:szCs w:val="24"/>
        </w:rPr>
        <w:t>f</w:t>
      </w:r>
      <w:r w:rsidR="008707E1" w:rsidRPr="00E65F50">
        <w:rPr>
          <w:rFonts w:ascii="Times New Roman" w:hAnsi="Times New Roman" w:cs="Times New Roman"/>
          <w:sz w:val="24"/>
          <w:szCs w:val="24"/>
        </w:rPr>
        <w:t xml:space="preserve">ørsteamanuensis II i sjelesorg ved MF </w:t>
      </w:r>
      <w:r w:rsidR="00B0383C" w:rsidRPr="00E65F50">
        <w:rPr>
          <w:rFonts w:ascii="Times New Roman" w:hAnsi="Times New Roman" w:cs="Times New Roman"/>
          <w:sz w:val="24"/>
          <w:szCs w:val="24"/>
        </w:rPr>
        <w:t>v</w:t>
      </w:r>
      <w:r w:rsidR="00221750" w:rsidRPr="00E65F50">
        <w:rPr>
          <w:rFonts w:ascii="Times New Roman" w:hAnsi="Times New Roman" w:cs="Times New Roman"/>
          <w:sz w:val="24"/>
          <w:szCs w:val="24"/>
        </w:rPr>
        <w:t xml:space="preserve">itenskapelig </w:t>
      </w:r>
      <w:r w:rsidR="00B0383C" w:rsidRPr="00E65F50">
        <w:rPr>
          <w:rFonts w:ascii="Times New Roman" w:hAnsi="Times New Roman" w:cs="Times New Roman"/>
          <w:sz w:val="24"/>
          <w:szCs w:val="24"/>
        </w:rPr>
        <w:t>h</w:t>
      </w:r>
      <w:r w:rsidR="00221750" w:rsidRPr="00E65F50">
        <w:rPr>
          <w:rFonts w:ascii="Times New Roman" w:hAnsi="Times New Roman" w:cs="Times New Roman"/>
          <w:sz w:val="24"/>
          <w:szCs w:val="24"/>
        </w:rPr>
        <w:t xml:space="preserve">øyskole. </w:t>
      </w:r>
    </w:p>
    <w:p w14:paraId="3B675EF3" w14:textId="6F623DE7" w:rsidR="00851DC2" w:rsidRPr="00E65F50" w:rsidRDefault="00A920BA" w:rsidP="007D5F9A">
      <w:pPr>
        <w:rPr>
          <w:rFonts w:ascii="Times New Roman" w:hAnsi="Times New Roman" w:cs="Times New Roman"/>
          <w:sz w:val="24"/>
          <w:szCs w:val="24"/>
        </w:rPr>
      </w:pPr>
      <w:r w:rsidRPr="00E65F50">
        <w:rPr>
          <w:rFonts w:ascii="Times New Roman" w:hAnsi="Times New Roman" w:cs="Times New Roman"/>
          <w:sz w:val="24"/>
          <w:szCs w:val="24"/>
        </w:rPr>
        <w:t>E-post</w:t>
      </w:r>
      <w:r w:rsidR="00221750" w:rsidRPr="00E65F50">
        <w:rPr>
          <w:rFonts w:ascii="Times New Roman" w:hAnsi="Times New Roman" w:cs="Times New Roman"/>
          <w:sz w:val="24"/>
          <w:szCs w:val="24"/>
        </w:rPr>
        <w:t xml:space="preserve">: </w:t>
      </w:r>
      <w:r w:rsidR="00E65F50" w:rsidRPr="00E65F50">
        <w:fldChar w:fldCharType="begin"/>
      </w:r>
      <w:r w:rsidR="00E65F50" w:rsidRPr="00E65F50">
        <w:instrText xml:space="preserve"> HYPERLINK "mailto:einar.eidsaa.edland@ressurssenteret.no" </w:instrText>
      </w:r>
      <w:r w:rsidR="00E65F50" w:rsidRPr="00E65F50">
        <w:fldChar w:fldCharType="separate"/>
      </w:r>
      <w:r w:rsidRPr="00E65F50">
        <w:rPr>
          <w:rStyle w:val="Hyperkobling"/>
          <w:rFonts w:ascii="Times New Roman" w:hAnsi="Times New Roman" w:cs="Times New Roman"/>
          <w:color w:val="auto"/>
          <w:sz w:val="24"/>
          <w:szCs w:val="24"/>
          <w:rPrChange w:id="152" w:author="Einar Eidsaa Edland" w:date="2022-10-26T11:42:00Z">
            <w:rPr>
              <w:rStyle w:val="Hyperkobling"/>
              <w:rFonts w:ascii="Times New Roman" w:hAnsi="Times New Roman" w:cs="Times New Roman"/>
              <w:sz w:val="24"/>
              <w:szCs w:val="24"/>
            </w:rPr>
          </w:rPrChange>
        </w:rPr>
        <w:t>einar.eidsaa.edland@ressurssenteret.no</w:t>
      </w:r>
      <w:r w:rsidR="00E65F50" w:rsidRPr="00E65F50">
        <w:rPr>
          <w:rStyle w:val="Hyperkobling"/>
          <w:rFonts w:ascii="Times New Roman" w:hAnsi="Times New Roman" w:cs="Times New Roman"/>
          <w:color w:val="auto"/>
          <w:sz w:val="24"/>
          <w:szCs w:val="24"/>
          <w:rPrChange w:id="153" w:author="Einar Eidsaa Edland" w:date="2022-10-26T11:42:00Z">
            <w:rPr>
              <w:rStyle w:val="Hyperkobling"/>
              <w:rFonts w:ascii="Times New Roman" w:hAnsi="Times New Roman" w:cs="Times New Roman"/>
              <w:sz w:val="24"/>
              <w:szCs w:val="24"/>
            </w:rPr>
          </w:rPrChange>
        </w:rPr>
        <w:fldChar w:fldCharType="end"/>
      </w:r>
      <w:r w:rsidRPr="00E65F50">
        <w:rPr>
          <w:rFonts w:ascii="Times New Roman" w:hAnsi="Times New Roman" w:cs="Times New Roman"/>
          <w:sz w:val="24"/>
          <w:szCs w:val="24"/>
        </w:rPr>
        <w:t xml:space="preserve"> </w:t>
      </w:r>
    </w:p>
    <w:p w14:paraId="496E27F7" w14:textId="220007D3" w:rsidR="00AA28A9" w:rsidRPr="00E65F50" w:rsidRDefault="00AA28A9" w:rsidP="007D5F9A">
      <w:pPr>
        <w:rPr>
          <w:rFonts w:ascii="Times New Roman" w:hAnsi="Times New Roman" w:cs="Times New Roman"/>
          <w:sz w:val="24"/>
          <w:szCs w:val="24"/>
        </w:rPr>
      </w:pPr>
    </w:p>
    <w:p w14:paraId="2CE757E2" w14:textId="77777777" w:rsidR="00D55B7E" w:rsidRPr="00E65F50" w:rsidRDefault="00D55B7E" w:rsidP="003D3B13">
      <w:pPr>
        <w:pStyle w:val="Overskrift1"/>
        <w:rPr>
          <w:rFonts w:ascii="Times New Roman" w:hAnsi="Times New Roman" w:cs="Times New Roman"/>
          <w:b/>
          <w:color w:val="auto"/>
          <w:sz w:val="24"/>
          <w:szCs w:val="24"/>
        </w:rPr>
      </w:pPr>
      <w:r w:rsidRPr="00E65F50">
        <w:rPr>
          <w:rFonts w:ascii="Times New Roman" w:hAnsi="Times New Roman" w:cs="Times New Roman"/>
          <w:b/>
          <w:color w:val="auto"/>
          <w:sz w:val="24"/>
          <w:szCs w:val="24"/>
          <w:rPrChange w:id="154" w:author="Einar Eidsaa Edland" w:date="2022-10-26T11:42:00Z">
            <w:rPr>
              <w:rFonts w:ascii="Times New Roman" w:hAnsi="Times New Roman" w:cs="Times New Roman"/>
              <w:b/>
              <w:sz w:val="24"/>
              <w:szCs w:val="24"/>
            </w:rPr>
          </w:rPrChange>
        </w:rPr>
        <w:t>Referanser</w:t>
      </w:r>
    </w:p>
    <w:p w14:paraId="5DC19BE8" w14:textId="24656A9B" w:rsidR="007417DF" w:rsidRPr="00E65F50" w:rsidRDefault="00F03021" w:rsidP="00484A3B">
      <w:pPr>
        <w:pStyle w:val="Overskrift1"/>
        <w:rPr>
          <w:rFonts w:ascii="Times New Roman" w:hAnsi="Times New Roman" w:cs="Times New Roman"/>
          <w:color w:val="auto"/>
          <w:sz w:val="24"/>
          <w:szCs w:val="24"/>
          <w:lang w:val="en-US"/>
          <w:rPrChange w:id="155" w:author="Einar Eidsaa Edland" w:date="2022-10-26T11:42:00Z">
            <w:rPr>
              <w:rFonts w:ascii="Times New Roman" w:hAnsi="Times New Roman" w:cs="Times New Roman"/>
              <w:sz w:val="24"/>
              <w:szCs w:val="24"/>
            </w:rPr>
          </w:rPrChange>
        </w:rPr>
      </w:pPr>
      <w:r w:rsidRPr="00E65F50">
        <w:rPr>
          <w:rFonts w:ascii="Times New Roman" w:hAnsi="Times New Roman" w:cs="Times New Roman"/>
          <w:noProof/>
          <w:color w:val="auto"/>
          <w:sz w:val="24"/>
          <w:szCs w:val="24"/>
          <w:lang w:val="en-US"/>
        </w:rPr>
        <w:fldChar w:fldCharType="begin"/>
      </w:r>
      <w:r w:rsidRPr="00E65F50">
        <w:rPr>
          <w:rFonts w:ascii="Times New Roman" w:hAnsi="Times New Roman" w:cs="Times New Roman"/>
          <w:color w:val="auto"/>
          <w:sz w:val="24"/>
          <w:szCs w:val="24"/>
        </w:rPr>
        <w:instrText xml:space="preserve"> ADDIN EN.REFLIST </w:instrText>
      </w:r>
      <w:r w:rsidRPr="00E65F50">
        <w:rPr>
          <w:rFonts w:ascii="Times New Roman" w:hAnsi="Times New Roman" w:cs="Times New Roman"/>
          <w:noProof/>
          <w:color w:val="auto"/>
          <w:sz w:val="24"/>
          <w:szCs w:val="24"/>
          <w:lang w:val="en-US"/>
        </w:rPr>
        <w:fldChar w:fldCharType="separate"/>
      </w:r>
      <w:r w:rsidR="007417DF" w:rsidRPr="00E65F50">
        <w:rPr>
          <w:rFonts w:ascii="Times New Roman" w:hAnsi="Times New Roman" w:cs="Times New Roman"/>
          <w:color w:val="auto"/>
          <w:sz w:val="24"/>
          <w:szCs w:val="24"/>
        </w:rPr>
        <w:t xml:space="preserve">Afdal, G. (2011). Teologi som teoretisk og praktisk aktivitet. </w:t>
      </w:r>
      <w:r w:rsidR="007417DF" w:rsidRPr="00E65F50">
        <w:rPr>
          <w:rFonts w:ascii="Times New Roman" w:hAnsi="Times New Roman" w:cs="Times New Roman"/>
          <w:i/>
          <w:color w:val="auto"/>
          <w:sz w:val="24"/>
          <w:szCs w:val="24"/>
          <w:lang w:val="en-US"/>
          <w:rPrChange w:id="156" w:author="Einar Eidsaa Edland" w:date="2022-10-26T11:42:00Z">
            <w:rPr>
              <w:rFonts w:ascii="Times New Roman" w:hAnsi="Times New Roman" w:cs="Times New Roman"/>
              <w:i/>
              <w:color w:val="auto"/>
              <w:sz w:val="24"/>
              <w:szCs w:val="24"/>
            </w:rPr>
          </w:rPrChange>
        </w:rPr>
        <w:t>Tidsskrift for teologi og kirke,</w:t>
      </w:r>
      <w:r w:rsidR="007417DF" w:rsidRPr="00E65F50">
        <w:rPr>
          <w:rFonts w:ascii="Times New Roman" w:hAnsi="Times New Roman" w:cs="Times New Roman"/>
          <w:color w:val="auto"/>
          <w:sz w:val="24"/>
          <w:szCs w:val="24"/>
          <w:lang w:val="en-US"/>
          <w:rPrChange w:id="157" w:author="Einar Eidsaa Edland" w:date="2022-10-26T11:42:00Z">
            <w:rPr>
              <w:rFonts w:ascii="Times New Roman" w:hAnsi="Times New Roman" w:cs="Times New Roman"/>
              <w:color w:val="auto"/>
              <w:sz w:val="24"/>
              <w:szCs w:val="24"/>
            </w:rPr>
          </w:rPrChange>
        </w:rPr>
        <w:t xml:space="preserve"> </w:t>
      </w:r>
      <w:r w:rsidR="00B14C05" w:rsidRPr="00E65F50">
        <w:rPr>
          <w:rFonts w:ascii="Times New Roman" w:hAnsi="Times New Roman" w:cs="Times New Roman"/>
          <w:color w:val="auto"/>
          <w:sz w:val="24"/>
          <w:szCs w:val="24"/>
          <w:lang w:val="en-US"/>
          <w:rPrChange w:id="158" w:author="Einar Eidsaa Edland" w:date="2022-10-26T11:42:00Z">
            <w:rPr>
              <w:rFonts w:ascii="Times New Roman" w:hAnsi="Times New Roman" w:cs="Times New Roman"/>
              <w:color w:val="auto"/>
              <w:sz w:val="24"/>
              <w:szCs w:val="24"/>
            </w:rPr>
          </w:rPrChange>
        </w:rPr>
        <w:tab/>
      </w:r>
      <w:r w:rsidR="007417DF" w:rsidRPr="00E65F50">
        <w:rPr>
          <w:rFonts w:ascii="Times New Roman" w:hAnsi="Times New Roman" w:cs="Times New Roman"/>
          <w:i/>
          <w:color w:val="auto"/>
          <w:sz w:val="24"/>
          <w:szCs w:val="24"/>
          <w:lang w:val="en-US"/>
          <w:rPrChange w:id="159" w:author="Einar Eidsaa Edland" w:date="2022-10-26T11:42:00Z">
            <w:rPr>
              <w:rFonts w:ascii="Times New Roman" w:hAnsi="Times New Roman" w:cs="Times New Roman"/>
              <w:i/>
              <w:color w:val="auto"/>
              <w:sz w:val="24"/>
              <w:szCs w:val="24"/>
            </w:rPr>
          </w:rPrChange>
        </w:rPr>
        <w:t>82</w:t>
      </w:r>
      <w:r w:rsidR="007417DF" w:rsidRPr="00E65F50">
        <w:rPr>
          <w:rFonts w:ascii="Times New Roman" w:hAnsi="Times New Roman" w:cs="Times New Roman"/>
          <w:b/>
          <w:i/>
          <w:color w:val="auto"/>
          <w:sz w:val="24"/>
          <w:szCs w:val="24"/>
          <w:lang w:val="en-US"/>
          <w:rPrChange w:id="160" w:author="Einar Eidsaa Edland" w:date="2022-10-26T11:42:00Z">
            <w:rPr>
              <w:rFonts w:ascii="Times New Roman" w:hAnsi="Times New Roman" w:cs="Times New Roman"/>
              <w:b/>
              <w:i/>
              <w:color w:val="auto"/>
              <w:sz w:val="24"/>
              <w:szCs w:val="24"/>
            </w:rPr>
          </w:rPrChange>
        </w:rPr>
        <w:t>,</w:t>
      </w:r>
      <w:r w:rsidR="007417DF" w:rsidRPr="00E65F50">
        <w:rPr>
          <w:rFonts w:ascii="Times New Roman" w:hAnsi="Times New Roman" w:cs="Times New Roman"/>
          <w:i/>
          <w:color w:val="auto"/>
          <w:sz w:val="24"/>
          <w:szCs w:val="24"/>
          <w:lang w:val="en-US"/>
          <w:rPrChange w:id="161" w:author="Einar Eidsaa Edland" w:date="2022-10-26T11:42:00Z">
            <w:rPr>
              <w:rFonts w:ascii="Times New Roman" w:hAnsi="Times New Roman" w:cs="Times New Roman"/>
              <w:i/>
              <w:color w:val="auto"/>
              <w:sz w:val="24"/>
              <w:szCs w:val="24"/>
            </w:rPr>
          </w:rPrChange>
        </w:rPr>
        <w:t xml:space="preserve"> </w:t>
      </w:r>
      <w:r w:rsidR="007417DF" w:rsidRPr="00E65F50">
        <w:rPr>
          <w:rFonts w:ascii="Times New Roman" w:hAnsi="Times New Roman" w:cs="Times New Roman"/>
          <w:color w:val="auto"/>
          <w:sz w:val="24"/>
          <w:szCs w:val="24"/>
          <w:lang w:val="en-US"/>
          <w:rPrChange w:id="162" w:author="Einar Eidsaa Edland" w:date="2022-10-26T11:42:00Z">
            <w:rPr>
              <w:rFonts w:ascii="Times New Roman" w:hAnsi="Times New Roman" w:cs="Times New Roman"/>
              <w:color w:val="auto"/>
              <w:sz w:val="24"/>
              <w:szCs w:val="24"/>
            </w:rPr>
          </w:rPrChange>
        </w:rPr>
        <w:t>87</w:t>
      </w:r>
      <w:r w:rsidR="00D55B7E" w:rsidRPr="00E65F50">
        <w:rPr>
          <w:rFonts w:ascii="Times New Roman" w:hAnsi="Times New Roman" w:cs="Times New Roman"/>
          <w:color w:val="auto"/>
          <w:sz w:val="24"/>
          <w:szCs w:val="24"/>
          <w:lang w:val="en-US"/>
          <w:rPrChange w:id="163" w:author="Einar Eidsaa Edland" w:date="2022-10-26T11:42:00Z">
            <w:rPr>
              <w:rFonts w:ascii="Times New Roman" w:hAnsi="Times New Roman" w:cs="Times New Roman"/>
              <w:color w:val="auto"/>
              <w:sz w:val="24"/>
              <w:szCs w:val="24"/>
            </w:rPr>
          </w:rPrChange>
        </w:rPr>
        <w:t>–</w:t>
      </w:r>
      <w:r w:rsidR="007417DF" w:rsidRPr="00E65F50">
        <w:rPr>
          <w:rFonts w:ascii="Times New Roman" w:hAnsi="Times New Roman" w:cs="Times New Roman"/>
          <w:color w:val="auto"/>
          <w:sz w:val="24"/>
          <w:szCs w:val="24"/>
          <w:lang w:val="en-US"/>
          <w:rPrChange w:id="164" w:author="Einar Eidsaa Edland" w:date="2022-10-26T11:42:00Z">
            <w:rPr>
              <w:rFonts w:ascii="Times New Roman" w:hAnsi="Times New Roman" w:cs="Times New Roman"/>
              <w:color w:val="auto"/>
              <w:sz w:val="24"/>
              <w:szCs w:val="24"/>
            </w:rPr>
          </w:rPrChange>
        </w:rPr>
        <w:t>108</w:t>
      </w:r>
    </w:p>
    <w:p w14:paraId="41C187B7" w14:textId="5AA08622"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rPrChange w:id="165" w:author="Einar Eidsaa Edland" w:date="2022-10-26T11:42:00Z">
            <w:rPr>
              <w:rFonts w:ascii="Times New Roman" w:hAnsi="Times New Roman" w:cs="Times New Roman"/>
              <w:sz w:val="24"/>
              <w:szCs w:val="24"/>
              <w:lang w:val="nb-NO"/>
            </w:rPr>
          </w:rPrChange>
        </w:rPr>
        <w:t xml:space="preserve">Allen, J. G. (2013). </w:t>
      </w:r>
      <w:r w:rsidRPr="00E65F50">
        <w:rPr>
          <w:rFonts w:ascii="Times New Roman" w:hAnsi="Times New Roman" w:cs="Times New Roman"/>
          <w:i/>
          <w:sz w:val="24"/>
          <w:szCs w:val="24"/>
          <w:rPrChange w:id="166" w:author="Einar Eidsaa Edland" w:date="2022-10-26T11:42:00Z">
            <w:rPr>
              <w:rFonts w:ascii="Times New Roman" w:hAnsi="Times New Roman" w:cs="Times New Roman"/>
              <w:i/>
              <w:sz w:val="24"/>
              <w:szCs w:val="24"/>
              <w:lang w:val="nb-NO"/>
            </w:rPr>
          </w:rPrChange>
        </w:rPr>
        <w:t>Mentalizing in the development and treatment of attachment trauma</w:t>
      </w:r>
      <w:r w:rsidR="00D55B7E" w:rsidRPr="00E65F50">
        <w:rPr>
          <w:rFonts w:ascii="Times New Roman" w:hAnsi="Times New Roman" w:cs="Times New Roman"/>
          <w:i/>
          <w:sz w:val="24"/>
          <w:szCs w:val="24"/>
          <w:rPrChange w:id="167" w:author="Einar Eidsaa Edland" w:date="2022-10-26T11:42:00Z">
            <w:rPr>
              <w:rFonts w:ascii="Times New Roman" w:hAnsi="Times New Roman" w:cs="Times New Roman"/>
              <w:i/>
              <w:sz w:val="24"/>
              <w:szCs w:val="24"/>
              <w:lang w:val="nb-NO"/>
            </w:rPr>
          </w:rPrChange>
        </w:rPr>
        <w:t xml:space="preserve">. </w:t>
      </w:r>
      <w:r w:rsidRPr="00E65F50">
        <w:rPr>
          <w:rFonts w:ascii="Times New Roman" w:hAnsi="Times New Roman" w:cs="Times New Roman"/>
          <w:sz w:val="24"/>
          <w:szCs w:val="24"/>
          <w:lang w:val="nb-NO"/>
        </w:rPr>
        <w:t>London: Karnac</w:t>
      </w:r>
    </w:p>
    <w:p w14:paraId="17A901C4" w14:textId="3DC0E470"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 xml:space="preserve">Anstorp, T. &amp; Benum, K. (2014). </w:t>
      </w:r>
      <w:r w:rsidRPr="00E65F50">
        <w:rPr>
          <w:rFonts w:ascii="Times New Roman" w:hAnsi="Times New Roman" w:cs="Times New Roman"/>
          <w:i/>
          <w:sz w:val="24"/>
          <w:szCs w:val="24"/>
          <w:lang w:val="nb-NO"/>
        </w:rPr>
        <w:t>Traumebehandling: komplekse traumelidelser og dissosiasjon</w:t>
      </w:r>
      <w:r w:rsidR="00D55B7E"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rPr>
        <w:t>Oslo: Universitetsforl</w:t>
      </w:r>
      <w:r w:rsidR="00D55B7E" w:rsidRPr="00E65F50">
        <w:rPr>
          <w:rFonts w:ascii="Times New Roman" w:hAnsi="Times New Roman" w:cs="Times New Roman"/>
          <w:sz w:val="24"/>
          <w:szCs w:val="24"/>
        </w:rPr>
        <w:t>aget</w:t>
      </w:r>
    </w:p>
    <w:p w14:paraId="53F9D04F" w14:textId="5B928C65"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Arel, S. N. &amp; Rambo, S. (2016). </w:t>
      </w:r>
      <w:r w:rsidRPr="00E65F50">
        <w:rPr>
          <w:rFonts w:ascii="Times New Roman" w:hAnsi="Times New Roman" w:cs="Times New Roman"/>
          <w:i/>
          <w:sz w:val="24"/>
          <w:szCs w:val="24"/>
        </w:rPr>
        <w:t>Post-traumatic public theology</w:t>
      </w:r>
      <w:r w:rsidR="00B14C0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NY: Palgrave Macmillan</w:t>
      </w:r>
    </w:p>
    <w:p w14:paraId="5664ECAA" w14:textId="2955F19A"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rPr>
        <w:t xml:space="preserve">Baldwin, J. (2018). Trauma-sensitive theology: thinking theologically in the era of trauma. </w:t>
      </w:r>
      <w:r w:rsidRPr="00E65F50">
        <w:rPr>
          <w:rFonts w:ascii="Times New Roman" w:hAnsi="Times New Roman" w:cs="Times New Roman"/>
          <w:sz w:val="24"/>
          <w:szCs w:val="24"/>
          <w:lang w:val="nb-NO"/>
        </w:rPr>
        <w:t>Eugene, Oregon: Cascade Books</w:t>
      </w:r>
    </w:p>
    <w:p w14:paraId="157BFF81" w14:textId="01CD6E35"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Benum, K. (2014). Tidlig traumatisering og heling i den terapeutiske relasjonen. I: Anstorp, T. &amp; Benum, K. (eds.)</w:t>
      </w:r>
      <w:r w:rsidR="00B14C05" w:rsidRPr="00E65F50">
        <w:rPr>
          <w:rFonts w:ascii="Times New Roman" w:hAnsi="Times New Roman" w:cs="Times New Roman"/>
          <w:sz w:val="24"/>
          <w:szCs w:val="24"/>
          <w:lang w:val="nb-NO"/>
        </w:rPr>
        <w:t>.</w:t>
      </w:r>
      <w:r w:rsidRPr="00E65F50">
        <w:rPr>
          <w:rFonts w:ascii="Times New Roman" w:hAnsi="Times New Roman" w:cs="Times New Roman"/>
          <w:sz w:val="24"/>
          <w:szCs w:val="24"/>
          <w:lang w:val="nb-NO"/>
        </w:rPr>
        <w:t xml:space="preserve"> </w:t>
      </w:r>
      <w:r w:rsidRPr="00E65F50">
        <w:rPr>
          <w:rFonts w:ascii="Times New Roman" w:hAnsi="Times New Roman" w:cs="Times New Roman"/>
          <w:i/>
          <w:sz w:val="24"/>
          <w:szCs w:val="24"/>
          <w:lang w:val="nb-NO"/>
        </w:rPr>
        <w:t>Traumebehandling: komplekse traumelidelser og dissosiasjon.</w:t>
      </w:r>
      <w:r w:rsidRPr="00E65F50">
        <w:rPr>
          <w:rFonts w:ascii="Times New Roman" w:hAnsi="Times New Roman" w:cs="Times New Roman"/>
          <w:sz w:val="24"/>
          <w:szCs w:val="24"/>
          <w:lang w:val="nb-NO"/>
        </w:rPr>
        <w:t xml:space="preserve"> </w:t>
      </w:r>
      <w:r w:rsidRPr="00E65F50">
        <w:rPr>
          <w:rFonts w:ascii="Times New Roman" w:hAnsi="Times New Roman" w:cs="Times New Roman"/>
          <w:sz w:val="24"/>
          <w:szCs w:val="24"/>
        </w:rPr>
        <w:t>Oslo: Universitetsforl</w:t>
      </w:r>
      <w:r w:rsidR="00B14C05" w:rsidRPr="00E65F50">
        <w:rPr>
          <w:rFonts w:ascii="Times New Roman" w:hAnsi="Times New Roman" w:cs="Times New Roman"/>
          <w:sz w:val="24"/>
          <w:szCs w:val="24"/>
        </w:rPr>
        <w:t>aget</w:t>
      </w:r>
    </w:p>
    <w:p w14:paraId="7E000000" w14:textId="7CBD30AC"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Boynton, E. (2018). Evil, </w:t>
      </w:r>
      <w:r w:rsidR="00B14C05" w:rsidRPr="00E65F50">
        <w:rPr>
          <w:rFonts w:ascii="Times New Roman" w:hAnsi="Times New Roman" w:cs="Times New Roman"/>
          <w:sz w:val="24"/>
          <w:szCs w:val="24"/>
        </w:rPr>
        <w:t>t</w:t>
      </w:r>
      <w:r w:rsidRPr="00E65F50">
        <w:rPr>
          <w:rFonts w:ascii="Times New Roman" w:hAnsi="Times New Roman" w:cs="Times New Roman"/>
          <w:sz w:val="24"/>
          <w:szCs w:val="24"/>
        </w:rPr>
        <w:t xml:space="preserve">rauma, and the </w:t>
      </w:r>
      <w:r w:rsidR="00B14C05" w:rsidRPr="00E65F50">
        <w:rPr>
          <w:rFonts w:ascii="Times New Roman" w:hAnsi="Times New Roman" w:cs="Times New Roman"/>
          <w:sz w:val="24"/>
          <w:szCs w:val="24"/>
        </w:rPr>
        <w:t>b</w:t>
      </w:r>
      <w:r w:rsidRPr="00E65F50">
        <w:rPr>
          <w:rFonts w:ascii="Times New Roman" w:hAnsi="Times New Roman" w:cs="Times New Roman"/>
          <w:sz w:val="24"/>
          <w:szCs w:val="24"/>
        </w:rPr>
        <w:t xml:space="preserve">uilding of </w:t>
      </w:r>
      <w:r w:rsidR="00B14C05" w:rsidRPr="00E65F50">
        <w:rPr>
          <w:rFonts w:ascii="Times New Roman" w:hAnsi="Times New Roman" w:cs="Times New Roman"/>
          <w:sz w:val="24"/>
          <w:szCs w:val="24"/>
        </w:rPr>
        <w:t>a</w:t>
      </w:r>
      <w:r w:rsidRPr="00E65F50">
        <w:rPr>
          <w:rFonts w:ascii="Times New Roman" w:hAnsi="Times New Roman" w:cs="Times New Roman"/>
          <w:sz w:val="24"/>
          <w:szCs w:val="24"/>
        </w:rPr>
        <w:t xml:space="preserve">bsences. I: Boynton, E. &amp; Capretto, P. (eds.) </w:t>
      </w:r>
      <w:r w:rsidRPr="00E65F50">
        <w:rPr>
          <w:rFonts w:ascii="Times New Roman" w:hAnsi="Times New Roman" w:cs="Times New Roman"/>
          <w:i/>
          <w:sz w:val="24"/>
          <w:szCs w:val="24"/>
        </w:rPr>
        <w:t xml:space="preserve">Trauma and </w:t>
      </w:r>
      <w:r w:rsidR="00B14C0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ranscendence: </w:t>
      </w:r>
      <w:r w:rsidR="00B14C0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B14C05" w:rsidRPr="00E65F50">
        <w:rPr>
          <w:rFonts w:ascii="Times New Roman" w:hAnsi="Times New Roman" w:cs="Times New Roman"/>
          <w:i/>
          <w:sz w:val="24"/>
          <w:szCs w:val="24"/>
        </w:rPr>
        <w:t>l</w:t>
      </w:r>
      <w:r w:rsidRPr="00E65F50">
        <w:rPr>
          <w:rFonts w:ascii="Times New Roman" w:hAnsi="Times New Roman" w:cs="Times New Roman"/>
          <w:i/>
          <w:sz w:val="24"/>
          <w:szCs w:val="24"/>
        </w:rPr>
        <w:t xml:space="preserve">imits of </w:t>
      </w:r>
      <w:r w:rsidR="00B14C0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heory. </w:t>
      </w:r>
      <w:r w:rsidRPr="00E65F50">
        <w:rPr>
          <w:rFonts w:ascii="Times New Roman" w:hAnsi="Times New Roman" w:cs="Times New Roman"/>
          <w:sz w:val="24"/>
          <w:szCs w:val="24"/>
        </w:rPr>
        <w:t>1 ed. New York: Fordham University Press</w:t>
      </w:r>
    </w:p>
    <w:p w14:paraId="0A40E0B7" w14:textId="26067B07"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Boynton, E. &amp; Capretto, P. (2018). </w:t>
      </w:r>
      <w:r w:rsidRPr="00E65F50">
        <w:rPr>
          <w:rFonts w:ascii="Times New Roman" w:hAnsi="Times New Roman" w:cs="Times New Roman"/>
          <w:i/>
          <w:sz w:val="24"/>
          <w:szCs w:val="24"/>
        </w:rPr>
        <w:t xml:space="preserve">Trauma and ranscendence: </w:t>
      </w:r>
      <w:r w:rsidR="00B14C0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B14C05" w:rsidRPr="00E65F50">
        <w:rPr>
          <w:rFonts w:ascii="Times New Roman" w:hAnsi="Times New Roman" w:cs="Times New Roman"/>
          <w:i/>
          <w:sz w:val="24"/>
          <w:szCs w:val="24"/>
        </w:rPr>
        <w:t>l</w:t>
      </w:r>
      <w:r w:rsidRPr="00E65F50">
        <w:rPr>
          <w:rFonts w:ascii="Times New Roman" w:hAnsi="Times New Roman" w:cs="Times New Roman"/>
          <w:i/>
          <w:sz w:val="24"/>
          <w:szCs w:val="24"/>
        </w:rPr>
        <w:t xml:space="preserve">imits of </w:t>
      </w:r>
      <w:r w:rsidR="00B14C05" w:rsidRPr="00E65F50">
        <w:rPr>
          <w:rFonts w:ascii="Times New Roman" w:hAnsi="Times New Roman" w:cs="Times New Roman"/>
          <w:i/>
          <w:sz w:val="24"/>
          <w:szCs w:val="24"/>
        </w:rPr>
        <w:t>t</w:t>
      </w:r>
      <w:r w:rsidRPr="00E65F50">
        <w:rPr>
          <w:rFonts w:ascii="Times New Roman" w:hAnsi="Times New Roman" w:cs="Times New Roman"/>
          <w:i/>
          <w:sz w:val="24"/>
          <w:szCs w:val="24"/>
        </w:rPr>
        <w:t>heory</w:t>
      </w:r>
      <w:r w:rsidR="00B14C0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Fordham University Press</w:t>
      </w:r>
    </w:p>
    <w:p w14:paraId="725A3B47" w14:textId="64EA4809"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Bækkelund, H. &amp; Berg, A. O. (2014). </w:t>
      </w:r>
      <w:r w:rsidRPr="00E65F50">
        <w:rPr>
          <w:rFonts w:ascii="Times New Roman" w:hAnsi="Times New Roman" w:cs="Times New Roman"/>
          <w:sz w:val="24"/>
          <w:szCs w:val="24"/>
          <w:lang w:val="nb-NO"/>
        </w:rPr>
        <w:t>Kartlegging og diagnostisering av traumerelaterte lidelser. I: Anstorp, T. &amp; Benum, K. (eds.)</w:t>
      </w:r>
      <w:r w:rsidR="00B14C05" w:rsidRPr="00E65F50">
        <w:rPr>
          <w:rFonts w:ascii="Times New Roman" w:hAnsi="Times New Roman" w:cs="Times New Roman"/>
          <w:sz w:val="24"/>
          <w:szCs w:val="24"/>
          <w:lang w:val="nb-NO"/>
        </w:rPr>
        <w:t>.</w:t>
      </w:r>
      <w:r w:rsidRPr="00E65F50">
        <w:rPr>
          <w:rFonts w:ascii="Times New Roman" w:hAnsi="Times New Roman" w:cs="Times New Roman"/>
          <w:sz w:val="24"/>
          <w:szCs w:val="24"/>
          <w:lang w:val="nb-NO"/>
        </w:rPr>
        <w:t xml:space="preserve"> </w:t>
      </w:r>
      <w:r w:rsidRPr="00E65F50">
        <w:rPr>
          <w:rFonts w:ascii="Times New Roman" w:hAnsi="Times New Roman" w:cs="Times New Roman"/>
          <w:i/>
          <w:sz w:val="24"/>
          <w:szCs w:val="24"/>
          <w:lang w:val="nb-NO"/>
        </w:rPr>
        <w:t>Traumebehandling: komplekse traumelidelser og dissosiasjon.</w:t>
      </w:r>
      <w:r w:rsidRPr="00E65F50">
        <w:rPr>
          <w:rFonts w:ascii="Times New Roman" w:hAnsi="Times New Roman" w:cs="Times New Roman"/>
          <w:sz w:val="24"/>
          <w:szCs w:val="24"/>
          <w:lang w:val="nb-NO"/>
        </w:rPr>
        <w:t xml:space="preserve"> </w:t>
      </w:r>
      <w:r w:rsidRPr="00E65F50">
        <w:rPr>
          <w:rFonts w:ascii="Times New Roman" w:hAnsi="Times New Roman" w:cs="Times New Roman"/>
          <w:sz w:val="24"/>
          <w:szCs w:val="24"/>
        </w:rPr>
        <w:t>Oslo: Universitetsforl</w:t>
      </w:r>
      <w:r w:rsidR="00B14C05" w:rsidRPr="00E65F50">
        <w:rPr>
          <w:rFonts w:ascii="Times New Roman" w:hAnsi="Times New Roman" w:cs="Times New Roman"/>
          <w:sz w:val="24"/>
          <w:szCs w:val="24"/>
        </w:rPr>
        <w:t>aget</w:t>
      </w:r>
    </w:p>
    <w:p w14:paraId="5CC7F2E6" w14:textId="7C7D09F5"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Caruth, C. (1995). </w:t>
      </w:r>
      <w:r w:rsidRPr="00E65F50">
        <w:rPr>
          <w:rFonts w:ascii="Times New Roman" w:hAnsi="Times New Roman" w:cs="Times New Roman"/>
          <w:i/>
          <w:sz w:val="24"/>
          <w:szCs w:val="24"/>
        </w:rPr>
        <w:t>Trauma: explorations in memory</w:t>
      </w:r>
      <w:r w:rsidR="002F7944"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Baltimore, Md: The Johns Hopkins University Press</w:t>
      </w:r>
    </w:p>
    <w:p w14:paraId="085DA7D2" w14:textId="11096248"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Cooper-White, P. (2020). Suffering, </w:t>
      </w:r>
      <w:r w:rsidR="002F7944" w:rsidRPr="00E65F50">
        <w:rPr>
          <w:rFonts w:ascii="Times New Roman" w:hAnsi="Times New Roman" w:cs="Times New Roman"/>
          <w:sz w:val="24"/>
          <w:szCs w:val="24"/>
        </w:rPr>
        <w:t>t</w:t>
      </w:r>
      <w:r w:rsidRPr="00E65F50">
        <w:rPr>
          <w:rFonts w:ascii="Times New Roman" w:hAnsi="Times New Roman" w:cs="Times New Roman"/>
          <w:sz w:val="24"/>
          <w:szCs w:val="24"/>
        </w:rPr>
        <w:t xml:space="preserve">rauma and the </w:t>
      </w:r>
      <w:r w:rsidR="002F7944" w:rsidRPr="00E65F50">
        <w:rPr>
          <w:rFonts w:ascii="Times New Roman" w:hAnsi="Times New Roman" w:cs="Times New Roman"/>
          <w:sz w:val="24"/>
          <w:szCs w:val="24"/>
        </w:rPr>
        <w:t>p</w:t>
      </w:r>
      <w:r w:rsidRPr="00E65F50">
        <w:rPr>
          <w:rFonts w:ascii="Times New Roman" w:hAnsi="Times New Roman" w:cs="Times New Roman"/>
          <w:sz w:val="24"/>
          <w:szCs w:val="24"/>
        </w:rPr>
        <w:t xml:space="preserve">ower of </w:t>
      </w:r>
      <w:r w:rsidR="002F7944" w:rsidRPr="00E65F50">
        <w:rPr>
          <w:rFonts w:ascii="Times New Roman" w:hAnsi="Times New Roman" w:cs="Times New Roman"/>
          <w:sz w:val="24"/>
          <w:szCs w:val="24"/>
        </w:rPr>
        <w:t>w</w:t>
      </w:r>
      <w:r w:rsidRPr="00E65F50">
        <w:rPr>
          <w:rFonts w:ascii="Times New Roman" w:hAnsi="Times New Roman" w:cs="Times New Roman"/>
          <w:sz w:val="24"/>
          <w:szCs w:val="24"/>
        </w:rPr>
        <w:t xml:space="preserve">itnessing. </w:t>
      </w:r>
      <w:r w:rsidRPr="00E65F50">
        <w:rPr>
          <w:rFonts w:ascii="Times New Roman" w:hAnsi="Times New Roman" w:cs="Times New Roman"/>
          <w:i/>
          <w:sz w:val="24"/>
          <w:szCs w:val="24"/>
        </w:rPr>
        <w:t>Sankt Sunniva, 1</w:t>
      </w:r>
      <w:r w:rsidRPr="00E65F50">
        <w:rPr>
          <w:rFonts w:ascii="Times New Roman" w:hAnsi="Times New Roman" w:cs="Times New Roman"/>
          <w:b/>
          <w:i/>
          <w:sz w:val="24"/>
          <w:szCs w:val="24"/>
        </w:rPr>
        <w:t>,</w:t>
      </w:r>
      <w:r w:rsidRPr="00E65F50">
        <w:rPr>
          <w:rFonts w:ascii="Times New Roman" w:hAnsi="Times New Roman" w:cs="Times New Roman"/>
          <w:sz w:val="24"/>
          <w:szCs w:val="24"/>
        </w:rPr>
        <w:t xml:space="preserve"> 6</w:t>
      </w:r>
      <w:r w:rsidR="002F7944" w:rsidRPr="00E65F50">
        <w:rPr>
          <w:rFonts w:ascii="Times New Roman" w:hAnsi="Times New Roman" w:cs="Times New Roman"/>
          <w:sz w:val="24"/>
          <w:szCs w:val="24"/>
        </w:rPr>
        <w:t>–</w:t>
      </w:r>
      <w:r w:rsidRPr="00E65F50">
        <w:rPr>
          <w:rFonts w:ascii="Times New Roman" w:hAnsi="Times New Roman" w:cs="Times New Roman"/>
          <w:sz w:val="24"/>
          <w:szCs w:val="24"/>
        </w:rPr>
        <w:t>17</w:t>
      </w:r>
    </w:p>
    <w:p w14:paraId="5BC20AA4" w14:textId="2A5A865D"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Courtois, C. A., Ford, J. D. &amp; Briere, J. (2012). </w:t>
      </w:r>
      <w:r w:rsidRPr="00E65F50">
        <w:rPr>
          <w:rFonts w:ascii="Times New Roman" w:hAnsi="Times New Roman" w:cs="Times New Roman"/>
          <w:i/>
          <w:sz w:val="24"/>
          <w:szCs w:val="24"/>
        </w:rPr>
        <w:t xml:space="preserve">Treatment of </w:t>
      </w:r>
      <w:r w:rsidR="002F7944" w:rsidRPr="00E65F50">
        <w:rPr>
          <w:rFonts w:ascii="Times New Roman" w:hAnsi="Times New Roman" w:cs="Times New Roman"/>
          <w:i/>
          <w:sz w:val="24"/>
          <w:szCs w:val="24"/>
        </w:rPr>
        <w:t>c</w:t>
      </w:r>
      <w:r w:rsidRPr="00E65F50">
        <w:rPr>
          <w:rFonts w:ascii="Times New Roman" w:hAnsi="Times New Roman" w:cs="Times New Roman"/>
          <w:i/>
          <w:sz w:val="24"/>
          <w:szCs w:val="24"/>
        </w:rPr>
        <w:t xml:space="preserve">omplex </w:t>
      </w:r>
      <w:r w:rsidR="002F7944"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rauma: </w:t>
      </w:r>
      <w:r w:rsidR="002F7944" w:rsidRPr="00E65F50">
        <w:rPr>
          <w:rFonts w:ascii="Times New Roman" w:hAnsi="Times New Roman" w:cs="Times New Roman"/>
          <w:i/>
          <w:sz w:val="24"/>
          <w:szCs w:val="24"/>
        </w:rPr>
        <w:t>a</w:t>
      </w:r>
      <w:r w:rsidRPr="00E65F50">
        <w:rPr>
          <w:rFonts w:ascii="Times New Roman" w:hAnsi="Times New Roman" w:cs="Times New Roman"/>
          <w:i/>
          <w:sz w:val="24"/>
          <w:szCs w:val="24"/>
        </w:rPr>
        <w:t xml:space="preserve"> </w:t>
      </w:r>
      <w:r w:rsidR="002F7944"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equenced, </w:t>
      </w:r>
      <w:r w:rsidR="002F7944" w:rsidRPr="00E65F50">
        <w:rPr>
          <w:rFonts w:ascii="Times New Roman" w:hAnsi="Times New Roman" w:cs="Times New Roman"/>
          <w:i/>
          <w:sz w:val="24"/>
          <w:szCs w:val="24"/>
        </w:rPr>
        <w:t>r</w:t>
      </w:r>
      <w:r w:rsidRPr="00E65F50">
        <w:rPr>
          <w:rFonts w:ascii="Times New Roman" w:hAnsi="Times New Roman" w:cs="Times New Roman"/>
          <w:i/>
          <w:sz w:val="24"/>
          <w:szCs w:val="24"/>
        </w:rPr>
        <w:t>elationship-</w:t>
      </w:r>
      <w:r w:rsidR="002F7944" w:rsidRPr="00E65F50">
        <w:rPr>
          <w:rFonts w:ascii="Times New Roman" w:hAnsi="Times New Roman" w:cs="Times New Roman"/>
          <w:i/>
          <w:sz w:val="24"/>
          <w:szCs w:val="24"/>
        </w:rPr>
        <w:t>b</w:t>
      </w:r>
      <w:r w:rsidRPr="00E65F50">
        <w:rPr>
          <w:rFonts w:ascii="Times New Roman" w:hAnsi="Times New Roman" w:cs="Times New Roman"/>
          <w:i/>
          <w:sz w:val="24"/>
          <w:szCs w:val="24"/>
        </w:rPr>
        <w:t xml:space="preserve">ased </w:t>
      </w:r>
      <w:r w:rsidR="002F7944" w:rsidRPr="00E65F50">
        <w:rPr>
          <w:rFonts w:ascii="Times New Roman" w:hAnsi="Times New Roman" w:cs="Times New Roman"/>
          <w:i/>
          <w:sz w:val="24"/>
          <w:szCs w:val="24"/>
        </w:rPr>
        <w:t>a</w:t>
      </w:r>
      <w:r w:rsidRPr="00E65F50">
        <w:rPr>
          <w:rFonts w:ascii="Times New Roman" w:hAnsi="Times New Roman" w:cs="Times New Roman"/>
          <w:i/>
          <w:sz w:val="24"/>
          <w:szCs w:val="24"/>
        </w:rPr>
        <w:t>pproach</w:t>
      </w:r>
      <w:r w:rsidR="002F7944"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Guilford Publications</w:t>
      </w:r>
    </w:p>
    <w:p w14:paraId="4A069D60" w14:textId="7A402FCA"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Deyoung, P. A. (2015). </w:t>
      </w:r>
      <w:r w:rsidRPr="00E65F50">
        <w:rPr>
          <w:rFonts w:ascii="Times New Roman" w:hAnsi="Times New Roman" w:cs="Times New Roman"/>
          <w:i/>
          <w:sz w:val="24"/>
          <w:szCs w:val="24"/>
        </w:rPr>
        <w:t>Relational psychotherapy: a primer</w:t>
      </w:r>
      <w:r w:rsidR="00FD4FA1"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Routledge/Taylor &amp; Francis Group</w:t>
      </w:r>
    </w:p>
    <w:p w14:paraId="3E4D1B41" w14:textId="05C779FD"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Di Nicola, V. (2018). Two </w:t>
      </w:r>
      <w:r w:rsidR="00FD4FA1" w:rsidRPr="00E65F50">
        <w:rPr>
          <w:rFonts w:ascii="Times New Roman" w:hAnsi="Times New Roman" w:cs="Times New Roman"/>
          <w:sz w:val="24"/>
          <w:szCs w:val="24"/>
        </w:rPr>
        <w:t>t</w:t>
      </w:r>
      <w:r w:rsidRPr="00E65F50">
        <w:rPr>
          <w:rFonts w:ascii="Times New Roman" w:hAnsi="Times New Roman" w:cs="Times New Roman"/>
          <w:sz w:val="24"/>
          <w:szCs w:val="24"/>
        </w:rPr>
        <w:t xml:space="preserve">rauma </w:t>
      </w:r>
      <w:r w:rsidR="00FD4FA1" w:rsidRPr="00E65F50">
        <w:rPr>
          <w:rFonts w:ascii="Times New Roman" w:hAnsi="Times New Roman" w:cs="Times New Roman"/>
          <w:sz w:val="24"/>
          <w:szCs w:val="24"/>
        </w:rPr>
        <w:t>c</w:t>
      </w:r>
      <w:r w:rsidRPr="00E65F50">
        <w:rPr>
          <w:rFonts w:ascii="Times New Roman" w:hAnsi="Times New Roman" w:cs="Times New Roman"/>
          <w:sz w:val="24"/>
          <w:szCs w:val="24"/>
        </w:rPr>
        <w:t xml:space="preserve">ommunities: </w:t>
      </w:r>
      <w:r w:rsidR="00FD4FA1" w:rsidRPr="00E65F50">
        <w:rPr>
          <w:rFonts w:ascii="Times New Roman" w:hAnsi="Times New Roman" w:cs="Times New Roman"/>
          <w:sz w:val="24"/>
          <w:szCs w:val="24"/>
        </w:rPr>
        <w:t>a</w:t>
      </w:r>
      <w:r w:rsidRPr="00E65F50">
        <w:rPr>
          <w:rFonts w:ascii="Times New Roman" w:hAnsi="Times New Roman" w:cs="Times New Roman"/>
          <w:sz w:val="24"/>
          <w:szCs w:val="24"/>
        </w:rPr>
        <w:t xml:space="preserve"> </w:t>
      </w:r>
      <w:r w:rsidR="00FD4FA1" w:rsidRPr="00E65F50">
        <w:rPr>
          <w:rFonts w:ascii="Times New Roman" w:hAnsi="Times New Roman" w:cs="Times New Roman"/>
          <w:sz w:val="24"/>
          <w:szCs w:val="24"/>
        </w:rPr>
        <w:t>p</w:t>
      </w:r>
      <w:r w:rsidRPr="00E65F50">
        <w:rPr>
          <w:rFonts w:ascii="Times New Roman" w:hAnsi="Times New Roman" w:cs="Times New Roman"/>
          <w:sz w:val="24"/>
          <w:szCs w:val="24"/>
        </w:rPr>
        <w:t xml:space="preserve">hilosophical </w:t>
      </w:r>
      <w:r w:rsidR="00FD4FA1" w:rsidRPr="00E65F50">
        <w:rPr>
          <w:rFonts w:ascii="Times New Roman" w:hAnsi="Times New Roman" w:cs="Times New Roman"/>
          <w:sz w:val="24"/>
          <w:szCs w:val="24"/>
        </w:rPr>
        <w:t>a</w:t>
      </w:r>
      <w:r w:rsidRPr="00E65F50">
        <w:rPr>
          <w:rFonts w:ascii="Times New Roman" w:hAnsi="Times New Roman" w:cs="Times New Roman"/>
          <w:sz w:val="24"/>
          <w:szCs w:val="24"/>
        </w:rPr>
        <w:t xml:space="preserve">rchaeology of </w:t>
      </w:r>
      <w:r w:rsidR="00FD4FA1" w:rsidRPr="00E65F50">
        <w:rPr>
          <w:rFonts w:ascii="Times New Roman" w:hAnsi="Times New Roman" w:cs="Times New Roman"/>
          <w:sz w:val="24"/>
          <w:szCs w:val="24"/>
        </w:rPr>
        <w:t>c</w:t>
      </w:r>
      <w:r w:rsidRPr="00E65F50">
        <w:rPr>
          <w:rFonts w:ascii="Times New Roman" w:hAnsi="Times New Roman" w:cs="Times New Roman"/>
          <w:sz w:val="24"/>
          <w:szCs w:val="24"/>
        </w:rPr>
        <w:t xml:space="preserve">ultural and </w:t>
      </w:r>
      <w:r w:rsidR="00FD4FA1" w:rsidRPr="00E65F50">
        <w:rPr>
          <w:rFonts w:ascii="Times New Roman" w:hAnsi="Times New Roman" w:cs="Times New Roman"/>
          <w:sz w:val="24"/>
          <w:szCs w:val="24"/>
        </w:rPr>
        <w:t>c</w:t>
      </w:r>
      <w:r w:rsidRPr="00E65F50">
        <w:rPr>
          <w:rFonts w:ascii="Times New Roman" w:hAnsi="Times New Roman" w:cs="Times New Roman"/>
          <w:sz w:val="24"/>
          <w:szCs w:val="24"/>
        </w:rPr>
        <w:t xml:space="preserve">linical </w:t>
      </w:r>
      <w:r w:rsidR="00FD4FA1" w:rsidRPr="00E65F50">
        <w:rPr>
          <w:rFonts w:ascii="Times New Roman" w:hAnsi="Times New Roman" w:cs="Times New Roman"/>
          <w:sz w:val="24"/>
          <w:szCs w:val="24"/>
        </w:rPr>
        <w:t>t</w:t>
      </w:r>
      <w:r w:rsidRPr="00E65F50">
        <w:rPr>
          <w:rFonts w:ascii="Times New Roman" w:hAnsi="Times New Roman" w:cs="Times New Roman"/>
          <w:sz w:val="24"/>
          <w:szCs w:val="24"/>
        </w:rPr>
        <w:t xml:space="preserve">rauma </w:t>
      </w:r>
      <w:r w:rsidR="00FD4FA1" w:rsidRPr="00E65F50">
        <w:rPr>
          <w:rFonts w:ascii="Times New Roman" w:hAnsi="Times New Roman" w:cs="Times New Roman"/>
          <w:sz w:val="24"/>
          <w:szCs w:val="24"/>
        </w:rPr>
        <w:t>t</w:t>
      </w:r>
      <w:r w:rsidRPr="00E65F50">
        <w:rPr>
          <w:rFonts w:ascii="Times New Roman" w:hAnsi="Times New Roman" w:cs="Times New Roman"/>
          <w:sz w:val="24"/>
          <w:szCs w:val="24"/>
        </w:rPr>
        <w:t>heories. I: Boynton, E. &amp; Capretto, P. (eds.)</w:t>
      </w:r>
      <w:r w:rsidR="00FD4FA1"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Pr="00E65F50">
        <w:rPr>
          <w:rFonts w:ascii="Times New Roman" w:hAnsi="Times New Roman" w:cs="Times New Roman"/>
          <w:i/>
          <w:sz w:val="24"/>
          <w:szCs w:val="24"/>
        </w:rPr>
        <w:t xml:space="preserve">Trauma and </w:t>
      </w:r>
      <w:r w:rsidR="00FD4FA1" w:rsidRPr="00E65F50">
        <w:rPr>
          <w:rFonts w:ascii="Times New Roman" w:hAnsi="Times New Roman" w:cs="Times New Roman"/>
          <w:i/>
          <w:sz w:val="24"/>
          <w:szCs w:val="24"/>
        </w:rPr>
        <w:lastRenderedPageBreak/>
        <w:t>t</w:t>
      </w:r>
      <w:r w:rsidRPr="00E65F50">
        <w:rPr>
          <w:rFonts w:ascii="Times New Roman" w:hAnsi="Times New Roman" w:cs="Times New Roman"/>
          <w:i/>
          <w:sz w:val="24"/>
          <w:szCs w:val="24"/>
        </w:rPr>
        <w:t xml:space="preserve">ranscendence: </w:t>
      </w:r>
      <w:r w:rsidR="00FD4FA1"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FD4FA1" w:rsidRPr="00E65F50">
        <w:rPr>
          <w:rFonts w:ascii="Times New Roman" w:hAnsi="Times New Roman" w:cs="Times New Roman"/>
          <w:i/>
          <w:sz w:val="24"/>
          <w:szCs w:val="24"/>
        </w:rPr>
        <w:t>l</w:t>
      </w:r>
      <w:r w:rsidRPr="00E65F50">
        <w:rPr>
          <w:rFonts w:ascii="Times New Roman" w:hAnsi="Times New Roman" w:cs="Times New Roman"/>
          <w:i/>
          <w:sz w:val="24"/>
          <w:szCs w:val="24"/>
        </w:rPr>
        <w:t>imits of</w:t>
      </w:r>
      <w:r w:rsidR="00FD4FA1" w:rsidRPr="00E65F50">
        <w:rPr>
          <w:rFonts w:ascii="Times New Roman" w:hAnsi="Times New Roman" w:cs="Times New Roman"/>
          <w:i/>
          <w:sz w:val="24"/>
          <w:szCs w:val="24"/>
        </w:rPr>
        <w:t xml:space="preserve"> t</w:t>
      </w:r>
      <w:r w:rsidRPr="00E65F50">
        <w:rPr>
          <w:rFonts w:ascii="Times New Roman" w:hAnsi="Times New Roman" w:cs="Times New Roman"/>
          <w:i/>
          <w:sz w:val="24"/>
          <w:szCs w:val="24"/>
        </w:rPr>
        <w:t xml:space="preserve">heory. </w:t>
      </w:r>
      <w:r w:rsidRPr="00E65F50">
        <w:rPr>
          <w:rFonts w:ascii="Times New Roman" w:hAnsi="Times New Roman" w:cs="Times New Roman"/>
          <w:sz w:val="24"/>
          <w:szCs w:val="24"/>
        </w:rPr>
        <w:t>1 ed. New York: Fordham University Press</w:t>
      </w:r>
    </w:p>
    <w:p w14:paraId="0AB235C7" w14:textId="12D707A0"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Edland, E. E. (2020). </w:t>
      </w:r>
      <w:r w:rsidRPr="00E65F50">
        <w:rPr>
          <w:rFonts w:ascii="Times New Roman" w:hAnsi="Times New Roman" w:cs="Times New Roman"/>
          <w:i/>
          <w:sz w:val="24"/>
          <w:szCs w:val="24"/>
        </w:rPr>
        <w:t>"Towards another self story": religion, self and transformation in VITA patients.</w:t>
      </w:r>
      <w:r w:rsidRPr="00E65F50">
        <w:rPr>
          <w:rFonts w:ascii="Times New Roman" w:hAnsi="Times New Roman" w:cs="Times New Roman"/>
          <w:sz w:val="24"/>
          <w:szCs w:val="24"/>
        </w:rPr>
        <w:t xml:space="preserve"> MF Norwegian School of Theology, Religion and Society / MF vitenskapelig høyskole</w:t>
      </w:r>
    </w:p>
    <w:p w14:paraId="16B264A6" w14:textId="0591A1CC" w:rsidR="007417DF" w:rsidRPr="00E65F50" w:rsidRDefault="007417DF" w:rsidP="007417DF">
      <w:pPr>
        <w:pStyle w:val="EndNoteBibliography"/>
        <w:spacing w:after="0"/>
        <w:ind w:left="720" w:hanging="720"/>
        <w:rPr>
          <w:rFonts w:ascii="Times New Roman" w:hAnsi="Times New Roman" w:cs="Times New Roman"/>
          <w:sz w:val="24"/>
          <w:szCs w:val="24"/>
          <w:lang w:val="sv-SE"/>
        </w:rPr>
      </w:pPr>
      <w:r w:rsidRPr="00E65F50">
        <w:rPr>
          <w:rFonts w:ascii="Times New Roman" w:hAnsi="Times New Roman" w:cs="Times New Roman"/>
          <w:sz w:val="24"/>
          <w:szCs w:val="24"/>
          <w:lang w:val="nb-NO"/>
        </w:rPr>
        <w:t xml:space="preserve">Farstad, M. (2016). </w:t>
      </w:r>
      <w:r w:rsidRPr="00E65F50">
        <w:rPr>
          <w:rFonts w:ascii="Times New Roman" w:hAnsi="Times New Roman" w:cs="Times New Roman"/>
          <w:i/>
          <w:sz w:val="24"/>
          <w:szCs w:val="24"/>
          <w:lang w:val="nb-NO"/>
        </w:rPr>
        <w:t>Skam: eksistens, relasjon, profesjon</w:t>
      </w:r>
      <w:r w:rsidR="00FD4FA1"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lang w:val="sv-SE"/>
        </w:rPr>
        <w:t>Oslo: Cappelen Damm akademisk</w:t>
      </w:r>
    </w:p>
    <w:p w14:paraId="2ED24675" w14:textId="680029A7"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sv-SE"/>
        </w:rPr>
        <w:t xml:space="preserve">Fonagy, P. (2002). </w:t>
      </w:r>
      <w:r w:rsidRPr="00E65F50">
        <w:rPr>
          <w:rFonts w:ascii="Times New Roman" w:hAnsi="Times New Roman" w:cs="Times New Roman"/>
          <w:i/>
          <w:sz w:val="24"/>
          <w:szCs w:val="24"/>
        </w:rPr>
        <w:t>Affect regulation, mentalization, and the development of the self</w:t>
      </w:r>
      <w:r w:rsidR="00FD4FA1"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lang w:val="nb-NO"/>
        </w:rPr>
        <w:t>New York: Other Press</w:t>
      </w:r>
    </w:p>
    <w:p w14:paraId="305D09D3" w14:textId="1A7ECE33"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 xml:space="preserve">Grevbo, T. J. S. (2018). </w:t>
      </w:r>
      <w:r w:rsidRPr="00E65F50">
        <w:rPr>
          <w:rFonts w:ascii="Times New Roman" w:hAnsi="Times New Roman" w:cs="Times New Roman"/>
          <w:i/>
          <w:sz w:val="24"/>
          <w:szCs w:val="24"/>
          <w:lang w:val="nb-NO"/>
        </w:rPr>
        <w:t>Sjelesorg i teori og praksis: en lærebok og håndbok med mange perspektiver</w:t>
      </w:r>
      <w:r w:rsidR="00FD4FA1"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rPr>
        <w:t>Oslo: Luther</w:t>
      </w:r>
    </w:p>
    <w:p w14:paraId="35497C9E" w14:textId="2EBD30CA"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Hart, O. V. D., Nijenhuis, E. R. S. &amp; Steele, K. (2006). </w:t>
      </w:r>
      <w:r w:rsidRPr="00E65F50">
        <w:rPr>
          <w:rFonts w:ascii="Times New Roman" w:hAnsi="Times New Roman" w:cs="Times New Roman"/>
          <w:i/>
          <w:sz w:val="24"/>
          <w:szCs w:val="24"/>
        </w:rPr>
        <w:t>The haunted self: structural dissociation and the treatment of chronic traumatization</w:t>
      </w:r>
      <w:r w:rsidR="00FD4FA1"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Norton</w:t>
      </w:r>
    </w:p>
    <w:p w14:paraId="7A64CDB7" w14:textId="0BE1D716"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Heidegger, M. (1962). </w:t>
      </w:r>
      <w:r w:rsidRPr="00E65F50">
        <w:rPr>
          <w:rFonts w:ascii="Times New Roman" w:hAnsi="Times New Roman" w:cs="Times New Roman"/>
          <w:i/>
          <w:sz w:val="24"/>
          <w:szCs w:val="24"/>
        </w:rPr>
        <w:t>Being and time</w:t>
      </w:r>
      <w:r w:rsidR="00FD4FA1"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Oxford: Basil Blackwell</w:t>
      </w:r>
    </w:p>
    <w:p w14:paraId="044CECE5" w14:textId="653BE506"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nb-NO"/>
        </w:rPr>
        <w:t xml:space="preserve">Henriksen, J.-O. (2007). </w:t>
      </w:r>
      <w:r w:rsidRPr="00E65F50">
        <w:rPr>
          <w:rFonts w:ascii="Times New Roman" w:hAnsi="Times New Roman" w:cs="Times New Roman"/>
          <w:i/>
          <w:sz w:val="24"/>
          <w:szCs w:val="24"/>
          <w:lang w:val="nb-NO"/>
        </w:rPr>
        <w:t>Teologi i dag: samvittighet og selvkritikk</w:t>
      </w:r>
      <w:r w:rsidR="00FD4FA1"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lang w:val="nb-NO"/>
        </w:rPr>
        <w:t>Bergen: Fagbokforl</w:t>
      </w:r>
      <w:r w:rsidR="00FD4FA1" w:rsidRPr="00E65F50">
        <w:rPr>
          <w:rFonts w:ascii="Times New Roman" w:hAnsi="Times New Roman" w:cs="Times New Roman"/>
          <w:sz w:val="24"/>
          <w:szCs w:val="24"/>
          <w:lang w:val="nb-NO"/>
        </w:rPr>
        <w:t>aget</w:t>
      </w:r>
    </w:p>
    <w:p w14:paraId="31F04EC3" w14:textId="559774E4"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nb-NO"/>
        </w:rPr>
        <w:t xml:space="preserve">Henriksen, J.-O. (2013). </w:t>
      </w:r>
      <w:r w:rsidRPr="00E65F50">
        <w:rPr>
          <w:rFonts w:ascii="Times New Roman" w:hAnsi="Times New Roman" w:cs="Times New Roman"/>
          <w:i/>
          <w:sz w:val="24"/>
          <w:szCs w:val="24"/>
          <w:lang w:val="nb-NO"/>
        </w:rPr>
        <w:t>Relating God and the self: dynamic interplay</w:t>
      </w:r>
      <w:r w:rsidR="00FD4FA1"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lang w:val="nb-NO"/>
        </w:rPr>
        <w:t>Farnham: Ashgate</w:t>
      </w:r>
    </w:p>
    <w:p w14:paraId="09A96986" w14:textId="0A37277D"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nb-NO"/>
        </w:rPr>
        <w:t xml:space="preserve">Henriksen, J.-O. (2019). </w:t>
      </w:r>
      <w:r w:rsidRPr="00E65F50">
        <w:rPr>
          <w:rFonts w:ascii="Times New Roman" w:hAnsi="Times New Roman" w:cs="Times New Roman"/>
          <w:i/>
          <w:sz w:val="24"/>
          <w:szCs w:val="24"/>
        </w:rPr>
        <w:t>Christianity as distinct practices: a complicated relationship</w:t>
      </w:r>
      <w:r w:rsidR="00FD4FA1"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lang w:val="nb-NO"/>
        </w:rPr>
        <w:t>London: T&amp;T Clark</w:t>
      </w:r>
      <w:r w:rsidR="000615ED" w:rsidRPr="00E65F50">
        <w:rPr>
          <w:rFonts w:ascii="Times New Roman" w:hAnsi="Times New Roman" w:cs="Times New Roman"/>
          <w:sz w:val="24"/>
          <w:szCs w:val="24"/>
          <w:lang w:val="nb-NO"/>
        </w:rPr>
        <w:t xml:space="preserve"> </w:t>
      </w:r>
    </w:p>
    <w:p w14:paraId="1D07A659" w14:textId="760F0ABF"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nb-NO"/>
        </w:rPr>
        <w:t xml:space="preserve">Henriksen, J.-O. (2021). Sjelesorgens normativitet. </w:t>
      </w:r>
      <w:r w:rsidRPr="00E65F50">
        <w:rPr>
          <w:rFonts w:ascii="Times New Roman" w:hAnsi="Times New Roman" w:cs="Times New Roman"/>
          <w:i/>
          <w:sz w:val="24"/>
          <w:szCs w:val="24"/>
          <w:lang w:val="nb-NO"/>
        </w:rPr>
        <w:t>Tidsskrift for sjelesorg, 41</w:t>
      </w:r>
      <w:r w:rsidRPr="00E65F50">
        <w:rPr>
          <w:rFonts w:ascii="Times New Roman" w:hAnsi="Times New Roman" w:cs="Times New Roman"/>
          <w:b/>
          <w:i/>
          <w:sz w:val="24"/>
          <w:szCs w:val="24"/>
          <w:lang w:val="nb-NO"/>
        </w:rPr>
        <w:t>,</w:t>
      </w:r>
      <w:r w:rsidRPr="00E65F50">
        <w:rPr>
          <w:rFonts w:ascii="Times New Roman" w:hAnsi="Times New Roman" w:cs="Times New Roman"/>
          <w:sz w:val="24"/>
          <w:szCs w:val="24"/>
          <w:lang w:val="nb-NO"/>
        </w:rPr>
        <w:t xml:space="preserve"> 158</w:t>
      </w:r>
      <w:r w:rsidR="000615ED" w:rsidRPr="00E65F50">
        <w:rPr>
          <w:rFonts w:ascii="Times New Roman" w:hAnsi="Times New Roman" w:cs="Times New Roman"/>
          <w:sz w:val="24"/>
          <w:szCs w:val="24"/>
          <w:lang w:val="nb-NO"/>
        </w:rPr>
        <w:t>–</w:t>
      </w:r>
      <w:r w:rsidRPr="00E65F50">
        <w:rPr>
          <w:rFonts w:ascii="Times New Roman" w:hAnsi="Times New Roman" w:cs="Times New Roman"/>
          <w:sz w:val="24"/>
          <w:szCs w:val="24"/>
          <w:lang w:val="nb-NO"/>
        </w:rPr>
        <w:t>173</w:t>
      </w:r>
    </w:p>
    <w:p w14:paraId="1F662542" w14:textId="51CF9C0A"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Herman, J. L. (1992). </w:t>
      </w:r>
      <w:r w:rsidRPr="00E65F50">
        <w:rPr>
          <w:rFonts w:ascii="Times New Roman" w:hAnsi="Times New Roman" w:cs="Times New Roman"/>
          <w:i/>
          <w:sz w:val="24"/>
          <w:szCs w:val="24"/>
        </w:rPr>
        <w:t xml:space="preserve">Trauma and recovery: the aftermath of violence </w:t>
      </w:r>
      <w:r w:rsidR="000615ED"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from domestic abuse to political terror</w:t>
      </w:r>
      <w:r w:rsidR="000615ED"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Basic Books</w:t>
      </w:r>
    </w:p>
    <w:p w14:paraId="04A78600" w14:textId="4A1113EF"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Herman, J. L. (2011). Posttraumatic </w:t>
      </w:r>
      <w:r w:rsidR="000615ED" w:rsidRPr="00E65F50">
        <w:rPr>
          <w:rFonts w:ascii="Times New Roman" w:hAnsi="Times New Roman" w:cs="Times New Roman"/>
          <w:sz w:val="24"/>
          <w:szCs w:val="24"/>
        </w:rPr>
        <w:t>s</w:t>
      </w:r>
      <w:r w:rsidRPr="00E65F50">
        <w:rPr>
          <w:rFonts w:ascii="Times New Roman" w:hAnsi="Times New Roman" w:cs="Times New Roman"/>
          <w:sz w:val="24"/>
          <w:szCs w:val="24"/>
        </w:rPr>
        <w:t xml:space="preserve">tress </w:t>
      </w:r>
      <w:r w:rsidR="000615ED" w:rsidRPr="00E65F50">
        <w:rPr>
          <w:rFonts w:ascii="Times New Roman" w:hAnsi="Times New Roman" w:cs="Times New Roman"/>
          <w:sz w:val="24"/>
          <w:szCs w:val="24"/>
        </w:rPr>
        <w:t>d</w:t>
      </w:r>
      <w:r w:rsidRPr="00E65F50">
        <w:rPr>
          <w:rFonts w:ascii="Times New Roman" w:hAnsi="Times New Roman" w:cs="Times New Roman"/>
          <w:sz w:val="24"/>
          <w:szCs w:val="24"/>
        </w:rPr>
        <w:t xml:space="preserve">isorder as a </w:t>
      </w:r>
      <w:r w:rsidR="000615ED" w:rsidRPr="00E65F50">
        <w:rPr>
          <w:rFonts w:ascii="Times New Roman" w:hAnsi="Times New Roman" w:cs="Times New Roman"/>
          <w:sz w:val="24"/>
          <w:szCs w:val="24"/>
        </w:rPr>
        <w:t>s</w:t>
      </w:r>
      <w:r w:rsidRPr="00E65F50">
        <w:rPr>
          <w:rFonts w:ascii="Times New Roman" w:hAnsi="Times New Roman" w:cs="Times New Roman"/>
          <w:sz w:val="24"/>
          <w:szCs w:val="24"/>
        </w:rPr>
        <w:t xml:space="preserve">hame </w:t>
      </w:r>
      <w:r w:rsidR="000615ED" w:rsidRPr="00E65F50">
        <w:rPr>
          <w:rFonts w:ascii="Times New Roman" w:hAnsi="Times New Roman" w:cs="Times New Roman"/>
          <w:sz w:val="24"/>
          <w:szCs w:val="24"/>
        </w:rPr>
        <w:t>d</w:t>
      </w:r>
      <w:r w:rsidRPr="00E65F50">
        <w:rPr>
          <w:rFonts w:ascii="Times New Roman" w:hAnsi="Times New Roman" w:cs="Times New Roman"/>
          <w:sz w:val="24"/>
          <w:szCs w:val="24"/>
        </w:rPr>
        <w:t>isorder. I: Dearing, R. L. &amp; Tangney, J. P. (eds.)</w:t>
      </w:r>
      <w:r w:rsidR="000615ED"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Pr="00E65F50">
        <w:rPr>
          <w:rFonts w:ascii="Times New Roman" w:hAnsi="Times New Roman" w:cs="Times New Roman"/>
          <w:i/>
          <w:sz w:val="24"/>
          <w:szCs w:val="24"/>
        </w:rPr>
        <w:t xml:space="preserve">Shame in the therapy hour. </w:t>
      </w:r>
      <w:r w:rsidR="000615ED" w:rsidRPr="00E65F50">
        <w:rPr>
          <w:rFonts w:ascii="Times New Roman" w:hAnsi="Times New Roman" w:cs="Times New Roman"/>
          <w:sz w:val="24"/>
          <w:szCs w:val="24"/>
        </w:rPr>
        <w:t>1</w:t>
      </w:r>
      <w:r w:rsidRPr="00E65F50">
        <w:rPr>
          <w:rFonts w:ascii="Times New Roman" w:hAnsi="Times New Roman" w:cs="Times New Roman"/>
          <w:sz w:val="24"/>
          <w:szCs w:val="24"/>
        </w:rPr>
        <w:t xml:space="preserve"> ed. Washington, District of Columbia: American Psychological Association</w:t>
      </w:r>
    </w:p>
    <w:p w14:paraId="3E994CDB" w14:textId="5F86C8DF"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Hunsinger, D. </w:t>
      </w:r>
      <w:r w:rsidR="000615ED" w:rsidRPr="00E65F50">
        <w:rPr>
          <w:rFonts w:ascii="Times New Roman" w:hAnsi="Times New Roman" w:cs="Times New Roman"/>
          <w:sz w:val="24"/>
          <w:szCs w:val="24"/>
        </w:rPr>
        <w:t>v</w:t>
      </w:r>
      <w:r w:rsidRPr="00E65F50">
        <w:rPr>
          <w:rFonts w:ascii="Times New Roman" w:hAnsi="Times New Roman" w:cs="Times New Roman"/>
          <w:sz w:val="24"/>
          <w:szCs w:val="24"/>
        </w:rPr>
        <w:t>. D. (2015). Bearing the unbearable</w:t>
      </w:r>
      <w:r w:rsidR="000615ED" w:rsidRPr="00E65F50">
        <w:rPr>
          <w:rFonts w:ascii="Times New Roman" w:hAnsi="Times New Roman" w:cs="Times New Roman"/>
          <w:sz w:val="24"/>
          <w:szCs w:val="24"/>
        </w:rPr>
        <w:t>:</w:t>
      </w:r>
      <w:r w:rsidRPr="00E65F50">
        <w:rPr>
          <w:rFonts w:ascii="Times New Roman" w:hAnsi="Times New Roman" w:cs="Times New Roman"/>
          <w:sz w:val="24"/>
          <w:szCs w:val="24"/>
        </w:rPr>
        <w:t xml:space="preserve"> trauma, gospel, and pastoral care. Grand Rapids, Michigan</w:t>
      </w:r>
      <w:r w:rsidR="000615ED" w:rsidRPr="00E65F50">
        <w:rPr>
          <w:rFonts w:ascii="Times New Roman" w:hAnsi="Times New Roman" w:cs="Times New Roman"/>
          <w:sz w:val="24"/>
          <w:szCs w:val="24"/>
        </w:rPr>
        <w:t>: William</w:t>
      </w:r>
      <w:r w:rsidRPr="00E65F50">
        <w:rPr>
          <w:rFonts w:ascii="Times New Roman" w:hAnsi="Times New Roman" w:cs="Times New Roman"/>
          <w:sz w:val="24"/>
          <w:szCs w:val="24"/>
        </w:rPr>
        <w:t xml:space="preserve"> B. Eerdmans Publishing Company</w:t>
      </w:r>
    </w:p>
    <w:p w14:paraId="35A30177" w14:textId="13A357F7" w:rsidR="00C35F89" w:rsidRPr="00E65F50" w:rsidRDefault="007417DF" w:rsidP="007417DF">
      <w:pPr>
        <w:pStyle w:val="EndNoteBibliography"/>
        <w:spacing w:after="0"/>
        <w:ind w:left="720" w:hanging="720"/>
        <w:rPr>
          <w:rFonts w:ascii="Times New Roman" w:hAnsi="Times New Roman" w:cs="Times New Roman"/>
          <w:sz w:val="24"/>
          <w:szCs w:val="24"/>
          <w:lang w:val="nb-NO"/>
          <w:rPrChange w:id="168" w:author="Einar Eidsaa Edland" w:date="2022-10-26T11:42:00Z">
            <w:rPr>
              <w:rFonts w:ascii="Times New Roman" w:hAnsi="Times New Roman" w:cs="Times New Roman"/>
              <w:sz w:val="24"/>
              <w:szCs w:val="24"/>
            </w:rPr>
          </w:rPrChange>
        </w:rPr>
      </w:pPr>
      <w:r w:rsidRPr="00E65F50">
        <w:rPr>
          <w:rFonts w:ascii="Times New Roman" w:hAnsi="Times New Roman" w:cs="Times New Roman"/>
          <w:sz w:val="24"/>
          <w:szCs w:val="24"/>
        </w:rPr>
        <w:t xml:space="preserve">Jones, S. (2019). </w:t>
      </w:r>
      <w:r w:rsidRPr="00E65F50">
        <w:rPr>
          <w:rFonts w:ascii="Times New Roman" w:hAnsi="Times New Roman" w:cs="Times New Roman"/>
          <w:i/>
          <w:sz w:val="24"/>
          <w:szCs w:val="24"/>
        </w:rPr>
        <w:t>Trauma and grace: theology in a ruptured world</w:t>
      </w:r>
      <w:r w:rsidR="000615ED"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lang w:val="nb-NO"/>
          <w:rPrChange w:id="169" w:author="Einar Eidsaa Edland" w:date="2022-10-26T11:42:00Z">
            <w:rPr>
              <w:rFonts w:ascii="Times New Roman" w:hAnsi="Times New Roman" w:cs="Times New Roman"/>
              <w:sz w:val="24"/>
              <w:szCs w:val="24"/>
            </w:rPr>
          </w:rPrChange>
        </w:rPr>
        <w:t>Louisville, KY: Westminster John Knox</w:t>
      </w:r>
    </w:p>
    <w:p w14:paraId="33BD5BAF" w14:textId="196A91FD" w:rsidR="00C35F89" w:rsidRPr="00E65F50" w:rsidRDefault="00C35F89" w:rsidP="00C35F89">
      <w:pPr>
        <w:pStyle w:val="EndNoteBibliography"/>
        <w:ind w:left="720" w:hanging="720"/>
        <w:rPr>
          <w:rFonts w:ascii="Times New Roman" w:hAnsi="Times New Roman" w:cs="Times New Roman"/>
          <w:sz w:val="24"/>
          <w:szCs w:val="24"/>
          <w:lang w:val="nb-NO"/>
        </w:rPr>
      </w:pPr>
      <w:r w:rsidRPr="00E65F50">
        <w:rPr>
          <w:rFonts w:ascii="Times New Roman" w:hAnsi="Times New Roman" w:cs="Times New Roman"/>
          <w:sz w:val="24"/>
          <w:szCs w:val="24"/>
          <w:lang w:val="nb-NO"/>
          <w:rPrChange w:id="170" w:author="Einar Eidsaa Edland" w:date="2022-10-26T11:42:00Z">
            <w:rPr>
              <w:rFonts w:ascii="Times New Roman" w:hAnsi="Times New Roman" w:cs="Times New Roman"/>
              <w:sz w:val="24"/>
              <w:szCs w:val="24"/>
            </w:rPr>
          </w:rPrChange>
        </w:rPr>
        <w:t>Leenderts, T.</w:t>
      </w:r>
      <w:r w:rsidR="004A34B1" w:rsidRPr="00E65F50">
        <w:rPr>
          <w:rFonts w:ascii="Times New Roman" w:hAnsi="Times New Roman" w:cs="Times New Roman"/>
          <w:sz w:val="24"/>
          <w:szCs w:val="24"/>
          <w:lang w:val="nb-NO"/>
          <w:rPrChange w:id="171" w:author="Einar Eidsaa Edland" w:date="2022-10-26T11:42:00Z">
            <w:rPr>
              <w:rFonts w:ascii="Times New Roman" w:hAnsi="Times New Roman" w:cs="Times New Roman"/>
              <w:sz w:val="24"/>
              <w:szCs w:val="24"/>
            </w:rPr>
          </w:rPrChange>
        </w:rPr>
        <w:t xml:space="preserve"> A.</w:t>
      </w:r>
      <w:r w:rsidRPr="00E65F50">
        <w:rPr>
          <w:rFonts w:ascii="Times New Roman" w:hAnsi="Times New Roman" w:cs="Times New Roman"/>
          <w:sz w:val="24"/>
          <w:szCs w:val="24"/>
          <w:lang w:val="nb-NO"/>
          <w:rPrChange w:id="172" w:author="Einar Eidsaa Edland" w:date="2022-10-26T11:42:00Z">
            <w:rPr>
              <w:rFonts w:ascii="Times New Roman" w:hAnsi="Times New Roman" w:cs="Times New Roman"/>
              <w:sz w:val="24"/>
              <w:szCs w:val="24"/>
            </w:rPr>
          </w:rPrChange>
        </w:rPr>
        <w:t xml:space="preserve"> (2020). Lidelse og kristendom. I: Austad, A., Borge, L., Leenderts, T. A., Stifoss-Hanssen, H. &amp; Thomassen, M. (eds.). </w:t>
      </w:r>
      <w:r w:rsidRPr="00E65F50">
        <w:rPr>
          <w:rFonts w:ascii="Times New Roman" w:hAnsi="Times New Roman" w:cs="Times New Roman"/>
          <w:i/>
          <w:sz w:val="24"/>
          <w:szCs w:val="24"/>
          <w:lang w:val="nb-NO"/>
        </w:rPr>
        <w:t xml:space="preserve">Lidelse, mening og livssyn: teori og praksis. </w:t>
      </w:r>
      <w:r w:rsidRPr="00E65F50">
        <w:rPr>
          <w:rFonts w:ascii="Times New Roman" w:hAnsi="Times New Roman" w:cs="Times New Roman"/>
          <w:sz w:val="24"/>
          <w:szCs w:val="24"/>
          <w:lang w:val="nb-NO"/>
        </w:rPr>
        <w:t>1. utg. Bergen: Fagbokforlaget</w:t>
      </w:r>
    </w:p>
    <w:p w14:paraId="0F510131" w14:textId="6166070A"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 xml:space="preserve">Levinas, E. H. S. (1989). </w:t>
      </w:r>
      <w:r w:rsidRPr="00E65F50">
        <w:rPr>
          <w:rFonts w:ascii="Times New Roman" w:hAnsi="Times New Roman" w:cs="Times New Roman"/>
          <w:i/>
          <w:sz w:val="24"/>
          <w:szCs w:val="24"/>
          <w:rPrChange w:id="173" w:author="Einar Eidsaa Edland" w:date="2022-10-26T11:42:00Z">
            <w:rPr>
              <w:rFonts w:ascii="Times New Roman" w:hAnsi="Times New Roman" w:cs="Times New Roman"/>
              <w:i/>
              <w:sz w:val="24"/>
              <w:szCs w:val="24"/>
              <w:lang w:val="nb-NO"/>
            </w:rPr>
          </w:rPrChange>
        </w:rPr>
        <w:t>The Levinas reader: Emmanuel Levinas</w:t>
      </w:r>
      <w:r w:rsidR="000615ED" w:rsidRPr="00E65F50">
        <w:rPr>
          <w:rFonts w:ascii="Times New Roman" w:hAnsi="Times New Roman" w:cs="Times New Roman"/>
          <w:i/>
          <w:sz w:val="24"/>
          <w:szCs w:val="24"/>
          <w:rPrChange w:id="174" w:author="Einar Eidsaa Edland" w:date="2022-10-26T11:42:00Z">
            <w:rPr>
              <w:rFonts w:ascii="Times New Roman" w:hAnsi="Times New Roman" w:cs="Times New Roman"/>
              <w:i/>
              <w:sz w:val="24"/>
              <w:szCs w:val="24"/>
              <w:lang w:val="nb-NO"/>
            </w:rPr>
          </w:rPrChange>
        </w:rPr>
        <w:t>.</w:t>
      </w:r>
      <w:r w:rsidRPr="00E65F50">
        <w:rPr>
          <w:rFonts w:ascii="Times New Roman" w:hAnsi="Times New Roman" w:cs="Times New Roman"/>
          <w:i/>
          <w:sz w:val="24"/>
          <w:szCs w:val="24"/>
          <w:rPrChange w:id="175" w:author="Einar Eidsaa Edland" w:date="2022-10-26T11:42:00Z">
            <w:rPr>
              <w:rFonts w:ascii="Times New Roman" w:hAnsi="Times New Roman" w:cs="Times New Roman"/>
              <w:i/>
              <w:sz w:val="24"/>
              <w:szCs w:val="24"/>
              <w:lang w:val="nb-NO"/>
            </w:rPr>
          </w:rPrChange>
        </w:rPr>
        <w:t xml:space="preserve"> </w:t>
      </w:r>
      <w:r w:rsidRPr="00E65F50">
        <w:rPr>
          <w:rFonts w:ascii="Times New Roman" w:hAnsi="Times New Roman" w:cs="Times New Roman"/>
          <w:sz w:val="24"/>
          <w:szCs w:val="24"/>
        </w:rPr>
        <w:t>Oxford: Blackwell</w:t>
      </w:r>
    </w:p>
    <w:p w14:paraId="7E35BF03" w14:textId="374D9D43"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Mcclure, B. J. (2011). </w:t>
      </w:r>
      <w:r w:rsidRPr="00E65F50">
        <w:rPr>
          <w:rFonts w:ascii="Times New Roman" w:hAnsi="Times New Roman" w:cs="Times New Roman"/>
          <w:i/>
          <w:sz w:val="24"/>
          <w:szCs w:val="24"/>
        </w:rPr>
        <w:t>Moving beyond individualism in pastoral care and counseling: reflections on theory, theology and practice</w:t>
      </w:r>
      <w:r w:rsidR="007B5F8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Cambridge: The Lutterworth Press</w:t>
      </w:r>
    </w:p>
    <w:p w14:paraId="09CDC92F" w14:textId="5725E05F" w:rsidR="007417DF" w:rsidRPr="00E65F50" w:rsidRDefault="007417DF" w:rsidP="007417DF">
      <w:pPr>
        <w:pStyle w:val="EndNoteBibliography"/>
        <w:spacing w:after="0"/>
        <w:ind w:left="720" w:hanging="720"/>
        <w:rPr>
          <w:rFonts w:ascii="Times New Roman" w:hAnsi="Times New Roman" w:cs="Times New Roman"/>
          <w:sz w:val="24"/>
          <w:szCs w:val="24"/>
          <w:lang w:val="nb-NO"/>
        </w:rPr>
      </w:pPr>
      <w:r w:rsidRPr="00E65F50">
        <w:rPr>
          <w:rFonts w:ascii="Times New Roman" w:hAnsi="Times New Roman" w:cs="Times New Roman"/>
          <w:sz w:val="24"/>
          <w:szCs w:val="24"/>
        </w:rPr>
        <w:t xml:space="preserve">Miller-Mclemore, B. J. (2018). The </w:t>
      </w:r>
      <w:r w:rsidR="007B5F85" w:rsidRPr="00E65F50">
        <w:rPr>
          <w:rFonts w:ascii="Times New Roman" w:hAnsi="Times New Roman" w:cs="Times New Roman"/>
          <w:sz w:val="24"/>
          <w:szCs w:val="24"/>
        </w:rPr>
        <w:t>l</w:t>
      </w:r>
      <w:r w:rsidRPr="00E65F50">
        <w:rPr>
          <w:rFonts w:ascii="Times New Roman" w:hAnsi="Times New Roman" w:cs="Times New Roman"/>
          <w:sz w:val="24"/>
          <w:szCs w:val="24"/>
        </w:rPr>
        <w:t xml:space="preserve">iving </w:t>
      </w:r>
      <w:r w:rsidR="007B5F85" w:rsidRPr="00E65F50">
        <w:rPr>
          <w:rFonts w:ascii="Times New Roman" w:hAnsi="Times New Roman" w:cs="Times New Roman"/>
          <w:sz w:val="24"/>
          <w:szCs w:val="24"/>
        </w:rPr>
        <w:t>h</w:t>
      </w:r>
      <w:r w:rsidRPr="00E65F50">
        <w:rPr>
          <w:rFonts w:ascii="Times New Roman" w:hAnsi="Times New Roman" w:cs="Times New Roman"/>
          <w:sz w:val="24"/>
          <w:szCs w:val="24"/>
        </w:rPr>
        <w:t xml:space="preserve">uman </w:t>
      </w:r>
      <w:r w:rsidR="007B5F85" w:rsidRPr="00E65F50">
        <w:rPr>
          <w:rFonts w:ascii="Times New Roman" w:hAnsi="Times New Roman" w:cs="Times New Roman"/>
          <w:sz w:val="24"/>
          <w:szCs w:val="24"/>
        </w:rPr>
        <w:t>w</w:t>
      </w:r>
      <w:r w:rsidRPr="00E65F50">
        <w:rPr>
          <w:rFonts w:ascii="Times New Roman" w:hAnsi="Times New Roman" w:cs="Times New Roman"/>
          <w:sz w:val="24"/>
          <w:szCs w:val="24"/>
        </w:rPr>
        <w:t xml:space="preserve">eb: </w:t>
      </w:r>
      <w:r w:rsidR="007B5F85" w:rsidRPr="00E65F50">
        <w:rPr>
          <w:rFonts w:ascii="Times New Roman" w:hAnsi="Times New Roman" w:cs="Times New Roman"/>
          <w:sz w:val="24"/>
          <w:szCs w:val="24"/>
        </w:rPr>
        <w:t>a</w:t>
      </w:r>
      <w:r w:rsidRPr="00E65F50">
        <w:rPr>
          <w:rFonts w:ascii="Times New Roman" w:hAnsi="Times New Roman" w:cs="Times New Roman"/>
          <w:sz w:val="24"/>
          <w:szCs w:val="24"/>
        </w:rPr>
        <w:t xml:space="preserve"> </w:t>
      </w:r>
      <w:r w:rsidR="007B5F85" w:rsidRPr="00E65F50">
        <w:rPr>
          <w:rFonts w:ascii="Times New Roman" w:hAnsi="Times New Roman" w:cs="Times New Roman"/>
          <w:sz w:val="24"/>
          <w:szCs w:val="24"/>
        </w:rPr>
        <w:t>t</w:t>
      </w:r>
      <w:r w:rsidRPr="00E65F50">
        <w:rPr>
          <w:rFonts w:ascii="Times New Roman" w:hAnsi="Times New Roman" w:cs="Times New Roman"/>
          <w:sz w:val="24"/>
          <w:szCs w:val="24"/>
        </w:rPr>
        <w:t xml:space="preserve">wenty-five </w:t>
      </w:r>
      <w:r w:rsidR="007B5F85" w:rsidRPr="00E65F50">
        <w:rPr>
          <w:rFonts w:ascii="Times New Roman" w:hAnsi="Times New Roman" w:cs="Times New Roman"/>
          <w:sz w:val="24"/>
          <w:szCs w:val="24"/>
        </w:rPr>
        <w:t>y</w:t>
      </w:r>
      <w:r w:rsidRPr="00E65F50">
        <w:rPr>
          <w:rFonts w:ascii="Times New Roman" w:hAnsi="Times New Roman" w:cs="Times New Roman"/>
          <w:sz w:val="24"/>
          <w:szCs w:val="24"/>
        </w:rPr>
        <w:t xml:space="preserve">ear </w:t>
      </w:r>
      <w:r w:rsidR="007B5F85" w:rsidRPr="00E65F50">
        <w:rPr>
          <w:rFonts w:ascii="Times New Roman" w:hAnsi="Times New Roman" w:cs="Times New Roman"/>
          <w:sz w:val="24"/>
          <w:szCs w:val="24"/>
        </w:rPr>
        <w:t>r</w:t>
      </w:r>
      <w:r w:rsidRPr="00E65F50">
        <w:rPr>
          <w:rFonts w:ascii="Times New Roman" w:hAnsi="Times New Roman" w:cs="Times New Roman"/>
          <w:sz w:val="24"/>
          <w:szCs w:val="24"/>
        </w:rPr>
        <w:t xml:space="preserve">etrospective. </w:t>
      </w:r>
      <w:r w:rsidRPr="00E65F50">
        <w:rPr>
          <w:rFonts w:ascii="Times New Roman" w:hAnsi="Times New Roman" w:cs="Times New Roman"/>
          <w:i/>
          <w:sz w:val="24"/>
          <w:szCs w:val="24"/>
          <w:lang w:val="nb-NO"/>
        </w:rPr>
        <w:t>Pastoral Psychology,</w:t>
      </w:r>
      <w:r w:rsidRPr="00E65F50">
        <w:rPr>
          <w:rFonts w:ascii="Times New Roman" w:hAnsi="Times New Roman" w:cs="Times New Roman"/>
          <w:sz w:val="24"/>
          <w:szCs w:val="24"/>
          <w:lang w:val="nb-NO"/>
        </w:rPr>
        <w:t xml:space="preserve"> </w:t>
      </w:r>
      <w:r w:rsidRPr="00E65F50">
        <w:rPr>
          <w:rFonts w:ascii="Times New Roman" w:hAnsi="Times New Roman" w:cs="Times New Roman"/>
          <w:i/>
          <w:sz w:val="24"/>
          <w:szCs w:val="24"/>
          <w:lang w:val="nb-NO"/>
        </w:rPr>
        <w:t>67,</w:t>
      </w:r>
      <w:r w:rsidRPr="00E65F50">
        <w:rPr>
          <w:rFonts w:ascii="Times New Roman" w:hAnsi="Times New Roman" w:cs="Times New Roman"/>
          <w:sz w:val="24"/>
          <w:szCs w:val="24"/>
          <w:lang w:val="nb-NO"/>
        </w:rPr>
        <w:t xml:space="preserve"> 305</w:t>
      </w:r>
      <w:r w:rsidR="007B5F85" w:rsidRPr="00E65F50">
        <w:rPr>
          <w:rFonts w:ascii="Times New Roman" w:hAnsi="Times New Roman" w:cs="Times New Roman"/>
          <w:sz w:val="24"/>
          <w:szCs w:val="24"/>
          <w:lang w:val="nb-NO"/>
        </w:rPr>
        <w:t>–</w:t>
      </w:r>
      <w:r w:rsidRPr="00E65F50">
        <w:rPr>
          <w:rFonts w:ascii="Times New Roman" w:hAnsi="Times New Roman" w:cs="Times New Roman"/>
          <w:sz w:val="24"/>
          <w:szCs w:val="24"/>
          <w:lang w:val="nb-NO"/>
        </w:rPr>
        <w:t>321</w:t>
      </w:r>
    </w:p>
    <w:p w14:paraId="77629F6B" w14:textId="5FD06F06"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 xml:space="preserve">Nordanger, D. Ø. &amp; Braarud, H. C. (2017). </w:t>
      </w:r>
      <w:r w:rsidRPr="00E65F50">
        <w:rPr>
          <w:rFonts w:ascii="Times New Roman" w:hAnsi="Times New Roman" w:cs="Times New Roman"/>
          <w:i/>
          <w:sz w:val="24"/>
          <w:szCs w:val="24"/>
          <w:lang w:val="nb-NO"/>
        </w:rPr>
        <w:t>Utviklingstraumer: regulering som nøkkelbegrep i en ny traumepsykologi</w:t>
      </w:r>
      <w:r w:rsidR="007B5F85" w:rsidRPr="00E65F50">
        <w:rPr>
          <w:rFonts w:ascii="Times New Roman" w:hAnsi="Times New Roman" w:cs="Times New Roman"/>
          <w:i/>
          <w:sz w:val="24"/>
          <w:szCs w:val="24"/>
          <w:lang w:val="nb-NO"/>
        </w:rPr>
        <w:t>.</w:t>
      </w:r>
      <w:r w:rsidRPr="00E65F50">
        <w:rPr>
          <w:rFonts w:ascii="Times New Roman" w:hAnsi="Times New Roman" w:cs="Times New Roman"/>
          <w:i/>
          <w:sz w:val="24"/>
          <w:szCs w:val="24"/>
          <w:lang w:val="nb-NO"/>
        </w:rPr>
        <w:t xml:space="preserve"> </w:t>
      </w:r>
      <w:r w:rsidRPr="00E65F50">
        <w:rPr>
          <w:rFonts w:ascii="Times New Roman" w:hAnsi="Times New Roman" w:cs="Times New Roman"/>
          <w:sz w:val="24"/>
          <w:szCs w:val="24"/>
        </w:rPr>
        <w:t>Bergen: Fagbokforl</w:t>
      </w:r>
      <w:r w:rsidR="007B5F85" w:rsidRPr="00E65F50">
        <w:rPr>
          <w:rFonts w:ascii="Times New Roman" w:hAnsi="Times New Roman" w:cs="Times New Roman"/>
          <w:sz w:val="24"/>
          <w:szCs w:val="24"/>
        </w:rPr>
        <w:t>aget</w:t>
      </w:r>
    </w:p>
    <w:p w14:paraId="67469470" w14:textId="0EE8A12D"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Rambo, S. (2010). </w:t>
      </w:r>
      <w:r w:rsidRPr="00E65F50">
        <w:rPr>
          <w:rFonts w:ascii="Times New Roman" w:hAnsi="Times New Roman" w:cs="Times New Roman"/>
          <w:i/>
          <w:sz w:val="24"/>
          <w:szCs w:val="24"/>
        </w:rPr>
        <w:t>Spirit and trauma: a theology of remaining</w:t>
      </w:r>
      <w:r w:rsidR="007B5F8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Louisville, Ky: Westminster John Knox Press</w:t>
      </w:r>
    </w:p>
    <w:p w14:paraId="7DEBDDAB" w14:textId="5B10C860"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Rambo, S. (2017). </w:t>
      </w:r>
      <w:r w:rsidRPr="00E65F50">
        <w:rPr>
          <w:rFonts w:ascii="Times New Roman" w:hAnsi="Times New Roman" w:cs="Times New Roman"/>
          <w:i/>
          <w:sz w:val="24"/>
          <w:szCs w:val="24"/>
        </w:rPr>
        <w:t>Resurrecting wounds: living in the afterlife of trauma</w:t>
      </w:r>
      <w:r w:rsidR="007B5F8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Waco, Texas: Baylor University Press</w:t>
      </w:r>
    </w:p>
    <w:p w14:paraId="2DE149F3" w14:textId="338CA058"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Rambo, S. (2018). Theopoetics of </w:t>
      </w:r>
      <w:r w:rsidR="007B5F85" w:rsidRPr="00E65F50">
        <w:rPr>
          <w:rFonts w:ascii="Times New Roman" w:hAnsi="Times New Roman" w:cs="Times New Roman"/>
          <w:sz w:val="24"/>
          <w:szCs w:val="24"/>
        </w:rPr>
        <w:t>t</w:t>
      </w:r>
      <w:r w:rsidRPr="00E65F50">
        <w:rPr>
          <w:rFonts w:ascii="Times New Roman" w:hAnsi="Times New Roman" w:cs="Times New Roman"/>
          <w:sz w:val="24"/>
          <w:szCs w:val="24"/>
        </w:rPr>
        <w:t>rauma. I: Boynton, E. &amp; Capretto, P. (eds.)</w:t>
      </w:r>
      <w:r w:rsidR="007B5F85"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Pr="00E65F50">
        <w:rPr>
          <w:rFonts w:ascii="Times New Roman" w:hAnsi="Times New Roman" w:cs="Times New Roman"/>
          <w:i/>
          <w:sz w:val="24"/>
          <w:szCs w:val="24"/>
        </w:rPr>
        <w:t xml:space="preserve">Trauma and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ranscendence: </w:t>
      </w:r>
      <w:r w:rsidR="007B5F8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7B5F85" w:rsidRPr="00E65F50">
        <w:rPr>
          <w:rFonts w:ascii="Times New Roman" w:hAnsi="Times New Roman" w:cs="Times New Roman"/>
          <w:i/>
          <w:sz w:val="24"/>
          <w:szCs w:val="24"/>
        </w:rPr>
        <w:t>l</w:t>
      </w:r>
      <w:r w:rsidRPr="00E65F50">
        <w:rPr>
          <w:rFonts w:ascii="Times New Roman" w:hAnsi="Times New Roman" w:cs="Times New Roman"/>
          <w:i/>
          <w:sz w:val="24"/>
          <w:szCs w:val="24"/>
        </w:rPr>
        <w:t xml:space="preserve">imits of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heory.</w:t>
      </w:r>
      <w:r w:rsidR="007B5F85" w:rsidRPr="00E65F50">
        <w:rPr>
          <w:rFonts w:ascii="Times New Roman" w:hAnsi="Times New Roman" w:cs="Times New Roman"/>
          <w:i/>
          <w:sz w:val="24"/>
          <w:szCs w:val="24"/>
        </w:rPr>
        <w:t xml:space="preserve"> </w:t>
      </w:r>
      <w:r w:rsidRPr="00E65F50">
        <w:rPr>
          <w:rFonts w:ascii="Times New Roman" w:hAnsi="Times New Roman" w:cs="Times New Roman"/>
          <w:sz w:val="24"/>
          <w:szCs w:val="24"/>
        </w:rPr>
        <w:t>1 ed. New</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York: Fordham University Press</w:t>
      </w:r>
    </w:p>
    <w:p w14:paraId="7AD0EA8D" w14:textId="59D5FA2E"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Scarsella, H. J. (2018). Trauma and </w:t>
      </w:r>
      <w:r w:rsidR="007B5F85" w:rsidRPr="00E65F50">
        <w:rPr>
          <w:rFonts w:ascii="Times New Roman" w:hAnsi="Times New Roman" w:cs="Times New Roman"/>
          <w:sz w:val="24"/>
          <w:szCs w:val="24"/>
        </w:rPr>
        <w:t>t</w:t>
      </w:r>
      <w:r w:rsidRPr="00E65F50">
        <w:rPr>
          <w:rFonts w:ascii="Times New Roman" w:hAnsi="Times New Roman" w:cs="Times New Roman"/>
          <w:sz w:val="24"/>
          <w:szCs w:val="24"/>
        </w:rPr>
        <w:t xml:space="preserve">heology: </w:t>
      </w:r>
      <w:r w:rsidR="007B5F85" w:rsidRPr="00E65F50">
        <w:rPr>
          <w:rFonts w:ascii="Times New Roman" w:hAnsi="Times New Roman" w:cs="Times New Roman"/>
          <w:sz w:val="24"/>
          <w:szCs w:val="24"/>
        </w:rPr>
        <w:t>p</w:t>
      </w:r>
      <w:r w:rsidRPr="00E65F50">
        <w:rPr>
          <w:rFonts w:ascii="Times New Roman" w:hAnsi="Times New Roman" w:cs="Times New Roman"/>
          <w:sz w:val="24"/>
          <w:szCs w:val="24"/>
        </w:rPr>
        <w:t xml:space="preserve">rospects and </w:t>
      </w:r>
      <w:r w:rsidR="007B5F85" w:rsidRPr="00E65F50">
        <w:rPr>
          <w:rFonts w:ascii="Times New Roman" w:hAnsi="Times New Roman" w:cs="Times New Roman"/>
          <w:sz w:val="24"/>
          <w:szCs w:val="24"/>
        </w:rPr>
        <w:t>l</w:t>
      </w:r>
      <w:r w:rsidRPr="00E65F50">
        <w:rPr>
          <w:rFonts w:ascii="Times New Roman" w:hAnsi="Times New Roman" w:cs="Times New Roman"/>
          <w:sz w:val="24"/>
          <w:szCs w:val="24"/>
        </w:rPr>
        <w:t xml:space="preserve">imits in </w:t>
      </w:r>
      <w:r w:rsidR="007B5F85" w:rsidRPr="00E65F50">
        <w:rPr>
          <w:rFonts w:ascii="Times New Roman" w:hAnsi="Times New Roman" w:cs="Times New Roman"/>
          <w:sz w:val="24"/>
          <w:szCs w:val="24"/>
        </w:rPr>
        <w:t>l</w:t>
      </w:r>
      <w:r w:rsidRPr="00E65F50">
        <w:rPr>
          <w:rFonts w:ascii="Times New Roman" w:hAnsi="Times New Roman" w:cs="Times New Roman"/>
          <w:sz w:val="24"/>
          <w:szCs w:val="24"/>
        </w:rPr>
        <w:t xml:space="preserve">ight of the </w:t>
      </w:r>
      <w:r w:rsidR="007B5F85" w:rsidRPr="00E65F50">
        <w:rPr>
          <w:rFonts w:ascii="Times New Roman" w:hAnsi="Times New Roman" w:cs="Times New Roman"/>
          <w:sz w:val="24"/>
          <w:szCs w:val="24"/>
        </w:rPr>
        <w:t>c</w:t>
      </w:r>
      <w:r w:rsidRPr="00E65F50">
        <w:rPr>
          <w:rFonts w:ascii="Times New Roman" w:hAnsi="Times New Roman" w:cs="Times New Roman"/>
          <w:sz w:val="24"/>
          <w:szCs w:val="24"/>
        </w:rPr>
        <w:t>ross. I: Boynton, E. &amp; Capretto, P. (eds.)</w:t>
      </w:r>
      <w:r w:rsidR="007B5F85"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Pr="00E65F50">
        <w:rPr>
          <w:rFonts w:ascii="Times New Roman" w:hAnsi="Times New Roman" w:cs="Times New Roman"/>
          <w:i/>
          <w:sz w:val="24"/>
          <w:szCs w:val="24"/>
        </w:rPr>
        <w:t xml:space="preserve">Trauma and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ranscendence: </w:t>
      </w:r>
      <w:r w:rsidR="007B5F8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7B5F85" w:rsidRPr="00E65F50">
        <w:rPr>
          <w:rFonts w:ascii="Times New Roman" w:hAnsi="Times New Roman" w:cs="Times New Roman"/>
          <w:i/>
          <w:sz w:val="24"/>
          <w:szCs w:val="24"/>
        </w:rPr>
        <w:t>l</w:t>
      </w:r>
      <w:r w:rsidRPr="00E65F50">
        <w:rPr>
          <w:rFonts w:ascii="Times New Roman" w:hAnsi="Times New Roman" w:cs="Times New Roman"/>
          <w:i/>
          <w:sz w:val="24"/>
          <w:szCs w:val="24"/>
        </w:rPr>
        <w:t xml:space="preserve">imits of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heory.</w:t>
      </w:r>
      <w:r w:rsidR="007B5F85" w:rsidRPr="00E65F50">
        <w:rPr>
          <w:rFonts w:ascii="Times New Roman" w:hAnsi="Times New Roman" w:cs="Times New Roman"/>
          <w:i/>
          <w:sz w:val="24"/>
          <w:szCs w:val="24"/>
        </w:rPr>
        <w:t xml:space="preserve"> </w:t>
      </w:r>
      <w:r w:rsidRPr="00E65F50">
        <w:rPr>
          <w:rFonts w:ascii="Times New Roman" w:hAnsi="Times New Roman" w:cs="Times New Roman"/>
          <w:sz w:val="24"/>
          <w:szCs w:val="24"/>
        </w:rPr>
        <w:t>1 ed.: Fordham University Press</w:t>
      </w:r>
    </w:p>
    <w:p w14:paraId="46E84D24" w14:textId="29F1E82E"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Stern, D. B. (2009). </w:t>
      </w:r>
      <w:r w:rsidRPr="00E65F50">
        <w:rPr>
          <w:rFonts w:ascii="Times New Roman" w:hAnsi="Times New Roman" w:cs="Times New Roman"/>
          <w:i/>
          <w:sz w:val="24"/>
          <w:szCs w:val="24"/>
        </w:rPr>
        <w:t xml:space="preserve">Partners in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hought:</w:t>
      </w:r>
      <w:r w:rsidR="007B5F85" w:rsidRPr="00E65F50">
        <w:rPr>
          <w:rFonts w:ascii="Times New Roman" w:hAnsi="Times New Roman" w:cs="Times New Roman"/>
          <w:i/>
          <w:sz w:val="24"/>
          <w:szCs w:val="24"/>
        </w:rPr>
        <w:t xml:space="preserve"> w</w:t>
      </w:r>
      <w:r w:rsidRPr="00E65F50">
        <w:rPr>
          <w:rFonts w:ascii="Times New Roman" w:hAnsi="Times New Roman" w:cs="Times New Roman"/>
          <w:i/>
          <w:sz w:val="24"/>
          <w:szCs w:val="24"/>
        </w:rPr>
        <w:t xml:space="preserve">orking with </w:t>
      </w:r>
      <w:r w:rsidR="007B5F85" w:rsidRPr="00E65F50">
        <w:rPr>
          <w:rFonts w:ascii="Times New Roman" w:hAnsi="Times New Roman" w:cs="Times New Roman"/>
          <w:i/>
          <w:sz w:val="24"/>
          <w:szCs w:val="24"/>
        </w:rPr>
        <w:t>u</w:t>
      </w:r>
      <w:r w:rsidRPr="00E65F50">
        <w:rPr>
          <w:rFonts w:ascii="Times New Roman" w:hAnsi="Times New Roman" w:cs="Times New Roman"/>
          <w:i/>
          <w:sz w:val="24"/>
          <w:szCs w:val="24"/>
        </w:rPr>
        <w:t xml:space="preserve">nformulated </w:t>
      </w:r>
      <w:r w:rsidR="007B5F85" w:rsidRPr="00E65F50">
        <w:rPr>
          <w:rFonts w:ascii="Times New Roman" w:hAnsi="Times New Roman" w:cs="Times New Roman"/>
          <w:i/>
          <w:sz w:val="24"/>
          <w:szCs w:val="24"/>
        </w:rPr>
        <w:t>e</w:t>
      </w:r>
      <w:r w:rsidRPr="00E65F50">
        <w:rPr>
          <w:rFonts w:ascii="Times New Roman" w:hAnsi="Times New Roman" w:cs="Times New Roman"/>
          <w:i/>
          <w:sz w:val="24"/>
          <w:szCs w:val="24"/>
        </w:rPr>
        <w:t xml:space="preserve">xperience, </w:t>
      </w:r>
      <w:r w:rsidR="007B5F85" w:rsidRPr="00E65F50">
        <w:rPr>
          <w:rFonts w:ascii="Times New Roman" w:hAnsi="Times New Roman" w:cs="Times New Roman"/>
          <w:i/>
          <w:sz w:val="24"/>
          <w:szCs w:val="24"/>
        </w:rPr>
        <w:t>d</w:t>
      </w:r>
      <w:r w:rsidRPr="00E65F50">
        <w:rPr>
          <w:rFonts w:ascii="Times New Roman" w:hAnsi="Times New Roman" w:cs="Times New Roman"/>
          <w:i/>
          <w:sz w:val="24"/>
          <w:szCs w:val="24"/>
        </w:rPr>
        <w:t>issociation, and Enactment</w:t>
      </w:r>
      <w:r w:rsidR="007B5F8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Taylor &amp; Francis</w:t>
      </w:r>
    </w:p>
    <w:p w14:paraId="4FC45640" w14:textId="32B69DB0" w:rsidR="007417DF" w:rsidRPr="00E65F50" w:rsidRDefault="007417DF" w:rsidP="00484A3B">
      <w:pPr>
        <w:pStyle w:val="EndNoteBibliography"/>
        <w:spacing w:after="0" w:line="360" w:lineRule="auto"/>
        <w:ind w:left="720" w:hanging="720"/>
        <w:rPr>
          <w:rFonts w:ascii="Times New Roman" w:hAnsi="Times New Roman" w:cs="Times New Roman"/>
          <w:sz w:val="24"/>
          <w:szCs w:val="24"/>
          <w:lang w:val="nb-NO"/>
        </w:rPr>
      </w:pPr>
      <w:r w:rsidRPr="00E65F50">
        <w:rPr>
          <w:rFonts w:ascii="Times New Roman" w:hAnsi="Times New Roman" w:cs="Times New Roman"/>
          <w:sz w:val="24"/>
          <w:szCs w:val="24"/>
        </w:rPr>
        <w:lastRenderedPageBreak/>
        <w:t>Stolorow, R. D. (2018). Phenomenological-</w:t>
      </w:r>
      <w:r w:rsidR="007B5F85" w:rsidRPr="00E65F50">
        <w:rPr>
          <w:rFonts w:ascii="Times New Roman" w:hAnsi="Times New Roman" w:cs="Times New Roman"/>
          <w:sz w:val="24"/>
          <w:szCs w:val="24"/>
        </w:rPr>
        <w:t>c</w:t>
      </w:r>
      <w:r w:rsidRPr="00E65F50">
        <w:rPr>
          <w:rFonts w:ascii="Times New Roman" w:hAnsi="Times New Roman" w:cs="Times New Roman"/>
          <w:sz w:val="24"/>
          <w:szCs w:val="24"/>
        </w:rPr>
        <w:t xml:space="preserve">ontextualism </w:t>
      </w:r>
      <w:r w:rsidR="007B5F85" w:rsidRPr="00E65F50">
        <w:rPr>
          <w:rFonts w:ascii="Times New Roman" w:hAnsi="Times New Roman" w:cs="Times New Roman"/>
          <w:sz w:val="24"/>
          <w:szCs w:val="24"/>
        </w:rPr>
        <w:t>a</w:t>
      </w:r>
      <w:r w:rsidRPr="00E65F50">
        <w:rPr>
          <w:rFonts w:ascii="Times New Roman" w:hAnsi="Times New Roman" w:cs="Times New Roman"/>
          <w:sz w:val="24"/>
          <w:szCs w:val="24"/>
        </w:rPr>
        <w:t>ll th</w:t>
      </w:r>
      <w:r w:rsidR="007B5F85" w:rsidRPr="00E65F50">
        <w:rPr>
          <w:rFonts w:ascii="Times New Roman" w:hAnsi="Times New Roman" w:cs="Times New Roman"/>
          <w:sz w:val="24"/>
          <w:szCs w:val="24"/>
        </w:rPr>
        <w:t>e</w:t>
      </w:r>
      <w:r w:rsidRPr="00E65F50">
        <w:rPr>
          <w:rFonts w:ascii="Times New Roman" w:hAnsi="Times New Roman" w:cs="Times New Roman"/>
          <w:sz w:val="24"/>
          <w:szCs w:val="24"/>
        </w:rPr>
        <w:t xml:space="preserve"> </w:t>
      </w:r>
      <w:r w:rsidR="007B5F85" w:rsidRPr="00E65F50">
        <w:rPr>
          <w:rFonts w:ascii="Times New Roman" w:hAnsi="Times New Roman" w:cs="Times New Roman"/>
          <w:sz w:val="24"/>
          <w:szCs w:val="24"/>
        </w:rPr>
        <w:t>w</w:t>
      </w:r>
      <w:r w:rsidRPr="00E65F50">
        <w:rPr>
          <w:rFonts w:ascii="Times New Roman" w:hAnsi="Times New Roman" w:cs="Times New Roman"/>
          <w:sz w:val="24"/>
          <w:szCs w:val="24"/>
        </w:rPr>
        <w:t xml:space="preserve">ay </w:t>
      </w:r>
      <w:r w:rsidR="007B5F85" w:rsidRPr="00E65F50">
        <w:rPr>
          <w:rFonts w:ascii="Times New Roman" w:hAnsi="Times New Roman" w:cs="Times New Roman"/>
          <w:sz w:val="24"/>
          <w:szCs w:val="24"/>
        </w:rPr>
        <w:t>d</w:t>
      </w:r>
      <w:r w:rsidRPr="00E65F50">
        <w:rPr>
          <w:rFonts w:ascii="Times New Roman" w:hAnsi="Times New Roman" w:cs="Times New Roman"/>
          <w:sz w:val="24"/>
          <w:szCs w:val="24"/>
        </w:rPr>
        <w:t xml:space="preserve">own: </w:t>
      </w:r>
      <w:r w:rsidR="007B5F85" w:rsidRPr="00E65F50">
        <w:rPr>
          <w:rFonts w:ascii="Times New Roman" w:hAnsi="Times New Roman" w:cs="Times New Roman"/>
          <w:sz w:val="24"/>
          <w:szCs w:val="24"/>
        </w:rPr>
        <w:t>a</w:t>
      </w:r>
      <w:r w:rsidRPr="00E65F50">
        <w:rPr>
          <w:rFonts w:ascii="Times New Roman" w:hAnsi="Times New Roman" w:cs="Times New Roman"/>
          <w:sz w:val="24"/>
          <w:szCs w:val="24"/>
        </w:rPr>
        <w:t xml:space="preserve">n </w:t>
      </w:r>
      <w:r w:rsidR="007B5F85" w:rsidRPr="00E65F50">
        <w:rPr>
          <w:rFonts w:ascii="Times New Roman" w:hAnsi="Times New Roman" w:cs="Times New Roman"/>
          <w:sz w:val="24"/>
          <w:szCs w:val="24"/>
        </w:rPr>
        <w:t>e</w:t>
      </w:r>
      <w:r w:rsidRPr="00E65F50">
        <w:rPr>
          <w:rFonts w:ascii="Times New Roman" w:hAnsi="Times New Roman" w:cs="Times New Roman"/>
          <w:sz w:val="24"/>
          <w:szCs w:val="24"/>
        </w:rPr>
        <w:t xml:space="preserve">xistential and </w:t>
      </w:r>
      <w:r w:rsidR="007B5F85" w:rsidRPr="00E65F50">
        <w:rPr>
          <w:rFonts w:ascii="Times New Roman" w:hAnsi="Times New Roman" w:cs="Times New Roman"/>
          <w:sz w:val="24"/>
          <w:szCs w:val="24"/>
        </w:rPr>
        <w:t>e</w:t>
      </w:r>
      <w:r w:rsidRPr="00E65F50">
        <w:rPr>
          <w:rFonts w:ascii="Times New Roman" w:hAnsi="Times New Roman" w:cs="Times New Roman"/>
          <w:sz w:val="24"/>
          <w:szCs w:val="24"/>
        </w:rPr>
        <w:t xml:space="preserve">thical </w:t>
      </w:r>
      <w:r w:rsidR="007B5F85" w:rsidRPr="00E65F50">
        <w:rPr>
          <w:rFonts w:ascii="Times New Roman" w:hAnsi="Times New Roman" w:cs="Times New Roman"/>
          <w:sz w:val="24"/>
          <w:szCs w:val="24"/>
        </w:rPr>
        <w:t>p</w:t>
      </w:r>
      <w:r w:rsidRPr="00E65F50">
        <w:rPr>
          <w:rFonts w:ascii="Times New Roman" w:hAnsi="Times New Roman" w:cs="Times New Roman"/>
          <w:sz w:val="24"/>
          <w:szCs w:val="24"/>
        </w:rPr>
        <w:t xml:space="preserve">erspective on </w:t>
      </w:r>
      <w:r w:rsidR="007B5F85" w:rsidRPr="00E65F50">
        <w:rPr>
          <w:rFonts w:ascii="Times New Roman" w:hAnsi="Times New Roman" w:cs="Times New Roman"/>
          <w:sz w:val="24"/>
          <w:szCs w:val="24"/>
        </w:rPr>
        <w:t>e</w:t>
      </w:r>
      <w:r w:rsidRPr="00E65F50">
        <w:rPr>
          <w:rFonts w:ascii="Times New Roman" w:hAnsi="Times New Roman" w:cs="Times New Roman"/>
          <w:sz w:val="24"/>
          <w:szCs w:val="24"/>
        </w:rPr>
        <w:t xml:space="preserve">motional </w:t>
      </w:r>
      <w:r w:rsidR="007B5F85" w:rsidRPr="00E65F50">
        <w:rPr>
          <w:rFonts w:ascii="Times New Roman" w:hAnsi="Times New Roman" w:cs="Times New Roman"/>
          <w:sz w:val="24"/>
          <w:szCs w:val="24"/>
        </w:rPr>
        <w:t>t</w:t>
      </w:r>
      <w:r w:rsidRPr="00E65F50">
        <w:rPr>
          <w:rFonts w:ascii="Times New Roman" w:hAnsi="Times New Roman" w:cs="Times New Roman"/>
          <w:sz w:val="24"/>
          <w:szCs w:val="24"/>
        </w:rPr>
        <w:t>rauma. I: Boynton, E. &amp; Capretto, P. (eds.)</w:t>
      </w:r>
      <w:r w:rsidR="007B5F85"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Pr="00E65F50">
        <w:rPr>
          <w:rFonts w:ascii="Times New Roman" w:hAnsi="Times New Roman" w:cs="Times New Roman"/>
          <w:i/>
          <w:sz w:val="24"/>
          <w:szCs w:val="24"/>
        </w:rPr>
        <w:t xml:space="preserve">Trauma and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ranscendence: </w:t>
      </w:r>
      <w:r w:rsidR="007B5F8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uffering and the </w:t>
      </w:r>
      <w:r w:rsidR="007B5F85" w:rsidRPr="00E65F50">
        <w:rPr>
          <w:rFonts w:ascii="Times New Roman" w:hAnsi="Times New Roman" w:cs="Times New Roman"/>
          <w:i/>
          <w:sz w:val="24"/>
          <w:szCs w:val="24"/>
        </w:rPr>
        <w:t>l</w:t>
      </w:r>
      <w:r w:rsidRPr="00E65F50">
        <w:rPr>
          <w:rFonts w:ascii="Times New Roman" w:hAnsi="Times New Roman" w:cs="Times New Roman"/>
          <w:i/>
          <w:sz w:val="24"/>
          <w:szCs w:val="24"/>
        </w:rPr>
        <w:t xml:space="preserve">imits of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heory. </w:t>
      </w:r>
      <w:r w:rsidRPr="00E65F50">
        <w:rPr>
          <w:rFonts w:ascii="Times New Roman" w:hAnsi="Times New Roman" w:cs="Times New Roman"/>
          <w:sz w:val="24"/>
          <w:szCs w:val="24"/>
          <w:lang w:val="nb-NO"/>
        </w:rPr>
        <w:t>1 ed. New York: Fordham University Press</w:t>
      </w:r>
    </w:p>
    <w:p w14:paraId="6C560A30" w14:textId="2B775A8D"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lang w:val="nb-NO"/>
        </w:rPr>
        <w:t xml:space="preserve">Thelle, M. I. (2010). Traumeterapi og sjelesorg som komplementære behandlinger. </w:t>
      </w:r>
      <w:r w:rsidRPr="00E65F50">
        <w:rPr>
          <w:rFonts w:ascii="Times New Roman" w:hAnsi="Times New Roman" w:cs="Times New Roman"/>
          <w:i/>
          <w:sz w:val="24"/>
          <w:szCs w:val="24"/>
        </w:rPr>
        <w:t xml:space="preserve">Tidsskrift for </w:t>
      </w:r>
      <w:r w:rsidR="007B5F85" w:rsidRPr="00E65F50">
        <w:rPr>
          <w:rFonts w:ascii="Times New Roman" w:hAnsi="Times New Roman" w:cs="Times New Roman"/>
          <w:i/>
          <w:sz w:val="24"/>
          <w:szCs w:val="24"/>
        </w:rPr>
        <w:t>S</w:t>
      </w:r>
      <w:r w:rsidRPr="00E65F50">
        <w:rPr>
          <w:rFonts w:ascii="Times New Roman" w:hAnsi="Times New Roman" w:cs="Times New Roman"/>
          <w:i/>
          <w:sz w:val="24"/>
          <w:szCs w:val="24"/>
        </w:rPr>
        <w:t>jelesorg, 1,</w:t>
      </w:r>
      <w:r w:rsidRPr="00E65F50">
        <w:rPr>
          <w:rFonts w:ascii="Times New Roman" w:hAnsi="Times New Roman" w:cs="Times New Roman"/>
          <w:sz w:val="24"/>
          <w:szCs w:val="24"/>
        </w:rPr>
        <w:t xml:space="preserve"> 5</w:t>
      </w:r>
      <w:r w:rsidR="007B5F85" w:rsidRPr="00E65F50">
        <w:rPr>
          <w:rFonts w:ascii="Times New Roman" w:hAnsi="Times New Roman" w:cs="Times New Roman"/>
          <w:sz w:val="24"/>
          <w:szCs w:val="24"/>
        </w:rPr>
        <w:t>–</w:t>
      </w:r>
      <w:r w:rsidRPr="00E65F50">
        <w:rPr>
          <w:rFonts w:ascii="Times New Roman" w:hAnsi="Times New Roman" w:cs="Times New Roman"/>
          <w:sz w:val="24"/>
          <w:szCs w:val="24"/>
        </w:rPr>
        <w:t>19</w:t>
      </w:r>
    </w:p>
    <w:p w14:paraId="7A217E39" w14:textId="3832577E"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Van Der Kolk, B. (2014). </w:t>
      </w:r>
      <w:r w:rsidRPr="00E65F50">
        <w:rPr>
          <w:rFonts w:ascii="Times New Roman" w:hAnsi="Times New Roman" w:cs="Times New Roman"/>
          <w:i/>
          <w:sz w:val="24"/>
          <w:szCs w:val="24"/>
        </w:rPr>
        <w:t xml:space="preserve">The </w:t>
      </w:r>
      <w:r w:rsidR="007B5F85" w:rsidRPr="00E65F50">
        <w:rPr>
          <w:rFonts w:ascii="Times New Roman" w:hAnsi="Times New Roman" w:cs="Times New Roman"/>
          <w:i/>
          <w:sz w:val="24"/>
          <w:szCs w:val="24"/>
        </w:rPr>
        <w:t>b</w:t>
      </w:r>
      <w:r w:rsidRPr="00E65F50">
        <w:rPr>
          <w:rFonts w:ascii="Times New Roman" w:hAnsi="Times New Roman" w:cs="Times New Roman"/>
          <w:i/>
          <w:sz w:val="24"/>
          <w:szCs w:val="24"/>
        </w:rPr>
        <w:t xml:space="preserve">ody </w:t>
      </w:r>
      <w:r w:rsidR="007B5F85" w:rsidRPr="00E65F50">
        <w:rPr>
          <w:rFonts w:ascii="Times New Roman" w:hAnsi="Times New Roman" w:cs="Times New Roman"/>
          <w:i/>
          <w:sz w:val="24"/>
          <w:szCs w:val="24"/>
        </w:rPr>
        <w:t>k</w:t>
      </w:r>
      <w:r w:rsidRPr="00E65F50">
        <w:rPr>
          <w:rFonts w:ascii="Times New Roman" w:hAnsi="Times New Roman" w:cs="Times New Roman"/>
          <w:i/>
          <w:sz w:val="24"/>
          <w:szCs w:val="24"/>
        </w:rPr>
        <w:t xml:space="preserve">eeps the </w:t>
      </w:r>
      <w:r w:rsidR="007B5F85" w:rsidRPr="00E65F50">
        <w:rPr>
          <w:rFonts w:ascii="Times New Roman" w:hAnsi="Times New Roman" w:cs="Times New Roman"/>
          <w:i/>
          <w:sz w:val="24"/>
          <w:szCs w:val="24"/>
        </w:rPr>
        <w:t>s</w:t>
      </w:r>
      <w:r w:rsidRPr="00E65F50">
        <w:rPr>
          <w:rFonts w:ascii="Times New Roman" w:hAnsi="Times New Roman" w:cs="Times New Roman"/>
          <w:i/>
          <w:sz w:val="24"/>
          <w:szCs w:val="24"/>
        </w:rPr>
        <w:t xml:space="preserve">core: </w:t>
      </w:r>
      <w:r w:rsidR="007B5F85" w:rsidRPr="00E65F50">
        <w:rPr>
          <w:rFonts w:ascii="Times New Roman" w:hAnsi="Times New Roman" w:cs="Times New Roman"/>
          <w:i/>
          <w:sz w:val="24"/>
          <w:szCs w:val="24"/>
        </w:rPr>
        <w:t>b</w:t>
      </w:r>
      <w:r w:rsidRPr="00E65F50">
        <w:rPr>
          <w:rFonts w:ascii="Times New Roman" w:hAnsi="Times New Roman" w:cs="Times New Roman"/>
          <w:i/>
          <w:sz w:val="24"/>
          <w:szCs w:val="24"/>
        </w:rPr>
        <w:t xml:space="preserve">rain, </w:t>
      </w:r>
      <w:r w:rsidR="007B5F85" w:rsidRPr="00E65F50">
        <w:rPr>
          <w:rFonts w:ascii="Times New Roman" w:hAnsi="Times New Roman" w:cs="Times New Roman"/>
          <w:i/>
          <w:sz w:val="24"/>
          <w:szCs w:val="24"/>
        </w:rPr>
        <w:t>m</w:t>
      </w:r>
      <w:r w:rsidRPr="00E65F50">
        <w:rPr>
          <w:rFonts w:ascii="Times New Roman" w:hAnsi="Times New Roman" w:cs="Times New Roman"/>
          <w:i/>
          <w:sz w:val="24"/>
          <w:szCs w:val="24"/>
        </w:rPr>
        <w:t xml:space="preserve">ind, and </w:t>
      </w:r>
      <w:r w:rsidR="007B5F85" w:rsidRPr="00E65F50">
        <w:rPr>
          <w:rFonts w:ascii="Times New Roman" w:hAnsi="Times New Roman" w:cs="Times New Roman"/>
          <w:i/>
          <w:sz w:val="24"/>
          <w:szCs w:val="24"/>
        </w:rPr>
        <w:t>b</w:t>
      </w:r>
      <w:r w:rsidRPr="00E65F50">
        <w:rPr>
          <w:rFonts w:ascii="Times New Roman" w:hAnsi="Times New Roman" w:cs="Times New Roman"/>
          <w:i/>
          <w:sz w:val="24"/>
          <w:szCs w:val="24"/>
        </w:rPr>
        <w:t xml:space="preserve">ody in the </w:t>
      </w:r>
      <w:r w:rsidR="007B5F85" w:rsidRPr="00E65F50">
        <w:rPr>
          <w:rFonts w:ascii="Times New Roman" w:hAnsi="Times New Roman" w:cs="Times New Roman"/>
          <w:i/>
          <w:sz w:val="24"/>
          <w:szCs w:val="24"/>
        </w:rPr>
        <w:t>h</w:t>
      </w:r>
      <w:r w:rsidRPr="00E65F50">
        <w:rPr>
          <w:rFonts w:ascii="Times New Roman" w:hAnsi="Times New Roman" w:cs="Times New Roman"/>
          <w:i/>
          <w:sz w:val="24"/>
          <w:szCs w:val="24"/>
        </w:rPr>
        <w:t xml:space="preserve">ealing of </w:t>
      </w:r>
      <w:r w:rsidR="007B5F85" w:rsidRPr="00E65F50">
        <w:rPr>
          <w:rFonts w:ascii="Times New Roman" w:hAnsi="Times New Roman" w:cs="Times New Roman"/>
          <w:i/>
          <w:sz w:val="24"/>
          <w:szCs w:val="24"/>
        </w:rPr>
        <w:t>t</w:t>
      </w:r>
      <w:r w:rsidRPr="00E65F50">
        <w:rPr>
          <w:rFonts w:ascii="Times New Roman" w:hAnsi="Times New Roman" w:cs="Times New Roman"/>
          <w:i/>
          <w:sz w:val="24"/>
          <w:szCs w:val="24"/>
        </w:rPr>
        <w:t>rauma</w:t>
      </w:r>
      <w:r w:rsidR="007B5F85" w:rsidRPr="00E65F50">
        <w:rPr>
          <w:rFonts w:ascii="Times New Roman" w:hAnsi="Times New Roman" w:cs="Times New Roman"/>
          <w:i/>
          <w:sz w:val="24"/>
          <w:szCs w:val="24"/>
        </w:rPr>
        <w:t>.</w:t>
      </w:r>
      <w:r w:rsidRPr="00E65F50">
        <w:rPr>
          <w:rFonts w:ascii="Times New Roman" w:hAnsi="Times New Roman" w:cs="Times New Roman"/>
          <w:i/>
          <w:sz w:val="24"/>
          <w:szCs w:val="24"/>
        </w:rPr>
        <w:t xml:space="preserve"> </w:t>
      </w:r>
      <w:r w:rsidRPr="00E65F50">
        <w:rPr>
          <w:rFonts w:ascii="Times New Roman" w:hAnsi="Times New Roman" w:cs="Times New Roman"/>
          <w:sz w:val="24"/>
          <w:szCs w:val="24"/>
        </w:rPr>
        <w:t>New York: Penguin Publishing Group</w:t>
      </w:r>
    </w:p>
    <w:p w14:paraId="6FF9E31D" w14:textId="1A8A9F0C"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Von Balthasar, H. U. (1989). </w:t>
      </w:r>
      <w:r w:rsidRPr="00E65F50">
        <w:rPr>
          <w:rFonts w:ascii="Times New Roman" w:hAnsi="Times New Roman" w:cs="Times New Roman"/>
          <w:i/>
          <w:sz w:val="24"/>
          <w:szCs w:val="24"/>
        </w:rPr>
        <w:t xml:space="preserve">You </w:t>
      </w:r>
      <w:r w:rsidR="007B5F85" w:rsidRPr="00E65F50">
        <w:rPr>
          <w:rFonts w:ascii="Times New Roman" w:hAnsi="Times New Roman" w:cs="Times New Roman"/>
          <w:i/>
          <w:sz w:val="24"/>
          <w:szCs w:val="24"/>
        </w:rPr>
        <w:t>c</w:t>
      </w:r>
      <w:r w:rsidRPr="00E65F50">
        <w:rPr>
          <w:rFonts w:ascii="Times New Roman" w:hAnsi="Times New Roman" w:cs="Times New Roman"/>
          <w:i/>
          <w:sz w:val="24"/>
          <w:szCs w:val="24"/>
        </w:rPr>
        <w:t xml:space="preserve">rown the </w:t>
      </w:r>
      <w:r w:rsidR="007B5F85" w:rsidRPr="00E65F50">
        <w:rPr>
          <w:rFonts w:ascii="Times New Roman" w:hAnsi="Times New Roman" w:cs="Times New Roman"/>
          <w:i/>
          <w:sz w:val="24"/>
          <w:szCs w:val="24"/>
        </w:rPr>
        <w:t>y</w:t>
      </w:r>
      <w:r w:rsidRPr="00E65F50">
        <w:rPr>
          <w:rFonts w:ascii="Times New Roman" w:hAnsi="Times New Roman" w:cs="Times New Roman"/>
          <w:i/>
          <w:sz w:val="24"/>
          <w:szCs w:val="24"/>
        </w:rPr>
        <w:t xml:space="preserve">ear with </w:t>
      </w:r>
      <w:r w:rsidR="007B5F85" w:rsidRPr="00E65F50">
        <w:rPr>
          <w:rFonts w:ascii="Times New Roman" w:hAnsi="Times New Roman" w:cs="Times New Roman"/>
          <w:i/>
          <w:sz w:val="24"/>
          <w:szCs w:val="24"/>
        </w:rPr>
        <w:t>y</w:t>
      </w:r>
      <w:r w:rsidRPr="00E65F50">
        <w:rPr>
          <w:rFonts w:ascii="Times New Roman" w:hAnsi="Times New Roman" w:cs="Times New Roman"/>
          <w:i/>
          <w:sz w:val="24"/>
          <w:szCs w:val="24"/>
        </w:rPr>
        <w:t xml:space="preserve">our </w:t>
      </w:r>
      <w:r w:rsidR="007B5F85" w:rsidRPr="00E65F50">
        <w:rPr>
          <w:rFonts w:ascii="Times New Roman" w:hAnsi="Times New Roman" w:cs="Times New Roman"/>
          <w:i/>
          <w:sz w:val="24"/>
          <w:szCs w:val="24"/>
        </w:rPr>
        <w:t>g</w:t>
      </w:r>
      <w:r w:rsidRPr="00E65F50">
        <w:rPr>
          <w:rFonts w:ascii="Times New Roman" w:hAnsi="Times New Roman" w:cs="Times New Roman"/>
          <w:i/>
          <w:sz w:val="24"/>
          <w:szCs w:val="24"/>
        </w:rPr>
        <w:t xml:space="preserve">oodness: </w:t>
      </w:r>
      <w:r w:rsidR="00C35F89" w:rsidRPr="00E65F50">
        <w:rPr>
          <w:rFonts w:ascii="Times New Roman" w:hAnsi="Times New Roman" w:cs="Times New Roman"/>
          <w:i/>
          <w:sz w:val="24"/>
          <w:szCs w:val="24"/>
        </w:rPr>
        <w:t>r</w:t>
      </w:r>
      <w:r w:rsidRPr="00E65F50">
        <w:rPr>
          <w:rFonts w:ascii="Times New Roman" w:hAnsi="Times New Roman" w:cs="Times New Roman"/>
          <w:i/>
          <w:sz w:val="24"/>
          <w:szCs w:val="24"/>
        </w:rPr>
        <w:t xml:space="preserve">adio </w:t>
      </w:r>
      <w:r w:rsidR="00C35F89" w:rsidRPr="00E65F50">
        <w:rPr>
          <w:rFonts w:ascii="Times New Roman" w:hAnsi="Times New Roman" w:cs="Times New Roman"/>
          <w:i/>
          <w:sz w:val="24"/>
          <w:szCs w:val="24"/>
        </w:rPr>
        <w:t>s</w:t>
      </w:r>
      <w:r w:rsidRPr="00E65F50">
        <w:rPr>
          <w:rFonts w:ascii="Times New Roman" w:hAnsi="Times New Roman" w:cs="Times New Roman"/>
          <w:i/>
          <w:sz w:val="24"/>
          <w:szCs w:val="24"/>
        </w:rPr>
        <w:t>ermons</w:t>
      </w:r>
      <w:r w:rsidR="00C35F89" w:rsidRPr="00E65F50">
        <w:rPr>
          <w:rFonts w:ascii="Times New Roman" w:hAnsi="Times New Roman" w:cs="Times New Roman"/>
          <w:sz w:val="24"/>
          <w:szCs w:val="24"/>
        </w:rPr>
        <w:t>.</w:t>
      </w:r>
      <w:r w:rsidRPr="00E65F50">
        <w:rPr>
          <w:rFonts w:ascii="Times New Roman" w:hAnsi="Times New Roman" w:cs="Times New Roman"/>
          <w:sz w:val="24"/>
          <w:szCs w:val="24"/>
        </w:rPr>
        <w:t xml:space="preserve"> </w:t>
      </w:r>
      <w:r w:rsidR="00C35F89" w:rsidRPr="00E65F50">
        <w:rPr>
          <w:rFonts w:ascii="Times New Roman" w:hAnsi="Times New Roman" w:cs="Times New Roman"/>
          <w:sz w:val="24"/>
          <w:szCs w:val="24"/>
        </w:rPr>
        <w:t xml:space="preserve">San Fransisco, CA: </w:t>
      </w:r>
      <w:r w:rsidRPr="00E65F50">
        <w:rPr>
          <w:rFonts w:ascii="Times New Roman" w:hAnsi="Times New Roman" w:cs="Times New Roman"/>
          <w:sz w:val="24"/>
          <w:szCs w:val="24"/>
        </w:rPr>
        <w:t>Ignatius Press</w:t>
      </w:r>
    </w:p>
    <w:p w14:paraId="4414A83D" w14:textId="499442A5" w:rsidR="007417DF" w:rsidRPr="00E65F50" w:rsidRDefault="007417DF" w:rsidP="007417DF">
      <w:pPr>
        <w:pStyle w:val="EndNoteBibliography"/>
        <w:spacing w:after="0"/>
        <w:ind w:left="720" w:hanging="720"/>
        <w:rPr>
          <w:rFonts w:ascii="Times New Roman" w:hAnsi="Times New Roman" w:cs="Times New Roman"/>
          <w:sz w:val="24"/>
          <w:szCs w:val="24"/>
        </w:rPr>
      </w:pPr>
      <w:r w:rsidRPr="00E65F50">
        <w:rPr>
          <w:rFonts w:ascii="Times New Roman" w:hAnsi="Times New Roman" w:cs="Times New Roman"/>
          <w:sz w:val="24"/>
          <w:szCs w:val="24"/>
        </w:rPr>
        <w:t xml:space="preserve">Von Balthasar, H. U. (2005). </w:t>
      </w:r>
      <w:r w:rsidRPr="00E65F50">
        <w:rPr>
          <w:rFonts w:ascii="Times New Roman" w:hAnsi="Times New Roman" w:cs="Times New Roman"/>
          <w:i/>
          <w:sz w:val="24"/>
          <w:szCs w:val="24"/>
        </w:rPr>
        <w:t xml:space="preserve">Mysterium </w:t>
      </w:r>
      <w:r w:rsidR="00C35F89" w:rsidRPr="00E65F50">
        <w:rPr>
          <w:rFonts w:ascii="Times New Roman" w:hAnsi="Times New Roman" w:cs="Times New Roman"/>
          <w:i/>
          <w:sz w:val="24"/>
          <w:szCs w:val="24"/>
        </w:rPr>
        <w:t>p</w:t>
      </w:r>
      <w:r w:rsidRPr="00E65F50">
        <w:rPr>
          <w:rFonts w:ascii="Times New Roman" w:hAnsi="Times New Roman" w:cs="Times New Roman"/>
          <w:i/>
          <w:sz w:val="24"/>
          <w:szCs w:val="24"/>
        </w:rPr>
        <w:t xml:space="preserve">aschale: </w:t>
      </w:r>
      <w:r w:rsidR="00C35F89" w:rsidRPr="00E65F50">
        <w:rPr>
          <w:rFonts w:ascii="Times New Roman" w:hAnsi="Times New Roman" w:cs="Times New Roman"/>
          <w:i/>
          <w:sz w:val="24"/>
          <w:szCs w:val="24"/>
        </w:rPr>
        <w:t>t</w:t>
      </w:r>
      <w:r w:rsidRPr="00E65F50">
        <w:rPr>
          <w:rFonts w:ascii="Times New Roman" w:hAnsi="Times New Roman" w:cs="Times New Roman"/>
          <w:i/>
          <w:sz w:val="24"/>
          <w:szCs w:val="24"/>
        </w:rPr>
        <w:t xml:space="preserve">he </w:t>
      </w:r>
      <w:r w:rsidR="00C35F89" w:rsidRPr="00E65F50">
        <w:rPr>
          <w:rFonts w:ascii="Times New Roman" w:hAnsi="Times New Roman" w:cs="Times New Roman"/>
          <w:i/>
          <w:sz w:val="24"/>
          <w:szCs w:val="24"/>
        </w:rPr>
        <w:t>m</w:t>
      </w:r>
      <w:r w:rsidRPr="00E65F50">
        <w:rPr>
          <w:rFonts w:ascii="Times New Roman" w:hAnsi="Times New Roman" w:cs="Times New Roman"/>
          <w:i/>
          <w:sz w:val="24"/>
          <w:szCs w:val="24"/>
        </w:rPr>
        <w:t xml:space="preserve">ystery of </w:t>
      </w:r>
      <w:r w:rsidR="00C35F89" w:rsidRPr="00E65F50">
        <w:rPr>
          <w:rFonts w:ascii="Times New Roman" w:hAnsi="Times New Roman" w:cs="Times New Roman"/>
          <w:i/>
          <w:sz w:val="24"/>
          <w:szCs w:val="24"/>
        </w:rPr>
        <w:t>e</w:t>
      </w:r>
      <w:r w:rsidRPr="00E65F50">
        <w:rPr>
          <w:rFonts w:ascii="Times New Roman" w:hAnsi="Times New Roman" w:cs="Times New Roman"/>
          <w:i/>
          <w:sz w:val="24"/>
          <w:szCs w:val="24"/>
        </w:rPr>
        <w:t>aster</w:t>
      </w:r>
      <w:r w:rsidR="00C35F89" w:rsidRPr="00E65F50">
        <w:rPr>
          <w:rFonts w:ascii="Times New Roman" w:hAnsi="Times New Roman" w:cs="Times New Roman"/>
          <w:i/>
          <w:sz w:val="24"/>
          <w:szCs w:val="24"/>
        </w:rPr>
        <w:t>.</w:t>
      </w:r>
      <w:r w:rsidR="00C35F89" w:rsidRPr="00E65F50">
        <w:rPr>
          <w:rFonts w:ascii="Times New Roman" w:hAnsi="Times New Roman" w:cs="Times New Roman"/>
          <w:sz w:val="24"/>
          <w:szCs w:val="24"/>
        </w:rPr>
        <w:t xml:space="preserve"> San fransisco, CA:</w:t>
      </w:r>
      <w:r w:rsidRPr="00E65F50">
        <w:rPr>
          <w:rFonts w:ascii="Times New Roman" w:hAnsi="Times New Roman" w:cs="Times New Roman"/>
          <w:sz w:val="24"/>
          <w:szCs w:val="24"/>
        </w:rPr>
        <w:t xml:space="preserve"> Ignatius Press</w:t>
      </w:r>
    </w:p>
    <w:p w14:paraId="378800C5" w14:textId="07937004" w:rsidR="000876BD" w:rsidRPr="00E65F50" w:rsidRDefault="00F03021" w:rsidP="000876BD">
      <w:pPr>
        <w:rPr>
          <w:rFonts w:ascii="Times New Roman" w:hAnsi="Times New Roman" w:cs="Times New Roman"/>
          <w:sz w:val="24"/>
          <w:szCs w:val="24"/>
        </w:rPr>
      </w:pPr>
      <w:r w:rsidRPr="00E65F50">
        <w:rPr>
          <w:rFonts w:ascii="Times New Roman" w:hAnsi="Times New Roman" w:cs="Times New Roman"/>
          <w:sz w:val="24"/>
          <w:szCs w:val="24"/>
        </w:rPr>
        <w:fldChar w:fldCharType="end"/>
      </w:r>
    </w:p>
    <w:sectPr w:rsidR="000876BD" w:rsidRPr="00E65F50" w:rsidSect="005A4CCA">
      <w:footerReference w:type="default" r:id="rId8"/>
      <w:endnotePr>
        <w:numFmt w:val="decimal"/>
      </w:end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827D1" w14:textId="77777777" w:rsidR="00164628" w:rsidRDefault="00164628" w:rsidP="00AE0260">
      <w:pPr>
        <w:spacing w:after="0" w:line="240" w:lineRule="auto"/>
      </w:pPr>
      <w:r>
        <w:separator/>
      </w:r>
    </w:p>
  </w:endnote>
  <w:endnote w:type="continuationSeparator" w:id="0">
    <w:p w14:paraId="027E65A0" w14:textId="77777777" w:rsidR="00164628" w:rsidRDefault="00164628" w:rsidP="00AE0260">
      <w:pPr>
        <w:spacing w:after="0" w:line="240" w:lineRule="auto"/>
      </w:pPr>
      <w:r>
        <w:continuationSeparator/>
      </w:r>
    </w:p>
  </w:endnote>
  <w:endnote w:id="1">
    <w:p w14:paraId="4DC572F5" w14:textId="01747F21" w:rsidR="00933AB6" w:rsidRPr="00484A3B" w:rsidRDefault="00933AB6">
      <w:pPr>
        <w:pStyle w:val="Sluttnotetekst"/>
        <w:rPr>
          <w:rFonts w:cstheme="minorHAnsi"/>
          <w:sz w:val="24"/>
        </w:rPr>
      </w:pPr>
      <w:r w:rsidRPr="00484A3B">
        <w:rPr>
          <w:rStyle w:val="Sluttnotereferanse"/>
          <w:rFonts w:cstheme="minorHAnsi"/>
          <w:sz w:val="24"/>
        </w:rPr>
        <w:endnoteRef/>
      </w:r>
      <w:r w:rsidRPr="00484A3B">
        <w:rPr>
          <w:rFonts w:cstheme="minorHAnsi"/>
          <w:sz w:val="24"/>
        </w:rPr>
        <w:t xml:space="preserve"> For en redegjørelse av diskursen</w:t>
      </w:r>
      <w:r>
        <w:rPr>
          <w:rFonts w:cstheme="minorHAnsi"/>
          <w:sz w:val="24"/>
        </w:rPr>
        <w:t xml:space="preserve"> knyttet til «sjelesorgens «egenart» og </w:t>
      </w:r>
      <w:r w:rsidRPr="00484A3B">
        <w:rPr>
          <w:rFonts w:cstheme="minorHAnsi"/>
          <w:sz w:val="24"/>
        </w:rPr>
        <w:t xml:space="preserve">forhold til andre fagdisipliner, se kapittel 9, i </w:t>
      </w:r>
      <w:r w:rsidRPr="00484A3B">
        <w:rPr>
          <w:rFonts w:cstheme="minorHAnsi"/>
          <w:sz w:val="24"/>
        </w:rPr>
        <w:fldChar w:fldCharType="begin"/>
      </w:r>
      <w:r w:rsidRPr="00484A3B">
        <w:rPr>
          <w:rFonts w:cstheme="minorHAnsi"/>
          <w:sz w:val="24"/>
        </w:rPr>
        <w:instrText xml:space="preserve"> ADDIN EN.CITE &lt;EndNote&gt;&lt;Cite&gt;&lt;Author&gt;Edland&lt;/Author&gt;&lt;Year&gt;2020&lt;/Year&gt;&lt;RecNum&gt;41&lt;/RecNum&gt;&lt;DisplayText&gt;Edland, E. E. (2020). &lt;style face="italic"&gt;&amp;quot;Towards another self story&amp;quot; : religion, self and transformation in VITA patients.&lt;/style&gt; MF Norwegian School of Theology, Religion and Society / MF vitenskapelig høyskole.&lt;/DisplayText&gt;&lt;record&gt;&lt;rec-number&gt;41&lt;/rec-number&gt;&lt;foreign-keys&gt;&lt;key app="EN" db-id="2perf02woa0z5wew9f95x9tptffrdffzezvv" timestamp="1632821660"&gt;41&lt;/key&gt;&lt;/foreign-keys&gt;&lt;ref-type name="Thesis"&gt;32&lt;/ref-type&gt;&lt;contributors&gt;&lt;authors&gt;&lt;author&gt;Edland, Einar Eidsaa&lt;/author&gt;&lt;/authors&gt;&lt;/contributors&gt;&lt;titles&gt;&lt;title&gt;&amp;quot;Towards another self story&amp;quot; : religion, self and transformation in VITA patients&lt;/title&gt;&lt;tertiary-title&gt;PhD publications (MF vitenskapelig høyskole)&lt;/tertiary-title&gt;&lt;/titles&gt;&lt;keywords&gt;&lt;keyword&gt;Religionspsykologi&lt;/keyword&gt;&lt;keyword&gt;Religiøs tro&lt;/keyword&gt;&lt;keyword&gt;Psykoterapi&lt;/keyword&gt;&lt;keyword&gt;Eksistensialistisk psykologi&lt;/keyword&gt;&lt;keyword&gt;tro&lt;/keyword&gt;&lt;keyword&gt;religion&lt;/keyword&gt;&lt;keyword&gt;selvet&lt;/keyword&gt;&lt;/keywords&gt;&lt;dates&gt;&lt;year&gt;2020&lt;/year&gt;&lt;/dates&gt;&lt;pub-location&gt;Oslo&lt;/pub-location&gt;&lt;publisher&gt;MF Norwegian School of Theology, Religion and Society / MF vitenskapelig høyskole&lt;/publisher&gt;&lt;urls&gt;&lt;/urls&gt;&lt;/record&gt;&lt;/Cite&gt;&lt;/EndNote&gt;</w:instrText>
      </w:r>
      <w:r w:rsidRPr="00484A3B">
        <w:rPr>
          <w:rFonts w:cstheme="minorHAnsi"/>
          <w:sz w:val="24"/>
        </w:rPr>
        <w:fldChar w:fldCharType="separate"/>
      </w:r>
      <w:r w:rsidRPr="00484A3B">
        <w:rPr>
          <w:rFonts w:cstheme="minorHAnsi"/>
          <w:noProof/>
          <w:sz w:val="24"/>
        </w:rPr>
        <w:t>Edland</w:t>
      </w:r>
      <w:r>
        <w:rPr>
          <w:rFonts w:cstheme="minorHAnsi"/>
          <w:noProof/>
          <w:sz w:val="24"/>
        </w:rPr>
        <w:t xml:space="preserve"> </w:t>
      </w:r>
      <w:r w:rsidRPr="00484A3B">
        <w:rPr>
          <w:rFonts w:cstheme="minorHAnsi"/>
          <w:noProof/>
          <w:sz w:val="24"/>
        </w:rPr>
        <w:t xml:space="preserve">(2020) </w:t>
      </w:r>
      <w:r w:rsidRPr="00484A3B">
        <w:rPr>
          <w:rFonts w:cstheme="minorHAnsi"/>
          <w:sz w:val="24"/>
        </w:rPr>
        <w:fldChar w:fldCharType="end"/>
      </w:r>
    </w:p>
  </w:endnote>
  <w:endnote w:id="2">
    <w:p w14:paraId="4611022B" w14:textId="128E2760" w:rsidR="00933AB6" w:rsidRPr="00484A3B" w:rsidRDefault="00933AB6">
      <w:pPr>
        <w:pStyle w:val="Sluttnotetekst"/>
        <w:rPr>
          <w:rFonts w:cstheme="minorHAnsi"/>
          <w:sz w:val="24"/>
          <w:lang w:val="en-US"/>
        </w:rPr>
      </w:pPr>
      <w:r w:rsidRPr="00484A3B">
        <w:rPr>
          <w:rStyle w:val="Sluttnotereferanse"/>
          <w:rFonts w:cstheme="minorHAnsi"/>
          <w:sz w:val="24"/>
        </w:rPr>
        <w:endnoteRef/>
      </w:r>
      <w:r w:rsidRPr="00484A3B">
        <w:rPr>
          <w:rFonts w:cstheme="minorHAnsi"/>
          <w:sz w:val="24"/>
          <w:lang w:val="en-US"/>
        </w:rPr>
        <w:t xml:space="preserve"> Se </w:t>
      </w:r>
      <w:r w:rsidRPr="00484A3B">
        <w:rPr>
          <w:rFonts w:cstheme="minorHAnsi"/>
          <w:sz w:val="24"/>
        </w:rPr>
        <w:fldChar w:fldCharType="begin">
          <w:fldData xml:space="preserve">PEVuZE5vdGU+PENpdGUgQXV0aG9yWWVhcj0iMSI+PEF1dGhvcj5FZGxhbmQ8L0F1dGhvcj48WWVh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</w:fldData>
        </w:fldChar>
      </w:r>
      <w:r w:rsidRPr="00484A3B">
        <w:rPr>
          <w:rFonts w:cstheme="minorHAnsi"/>
          <w:sz w:val="24"/>
          <w:lang w:val="en-US"/>
        </w:rPr>
        <w:instrText xml:space="preserve"> ADDIN EN.CITE </w:instrText>
      </w:r>
      <w:r w:rsidRPr="00484A3B">
        <w:rPr>
          <w:rFonts w:cstheme="minorHAnsi"/>
          <w:sz w:val="24"/>
          <w:lang w:val="en-US"/>
        </w:rPr>
        <w:fldChar w:fldCharType="begin">
          <w:fldData xml:space="preserve">PEVuZE5vdGU+PENpdGUgQXV0aG9yWWVhcj0iMSI+PEF1dGhvcj5FZGxhbmQ8L0F1dGhvcj48WWVh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</w:fldData>
        </w:fldChar>
      </w:r>
      <w:r w:rsidRPr="00484A3B">
        <w:rPr>
          <w:rFonts w:cstheme="minorHAnsi"/>
          <w:sz w:val="24"/>
          <w:lang w:val="en-US"/>
        </w:rPr>
        <w:instrText xml:space="preserve"> ADDIN EN.CITE.DATA </w:instrText>
      </w:r>
      <w:r w:rsidRPr="00484A3B">
        <w:rPr>
          <w:rFonts w:cstheme="minorHAnsi"/>
          <w:sz w:val="24"/>
          <w:lang w:val="en-US"/>
        </w:rPr>
      </w:r>
      <w:r w:rsidRPr="00484A3B">
        <w:rPr>
          <w:rFonts w:cstheme="minorHAnsi"/>
          <w:sz w:val="24"/>
          <w:lang w:val="en-US"/>
        </w:rPr>
        <w:fldChar w:fldCharType="end"/>
      </w:r>
      <w:r w:rsidRPr="00484A3B">
        <w:rPr>
          <w:rFonts w:cstheme="minorHAnsi"/>
          <w:sz w:val="24"/>
        </w:rPr>
      </w:r>
      <w:r w:rsidRPr="00484A3B">
        <w:rPr>
          <w:rFonts w:cstheme="minorHAnsi"/>
          <w:sz w:val="24"/>
        </w:rPr>
        <w:fldChar w:fldCharType="separate"/>
      </w:r>
      <w:r w:rsidRPr="00484A3B">
        <w:rPr>
          <w:rFonts w:cstheme="minorHAnsi"/>
          <w:noProof/>
          <w:sz w:val="24"/>
          <w:lang w:val="en-US"/>
        </w:rPr>
        <w:t>ibid., Cooper-White (2020).</w:t>
      </w:r>
      <w:r w:rsidRPr="00A90112">
        <w:rPr>
          <w:rFonts w:cstheme="minorHAnsi"/>
          <w:noProof/>
          <w:sz w:val="24"/>
          <w:lang w:val="en-US"/>
        </w:rPr>
        <w:t xml:space="preserve"> og</w:t>
      </w:r>
      <w:r w:rsidRPr="00484A3B">
        <w:rPr>
          <w:rFonts w:cstheme="minorHAnsi"/>
          <w:noProof/>
          <w:sz w:val="24"/>
          <w:lang w:val="en-US"/>
        </w:rPr>
        <w:t xml:space="preserve"> Thelle (2010)</w:t>
      </w:r>
      <w:r w:rsidRPr="00484A3B">
        <w:rPr>
          <w:rFonts w:cstheme="minorHAnsi"/>
          <w:sz w:val="24"/>
        </w:rPr>
        <w:fldChar w:fldCharType="end"/>
      </w:r>
    </w:p>
  </w:endnote>
  <w:endnote w:id="3">
    <w:p w14:paraId="3ECD43DD" w14:textId="728944DF" w:rsidR="00933AB6" w:rsidRPr="00E65F50" w:rsidRDefault="00933AB6" w:rsidP="00075D9F">
      <w:pPr>
        <w:pStyle w:val="Overskrift1"/>
        <w:shd w:val="clear" w:color="auto" w:fill="FFFFFF"/>
        <w:spacing w:before="0"/>
        <w:rPr>
          <w:rFonts w:asciiTheme="minorHAnsi" w:hAnsiTheme="minorHAnsi" w:cstheme="minorHAnsi"/>
          <w:sz w:val="24"/>
          <w:szCs w:val="20"/>
          <w:rPrChange w:id="26" w:author="Einar Eidsaa Edland" w:date="2022-10-26T11:41:00Z">
            <w:rPr>
              <w:rFonts w:asciiTheme="minorHAnsi" w:hAnsiTheme="minorHAnsi" w:cstheme="minorHAnsi"/>
              <w:sz w:val="24"/>
              <w:szCs w:val="20"/>
              <w:lang w:val="en-US"/>
            </w:rPr>
          </w:rPrChange>
        </w:rPr>
      </w:pPr>
      <w:r w:rsidRPr="00484A3B">
        <w:rPr>
          <w:rStyle w:val="Sluttnotereferanse"/>
          <w:rFonts w:asciiTheme="minorHAnsi" w:hAnsiTheme="minorHAnsi" w:cstheme="minorHAnsi"/>
          <w:color w:val="auto"/>
          <w:sz w:val="24"/>
          <w:szCs w:val="20"/>
        </w:rPr>
        <w:endnoteRef/>
      </w:r>
      <w:r w:rsidRPr="00E65F50">
        <w:rPr>
          <w:rFonts w:asciiTheme="minorHAnsi" w:hAnsiTheme="minorHAnsi" w:cstheme="minorHAnsi"/>
          <w:color w:val="auto"/>
          <w:sz w:val="24"/>
          <w:szCs w:val="20"/>
          <w:rPrChange w:id="27" w:author="Einar Eidsaa Edland" w:date="2022-10-26T11:41:00Z">
            <w:rPr>
              <w:rFonts w:asciiTheme="minorHAnsi" w:hAnsiTheme="minorHAnsi" w:cstheme="minorHAnsi"/>
              <w:color w:val="auto"/>
              <w:sz w:val="24"/>
              <w:szCs w:val="20"/>
              <w:lang w:val="en-US"/>
            </w:rPr>
          </w:rPrChange>
        </w:rPr>
        <w:t xml:space="preserve"> ICD-11 (</w:t>
      </w:r>
      <w:r w:rsidR="00E65F50">
        <w:fldChar w:fldCharType="begin"/>
      </w:r>
      <w:r w:rsidR="00E65F50">
        <w:instrText xml:space="preserve"> HYPERLINK "https://ec.europa.eu/cefdigital/wiki/display/EHSEMANTIC/ICD-11%3A+The+11th+Revision+of+the+International+Classification+of+Diseases" </w:instrText>
      </w:r>
      <w:r w:rsidR="00E65F50">
        <w:fldChar w:fldCharType="separate"/>
      </w:r>
      <w:r w:rsidRPr="00E65F50">
        <w:rPr>
          <w:rStyle w:val="Hyperkobling"/>
          <w:rFonts w:asciiTheme="minorHAnsi" w:hAnsiTheme="minorHAnsi" w:cstheme="minorHAnsi"/>
          <w:color w:val="auto"/>
          <w:spacing w:val="-2"/>
          <w:sz w:val="24"/>
          <w:szCs w:val="20"/>
          <w:u w:val="none"/>
          <w:rPrChange w:id="28" w:author="Einar Eidsaa Edland" w:date="2022-10-26T11:41:00Z">
            <w:rPr>
              <w:rStyle w:val="Hyperkobling"/>
              <w:rFonts w:asciiTheme="minorHAnsi" w:hAnsiTheme="minorHAnsi" w:cstheme="minorHAnsi"/>
              <w:color w:val="auto"/>
              <w:spacing w:val="-2"/>
              <w:sz w:val="24"/>
              <w:szCs w:val="20"/>
              <w:u w:val="none"/>
              <w:lang w:val="en-US"/>
            </w:rPr>
          </w:rPrChange>
        </w:rPr>
        <w:t>The International Classification of Diseases</w:t>
      </w:r>
      <w:r w:rsidR="00E65F50">
        <w:rPr>
          <w:rStyle w:val="Hyperkobling"/>
          <w:rFonts w:asciiTheme="minorHAnsi" w:hAnsiTheme="minorHAnsi" w:cstheme="minorHAnsi"/>
          <w:color w:val="auto"/>
          <w:spacing w:val="-2"/>
          <w:sz w:val="24"/>
          <w:szCs w:val="20"/>
          <w:u w:val="none"/>
          <w:lang w:val="en-US"/>
        </w:rPr>
        <w:fldChar w:fldCharType="end"/>
      </w:r>
      <w:r w:rsidRPr="00E65F50">
        <w:rPr>
          <w:rFonts w:asciiTheme="minorHAnsi" w:hAnsiTheme="minorHAnsi" w:cstheme="minorHAnsi"/>
          <w:color w:val="auto"/>
          <w:spacing w:val="-2"/>
          <w:sz w:val="24"/>
          <w:szCs w:val="20"/>
          <w:rPrChange w:id="29" w:author="Einar Eidsaa Edland" w:date="2022-10-26T11:41:00Z">
            <w:rPr>
              <w:rFonts w:asciiTheme="minorHAnsi" w:hAnsiTheme="minorHAnsi" w:cstheme="minorHAnsi"/>
              <w:color w:val="auto"/>
              <w:spacing w:val="-2"/>
              <w:sz w:val="24"/>
              <w:szCs w:val="20"/>
              <w:lang w:val="en-US"/>
            </w:rPr>
          </w:rPrChange>
        </w:rPr>
        <w:t>) trer offisielt i kraft inter</w:t>
      </w:r>
      <w:r w:rsidR="00D32775" w:rsidRPr="00E65F50">
        <w:rPr>
          <w:rFonts w:asciiTheme="minorHAnsi" w:hAnsiTheme="minorHAnsi" w:cstheme="minorHAnsi"/>
          <w:color w:val="auto"/>
          <w:spacing w:val="-2"/>
          <w:sz w:val="24"/>
          <w:szCs w:val="20"/>
          <w:rPrChange w:id="30" w:author="Einar Eidsaa Edland" w:date="2022-10-26T11:41:00Z">
            <w:rPr>
              <w:rFonts w:asciiTheme="minorHAnsi" w:hAnsiTheme="minorHAnsi" w:cstheme="minorHAnsi"/>
              <w:color w:val="auto"/>
              <w:spacing w:val="-2"/>
              <w:sz w:val="24"/>
              <w:szCs w:val="20"/>
              <w:lang w:val="en-US"/>
            </w:rPr>
          </w:rPrChange>
        </w:rPr>
        <w:t>n</w:t>
      </w:r>
      <w:r w:rsidRPr="00E65F50">
        <w:rPr>
          <w:rFonts w:asciiTheme="minorHAnsi" w:hAnsiTheme="minorHAnsi" w:cstheme="minorHAnsi"/>
          <w:color w:val="auto"/>
          <w:spacing w:val="-2"/>
          <w:sz w:val="24"/>
          <w:szCs w:val="20"/>
          <w:rPrChange w:id="31" w:author="Einar Eidsaa Edland" w:date="2022-10-26T11:41:00Z">
            <w:rPr>
              <w:rFonts w:asciiTheme="minorHAnsi" w:hAnsiTheme="minorHAnsi" w:cstheme="minorHAnsi"/>
              <w:color w:val="auto"/>
              <w:spacing w:val="-2"/>
              <w:sz w:val="24"/>
              <w:szCs w:val="20"/>
              <w:lang w:val="en-US"/>
            </w:rPr>
          </w:rPrChange>
        </w:rPr>
        <w:t>asjonalt 1. januar 2022.</w:t>
      </w:r>
    </w:p>
  </w:endnote>
  <w:endnote w:id="4">
    <w:p w14:paraId="62141DCB" w14:textId="2B888889" w:rsidR="00933AB6" w:rsidRPr="00484A3B" w:rsidRDefault="00933AB6">
      <w:pPr>
        <w:pStyle w:val="Sluttnotetekst"/>
        <w:rPr>
          <w:rFonts w:cstheme="minorHAnsi"/>
          <w:sz w:val="24"/>
        </w:rPr>
      </w:pPr>
      <w:r w:rsidRPr="00484A3B">
        <w:rPr>
          <w:rStyle w:val="Sluttnotereferanse"/>
          <w:rFonts w:cstheme="minorHAnsi"/>
          <w:sz w:val="24"/>
        </w:rPr>
        <w:endnoteRef/>
      </w:r>
      <w:r w:rsidRPr="00484A3B">
        <w:rPr>
          <w:rFonts w:cstheme="minorHAnsi"/>
          <w:sz w:val="24"/>
        </w:rPr>
        <w:t xml:space="preserve"> Utviklingstraumer betegner kombinasjonen av vedvarende traumatiske belastninger og sviktende reguleringsstøtte i barndommen. For en gjennomgang, se </w:t>
      </w:r>
      <w:r w:rsidRPr="00484A3B">
        <w:rPr>
          <w:rFonts w:cstheme="minorHAnsi"/>
          <w:sz w:val="24"/>
        </w:rPr>
        <w:fldChar w:fldCharType="begin"/>
      </w:r>
      <w:r w:rsidRPr="00484A3B">
        <w:rPr>
          <w:rFonts w:cstheme="minorHAnsi"/>
          <w:sz w:val="24"/>
        </w:rPr>
        <w:instrText xml:space="preserve"> ADDIN EN.CITE &lt;EndNote&gt;&lt;Cite&gt;&lt;Author&gt;Nordanger&lt;/Author&gt;&lt;Year&gt;2017&lt;/Year&gt;&lt;RecNum&gt;42&lt;/RecNum&gt;&lt;Pages&gt;24&lt;/Pages&gt;&lt;DisplayText&gt;Nordanger, D. Ø. &amp;amp; Braarud, H. C. (2017). &lt;style face="italic"&gt;Utviklingstraumer : regulering som nøkkelbegrep i en ny traumepsykologi, &lt;/style&gt;Bergen: Fagbokforl.&lt;/DisplayText&gt;&lt;record&gt;&lt;rec-number&gt;42&lt;/rec-number&gt;&lt;foreign-keys&gt;&lt;key app="EN" db-id="2perf02woa0z5wew9f95x9tptffrdffzezvv" timestamp="1632825765"&gt;42&lt;/key&gt;&lt;/foreign-keys&gt;&lt;ref-type name="Book"&gt;6&lt;/ref-type&gt;&lt;contributors&gt;&lt;authors&gt;&lt;author&gt;Nordanger, Dag Øystein&lt;/author&gt;&lt;author&gt;Braarud, Hanne Cecilie&lt;/author&gt;&lt;/authors&gt;&lt;/contributors&gt;&lt;titles&gt;&lt;title&gt;Utviklingstraumer : regulering som nøkkelbegrep i en ny traumepsykologi&lt;/title&gt;&lt;/titles&gt;&lt;keywords&gt;&lt;keyword&gt;Emotional Trauma&lt;/keyword&gt;&lt;keyword&gt;Childhood Development&lt;/keyword&gt;&lt;keyword&gt;Attachment&lt;/keyword&gt;&lt;keyword&gt;Child Development&lt;/keyword&gt;&lt;keyword&gt;Psychological Trauma&lt;/keyword&gt;&lt;keyword&gt;Psychology, Developmental&lt;/keyword&gt;&lt;keyword&gt;Risk Factors&lt;/keyword&gt;&lt;keyword&gt;Utviklingspsykologi&lt;/keyword&gt;&lt;keyword&gt;Krisepsykiatri&lt;/keyword&gt;&lt;keyword&gt;Barns utvikling&lt;/keyword&gt;&lt;keyword&gt;Traumer&lt;/keyword&gt;&lt;keyword&gt;Selvkontroll&lt;/keyword&gt;&lt;keyword&gt;Emosjonsregulering&lt;/keyword&gt;&lt;keyword&gt;psykologi&lt;/keyword&gt;&lt;keyword&gt;forebygging&lt;/keyword&gt;&lt;keyword&gt;barn&lt;/keyword&gt;&lt;keyword&gt;familier&lt;/keyword&gt;&lt;keyword&gt;risiko&lt;/keyword&gt;&lt;keyword&gt;trygghet&lt;/keyword&gt;&lt;keyword&gt;stress&lt;/keyword&gt;&lt;keyword&gt;stressreduksjon&lt;/keyword&gt;&lt;keyword&gt;lek&lt;/keyword&gt;&lt;keyword&gt;hjernen&lt;/keyword&gt;&lt;keyword&gt;omsorg&lt;/keyword&gt;&lt;keyword&gt;kartlegging&lt;/keyword&gt;&lt;keyword&gt;regulering&lt;/keyword&gt;&lt;keyword&gt;nevrobiologi&lt;/keyword&gt;&lt;keyword&gt;ungdom&lt;/keyword&gt;&lt;keyword&gt;tilknytning&lt;/keyword&gt;&lt;keyword&gt;utviklingstraumer&lt;/keyword&gt;&lt;keyword&gt;PTSD&lt;/keyword&gt;&lt;keyword&gt;terapi&lt;/keyword&gt;&lt;keyword&gt;behandling&lt;/keyword&gt;&lt;keyword&gt;traumebehandling&lt;/keyword&gt;&lt;keyword&gt;posttraumatisk&lt;/keyword&gt;&lt;keyword&gt;stresslidelse&lt;/keyword&gt;&lt;/keywords&gt;&lt;dates&gt;&lt;year&gt;2017&lt;/year&gt;&lt;/dates&gt;&lt;pub-location&gt;Bergen&lt;/pub-location&gt;&lt;publisher&gt;Fagbokforl.&lt;/publisher&gt;&lt;isbn&gt;978-82-450-2049-6&lt;/isbn&gt;&lt;urls&gt;&lt;/urls&gt;&lt;/record&gt;&lt;/Cite&gt;&lt;/EndNote&gt;</w:instrText>
      </w:r>
      <w:r w:rsidRPr="00484A3B">
        <w:rPr>
          <w:rFonts w:cstheme="minorHAnsi"/>
          <w:sz w:val="24"/>
        </w:rPr>
        <w:fldChar w:fldCharType="separate"/>
      </w:r>
      <w:r w:rsidRPr="00484A3B">
        <w:rPr>
          <w:rFonts w:cstheme="minorHAnsi"/>
          <w:noProof/>
          <w:sz w:val="24"/>
        </w:rPr>
        <w:t>Nordanger</w:t>
      </w:r>
      <w:r>
        <w:rPr>
          <w:rFonts w:cstheme="minorHAnsi"/>
          <w:noProof/>
          <w:sz w:val="24"/>
        </w:rPr>
        <w:t xml:space="preserve"> </w:t>
      </w:r>
      <w:r w:rsidRPr="00484A3B">
        <w:rPr>
          <w:rFonts w:cstheme="minorHAnsi"/>
          <w:noProof/>
          <w:sz w:val="24"/>
        </w:rPr>
        <w:t>&amp; Braarud</w:t>
      </w:r>
      <w:r>
        <w:rPr>
          <w:rFonts w:cstheme="minorHAnsi"/>
          <w:noProof/>
          <w:sz w:val="24"/>
        </w:rPr>
        <w:t xml:space="preserve"> </w:t>
      </w:r>
      <w:r w:rsidRPr="00484A3B">
        <w:rPr>
          <w:rFonts w:cstheme="minorHAnsi"/>
          <w:noProof/>
          <w:sz w:val="24"/>
        </w:rPr>
        <w:t>(2017)</w:t>
      </w:r>
      <w:r>
        <w:rPr>
          <w:rFonts w:cstheme="minorHAnsi"/>
          <w:noProof/>
          <w:sz w:val="24"/>
        </w:rPr>
        <w:t>.</w:t>
      </w:r>
      <w:r w:rsidRPr="00D55B7E" w:rsidDel="008E52B9">
        <w:rPr>
          <w:rFonts w:cstheme="minorHAnsi"/>
          <w:noProof/>
          <w:sz w:val="24"/>
        </w:rPr>
        <w:t xml:space="preserve"> </w:t>
      </w:r>
      <w:r w:rsidRPr="00484A3B">
        <w:rPr>
          <w:rFonts w:cstheme="minorHAnsi"/>
          <w:sz w:val="24"/>
        </w:rPr>
        <w:fldChar w:fldCharType="end"/>
      </w:r>
      <w:r w:rsidRPr="00484A3B">
        <w:rPr>
          <w:rFonts w:cstheme="minorHAnsi"/>
          <w:sz w:val="24"/>
        </w:rPr>
        <w:t xml:space="preserve"> </w:t>
      </w:r>
    </w:p>
  </w:endnote>
  <w:endnote w:id="5">
    <w:p w14:paraId="3E743EFA" w14:textId="2944EB33" w:rsidR="00933AB6" w:rsidRPr="00484A3B" w:rsidRDefault="00933AB6">
      <w:pPr>
        <w:pStyle w:val="Sluttnotetekst"/>
        <w:rPr>
          <w:sz w:val="24"/>
        </w:rPr>
      </w:pPr>
      <w:r w:rsidRPr="00484A3B">
        <w:rPr>
          <w:rStyle w:val="Sluttnotereferanse"/>
          <w:sz w:val="24"/>
        </w:rPr>
        <w:endnoteRef/>
      </w:r>
      <w:r w:rsidRPr="00484A3B">
        <w:rPr>
          <w:sz w:val="24"/>
        </w:rPr>
        <w:t xml:space="preserve"> Judith L. Herman betegner PTSD som en </w:t>
      </w:r>
      <w:r w:rsidRPr="00484A3B">
        <w:rPr>
          <w:i/>
          <w:iCs/>
          <w:sz w:val="24"/>
        </w:rPr>
        <w:t>skamlidelse</w:t>
      </w:r>
      <w:r w:rsidRPr="00484A3B">
        <w:rPr>
          <w:sz w:val="24"/>
        </w:rPr>
        <w:t xml:space="preserve">, se </w:t>
      </w:r>
      <w:r w:rsidRPr="00484A3B">
        <w:rPr>
          <w:sz w:val="24"/>
        </w:rPr>
        <w:fldChar w:fldCharType="begin"/>
      </w:r>
      <w:r w:rsidRPr="00484A3B">
        <w:rPr>
          <w:sz w:val="24"/>
        </w:rPr>
        <w:instrText xml:space="preserve"> ADDIN EN.CITE &lt;EndNote&gt;&lt;Cite ExcludeAuth="1"&gt;&lt;Author&gt;Herman&lt;/Author&gt;&lt;Year&gt;2011&lt;/Year&gt;&lt;RecNum&gt;60&lt;/RecNum&gt;&lt;DisplayText&gt;Herman, J. L. (2011). Posttraumatic Stress Disorder as a Shame Disorder. I: Dearing, R. L. &amp;amp; Tangney, J. P. (eds.) &lt;style face="italic"&gt;Shame in the therapy hour. &lt;/style&gt;First edition. ed. Washington, District of Columbia: American Psychological Association.&lt;/DisplayText&gt;&lt;record&gt;&lt;rec-number&gt;60&lt;/rec-number&gt;&lt;foreign-keys&gt;&lt;key app="EN" db-id="2perf02woa0z5wew9f95x9tptffrdffzezvv" timestamp="1633179970"&gt;60&lt;/key&gt;&lt;/foreign-keys&gt;&lt;ref-type name="Book Section"&gt;5&lt;/ref-type&gt;&lt;contributors&gt;&lt;authors&gt;&lt;author&gt;Herman, Judith Lewis&lt;/author&gt;&lt;/authors&gt;&lt;secondary-authors&gt;&lt;author&gt;Dearing, Ronda L.&lt;/author&gt;&lt;author&gt;Tangney, June Price&lt;/author&gt;&lt;/secondary-authors&gt;&lt;/contributors&gt;&lt;titles&gt;&lt;title&gt;Posttraumatic Stress Disorder as a Shame Disorder&lt;/title&gt;&lt;secondary-title&gt;Shame in the therapy hour&lt;/secondary-title&gt;&lt;/titles&gt;&lt;edition&gt;First edition.&lt;/edition&gt;&lt;keywords&gt;&lt;keyword&gt;Psychotherapist and patient&lt;/keyword&gt;&lt;keyword&gt;Shame&lt;/keyword&gt;&lt;/keywords&gt;&lt;dates&gt;&lt;year&gt;2011&lt;/year&gt;&lt;/dates&gt;&lt;pub-location&gt;Washington, District of Columbia&lt;/pub-location&gt;&lt;publisher&gt;American Psychological Association&lt;/publisher&gt;&lt;isbn&gt;1-4338-0968-0&lt;/isbn&gt;&lt;urls&gt;&lt;/urls&gt;&lt;/record&gt;&lt;/Cite&gt;&lt;/EndNote&gt;</w:instrText>
      </w:r>
      <w:r w:rsidRPr="00484A3B">
        <w:rPr>
          <w:sz w:val="24"/>
        </w:rPr>
        <w:fldChar w:fldCharType="separate"/>
      </w:r>
      <w:r w:rsidRPr="00484A3B">
        <w:rPr>
          <w:noProof/>
          <w:sz w:val="24"/>
        </w:rPr>
        <w:t>Herman (2011).</w:t>
      </w:r>
      <w:r w:rsidRPr="00484A3B">
        <w:rPr>
          <w:sz w:val="24"/>
        </w:rPr>
        <w:fldChar w:fldCharType="end"/>
      </w:r>
      <w:r w:rsidRPr="00484A3B">
        <w:rPr>
          <w:sz w:val="24"/>
        </w:rPr>
        <w:t xml:space="preserve"> Se også for en redegjørelse av skam relatert til traumer i </w:t>
      </w:r>
      <w:r w:rsidRPr="00484A3B">
        <w:rPr>
          <w:sz w:val="24"/>
        </w:rPr>
        <w:fldChar w:fldCharType="begin"/>
      </w:r>
      <w:r w:rsidRPr="00484A3B">
        <w:rPr>
          <w:sz w:val="24"/>
        </w:rPr>
        <w:instrText xml:space="preserve"> ADDIN EN.CITE &lt;EndNote&gt;&lt;Cite&gt;&lt;Author&gt;Farstad&lt;/Author&gt;&lt;Year&gt;2016&lt;/Year&gt;&lt;RecNum&gt;61&lt;/RecNum&gt;&lt;DisplayText&gt;Farstad, M. (2016). &lt;style face="italic"&gt;Skam : eksistens, relasjon, profesjon, &lt;/style&gt;Oslo: Cappelen Damm akademisk.&lt;/DisplayText&gt;&lt;record&gt;&lt;rec-number&gt;61&lt;/rec-number&gt;&lt;foreign-keys&gt;&lt;key app="EN" db-id="2perf02woa0z5wew9f95x9tptffrdffzezvv" timestamp="1633180410"&gt;61&lt;/key&gt;&lt;/foreign-keys&gt;&lt;ref-type name="Book"&gt;6&lt;/ref-type&gt;&lt;contributors&gt;&lt;authors&gt;&lt;author&gt;Farstad, Marie&lt;/author&gt;&lt;/authors&gt;&lt;/contributors&gt;&lt;titles&gt;&lt;title&gt;Skam : eksistens, relasjon, profesjon&lt;/title&gt;&lt;/titles&gt;&lt;keywords&gt;&lt;keyword&gt;Shame&lt;/keyword&gt;&lt;keyword&gt;Psychology&lt;/keyword&gt;&lt;keyword&gt;Skam&lt;/keyword&gt;&lt;keyword&gt;Terapi&lt;/keyword&gt;&lt;keyword&gt;Religionspsykologi&lt;/keyword&gt;&lt;keyword&gt;følelser&lt;/keyword&gt;&lt;keyword&gt;emosjoner&lt;/keyword&gt;&lt;keyword&gt;relasjoner&lt;/keyword&gt;&lt;keyword&gt;eksistens&lt;/keyword&gt;&lt;keyword&gt;sjelesorg&lt;/keyword&gt;&lt;keyword&gt;religion&lt;/keyword&gt;&lt;keyword&gt;personlig identitet&lt;/keyword&gt;&lt;keyword&gt;psykoterapi&lt;/keyword&gt;&lt;keyword&gt;PTSD&lt;/keyword&gt;&lt;keyword&gt;selvutvikling&lt;/keyword&gt;&lt;keyword&gt;traumer&lt;/keyword&gt;&lt;keyword&gt;flyktninger&lt;/keyword&gt;&lt;keyword&gt;sårbarhet&lt;/keyword&gt;&lt;keyword&gt;skamkjensle&lt;/keyword&gt;&lt;keyword&gt;Skam : Psykologi&lt;/keyword&gt;&lt;/keywords&gt;&lt;dates&gt;&lt;year&gt;2016&lt;/year&gt;&lt;/dates&gt;&lt;pub-location&gt;Oslo&lt;/pub-location&gt;&lt;publisher&gt;Cappelen Damm akademisk&lt;/publisher&gt;&lt;isbn&gt;978-82-02-52717-4&lt;/isbn&gt;&lt;urls&gt;&lt;/urls&gt;&lt;/record&gt;&lt;/Cite&gt;&lt;/EndNote&gt;</w:instrText>
      </w:r>
      <w:r w:rsidRPr="00484A3B">
        <w:rPr>
          <w:sz w:val="24"/>
        </w:rPr>
        <w:fldChar w:fldCharType="separate"/>
      </w:r>
      <w:r w:rsidRPr="00484A3B">
        <w:rPr>
          <w:noProof/>
          <w:sz w:val="24"/>
        </w:rPr>
        <w:t>Farstad</w:t>
      </w:r>
      <w:r>
        <w:rPr>
          <w:noProof/>
          <w:sz w:val="24"/>
        </w:rPr>
        <w:t xml:space="preserve"> </w:t>
      </w:r>
      <w:r w:rsidRPr="00484A3B">
        <w:rPr>
          <w:noProof/>
          <w:sz w:val="24"/>
        </w:rPr>
        <w:t>(2016).</w:t>
      </w:r>
      <w:r w:rsidRPr="00484A3B">
        <w:rPr>
          <w:sz w:val="24"/>
        </w:rPr>
        <w:fldChar w:fldCharType="end"/>
      </w:r>
      <w:r w:rsidRPr="00484A3B">
        <w:rPr>
          <w:sz w:val="24"/>
        </w:rPr>
        <w:t xml:space="preserve"> </w:t>
      </w:r>
    </w:p>
  </w:endnote>
  <w:endnote w:id="6">
    <w:p w14:paraId="5799014B" w14:textId="6D2D0ABC" w:rsidR="00933AB6" w:rsidRPr="00484A3B" w:rsidRDefault="00933AB6">
      <w:pPr>
        <w:pStyle w:val="Sluttnotetekst"/>
        <w:rPr>
          <w:rFonts w:cstheme="minorHAnsi"/>
          <w:sz w:val="24"/>
        </w:rPr>
      </w:pPr>
      <w:r w:rsidRPr="00484A3B">
        <w:rPr>
          <w:rStyle w:val="Sluttnotereferanse"/>
          <w:rFonts w:cstheme="minorHAnsi"/>
          <w:sz w:val="24"/>
        </w:rPr>
        <w:endnoteRef/>
      </w:r>
      <w:r w:rsidRPr="00484A3B">
        <w:rPr>
          <w:rFonts w:cstheme="minorHAnsi"/>
          <w:sz w:val="24"/>
        </w:rPr>
        <w:t xml:space="preserve"> </w:t>
      </w:r>
      <w:r w:rsidRPr="00484A3B">
        <w:rPr>
          <w:rFonts w:cstheme="minorHAnsi"/>
          <w:sz w:val="24"/>
          <w:shd w:val="clear" w:color="auto" w:fill="F3F4F4"/>
        </w:rPr>
        <w:t>Værensbegrepet (</w:t>
      </w:r>
      <w:r w:rsidRPr="00484A3B">
        <w:rPr>
          <w:rStyle w:val="Utheving"/>
          <w:rFonts w:cstheme="minorHAnsi"/>
          <w:sz w:val="24"/>
          <w:shd w:val="clear" w:color="auto" w:fill="F3F4F4"/>
        </w:rPr>
        <w:t>das Sein</w:t>
      </w:r>
      <w:r w:rsidRPr="00484A3B">
        <w:rPr>
          <w:rFonts w:cstheme="minorHAnsi"/>
          <w:sz w:val="24"/>
          <w:shd w:val="clear" w:color="auto" w:fill="F3F4F4"/>
        </w:rPr>
        <w:t xml:space="preserve">) er et sentralt begrep i Martin Heideggers (1927) filosofi. Han anvender begrepet </w:t>
      </w:r>
      <w:r w:rsidRPr="00484A3B">
        <w:rPr>
          <w:rFonts w:cstheme="minorHAnsi"/>
          <w:i/>
          <w:iCs/>
          <w:sz w:val="24"/>
          <w:shd w:val="clear" w:color="auto" w:fill="F3F4F4"/>
        </w:rPr>
        <w:t>Dasein</w:t>
      </w:r>
      <w:r w:rsidRPr="00484A3B">
        <w:rPr>
          <w:rFonts w:cstheme="minorHAnsi"/>
          <w:sz w:val="24"/>
          <w:shd w:val="clear" w:color="auto" w:fill="F3F4F4"/>
        </w:rPr>
        <w:t xml:space="preserve"> som en beskrivelse av menneskets spesifikke og egenartede væren.</w:t>
      </w:r>
    </w:p>
  </w:endnote>
  <w:endnote w:id="7">
    <w:p w14:paraId="2CFDAF06" w14:textId="16BBBEA3" w:rsidR="00933AB6" w:rsidRPr="00484A3B" w:rsidRDefault="00933AB6">
      <w:pPr>
        <w:pStyle w:val="Sluttnotetekst"/>
        <w:rPr>
          <w:rFonts w:cstheme="minorHAnsi"/>
          <w:sz w:val="24"/>
        </w:rPr>
      </w:pPr>
      <w:r w:rsidRPr="00484A3B">
        <w:rPr>
          <w:rStyle w:val="Sluttnotereferanse"/>
          <w:rFonts w:cstheme="minorHAnsi"/>
          <w:sz w:val="24"/>
        </w:rPr>
        <w:endnoteRef/>
      </w:r>
      <w:r w:rsidRPr="00484A3B">
        <w:rPr>
          <w:rFonts w:cstheme="minorHAnsi"/>
          <w:sz w:val="24"/>
        </w:rPr>
        <w:t xml:space="preserve"> Stolorow henviser her til Heideggers (1962) ontologiske utlegning av begrepet </w:t>
      </w:r>
      <w:r w:rsidRPr="00484A3B">
        <w:rPr>
          <w:rFonts w:cstheme="minorHAnsi"/>
          <w:i/>
          <w:iCs/>
          <w:sz w:val="24"/>
        </w:rPr>
        <w:t>Angst</w:t>
      </w:r>
      <w:r w:rsidRPr="00484A3B">
        <w:rPr>
          <w:rFonts w:cstheme="minorHAnsi"/>
          <w:sz w:val="24"/>
        </w:rPr>
        <w:t xml:space="preserve">. </w:t>
      </w:r>
    </w:p>
  </w:endnote>
  <w:endnote w:id="8">
    <w:p w14:paraId="6740BB56" w14:textId="262F7362" w:rsidR="00933AB6" w:rsidRPr="00484A3B" w:rsidRDefault="00933AB6" w:rsidP="00CF5490">
      <w:pPr>
        <w:pStyle w:val="Sluttnotetekst"/>
        <w:rPr>
          <w:sz w:val="24"/>
        </w:rPr>
      </w:pPr>
      <w:r w:rsidRPr="00484A3B">
        <w:rPr>
          <w:rStyle w:val="Sluttnotereferanse"/>
          <w:sz w:val="24"/>
        </w:rPr>
        <w:endnoteRef/>
      </w:r>
      <w:r w:rsidRPr="00484A3B">
        <w:rPr>
          <w:sz w:val="24"/>
        </w:rPr>
        <w:t xml:space="preserve"> Redegjørelsen av Moltmanns teologi er basert på </w:t>
      </w:r>
      <w:r w:rsidRPr="00484A3B">
        <w:rPr>
          <w:sz w:val="24"/>
        </w:rPr>
        <w:fldChar w:fldCharType="begin"/>
      </w:r>
      <w:r w:rsidRPr="00484A3B">
        <w:rPr>
          <w:sz w:val="24"/>
        </w:rPr>
        <w:instrText xml:space="preserve"> ADDIN EN.CITE &lt;EndNote&gt;&lt;Cite&gt;&lt;Author&gt;Aalen Leenderts&lt;/Author&gt;&lt;Year&gt;2020&lt;/Year&gt;&lt;RecNum&gt;26&lt;/RecNum&gt;&lt;DisplayText&gt;Aalen Leenderts, T. (2020). Lidelse og Kristendom. I: Austad, A., Borge, L., Leenderts, T. A., Stifoss-Hanssen, H. &amp;amp; Thomassen, M. (eds.) &lt;style face="italic"&gt;Lidelse, mening og livssyn : teori og praksis. &lt;/style&gt;1. utgave. ed. Bergen: Fagbokforlaget.&lt;/DisplayText&gt;&lt;record&gt;&lt;rec-number&gt;26&lt;/rec-number&gt;&lt;foreign-keys&gt;&lt;key app="EN" db-id="2perf02woa0z5wew9f95x9tptffrdffzezvv" timestamp="1629439760"&gt;26&lt;/key&gt;&lt;/foreign-keys&gt;&lt;ref-type name="Book Section"&gt;5&lt;/ref-type&gt;&lt;contributors&gt;&lt;authors&gt;&lt;author&gt;Aalen Leenderts, Torborg&lt;/author&gt;&lt;/authors&gt;&lt;secondary-authors&gt;&lt;author&gt;Austad, Anne&lt;/author&gt;&lt;author&gt;Borge, Lisbet&lt;/author&gt;&lt;author&gt;Leenderts, Torborg Aalen&lt;/author&gt;&lt;author&gt;Stifoss-Hanssen, Hans&lt;/author&gt;&lt;author&gt;Thomassen, Magdalene&lt;/author&gt;&lt;/secondary-authors&gt;&lt;/contributors&gt;&lt;titles&gt;&lt;title&gt;Lidelse og Kristendom&lt;/title&gt;&lt;secondary-title&gt;Lidelse, mening og livssyn : teori og praksis&lt;/secondary-title&gt;&lt;/titles&gt;&lt;edition&gt;1. utgave.&lt;/edition&gt;&lt;keywords&gt;&lt;keyword&gt;Livssyn&lt;/keyword&gt;&lt;keyword&gt;Lidelse&lt;/keyword&gt;&lt;keyword&gt;Helse- og sosialvesen&lt;/keyword&gt;&lt;keyword&gt;religion&lt;/keyword&gt;&lt;keyword&gt;tro&lt;/keyword&gt;&lt;keyword&gt;Religion : Praksis&lt;/keyword&gt;&lt;keyword&gt;mestring&lt;/keyword&gt;&lt;keyword&gt;sykdom&lt;/keyword&gt;&lt;keyword&gt;islam&lt;/keyword&gt;&lt;keyword&gt;kristendom&lt;/keyword&gt;&lt;keyword&gt;jødedom&lt;/keyword&gt;&lt;keyword&gt;trygghet&lt;/keyword&gt;&lt;keyword&gt;åndelig omsorg&lt;/keyword&gt;&lt;keyword&gt;mindfulness&lt;/keyword&gt;&lt;keyword&gt;samisk&lt;/keyword&gt;&lt;keyword&gt;buddhisme&lt;/keyword&gt;&lt;keyword&gt;humanisme&lt;/keyword&gt;&lt;/keywords&gt;&lt;dates&gt;&lt;year&gt;2020&lt;/year&gt;&lt;/dates&gt;&lt;pub-location&gt;Bergen&lt;/pub-location&gt;&lt;publisher&gt;Fagbokforlaget&lt;/publisher&gt;&lt;isbn&gt;9788245024098&lt;/isbn&gt;&lt;urls&gt;&lt;/urls&gt;&lt;/record&gt;&lt;/Cite&gt;&lt;/EndNote&gt;</w:instrText>
      </w:r>
      <w:r w:rsidRPr="00484A3B">
        <w:rPr>
          <w:sz w:val="24"/>
        </w:rPr>
        <w:fldChar w:fldCharType="separate"/>
      </w:r>
      <w:r w:rsidRPr="00484A3B">
        <w:rPr>
          <w:noProof/>
          <w:sz w:val="24"/>
        </w:rPr>
        <w:t xml:space="preserve">Leenderts (2020). </w:t>
      </w:r>
      <w:r w:rsidRPr="00484A3B">
        <w:rPr>
          <w:sz w:val="24"/>
        </w:rPr>
        <w:fldChar w:fldCharType="end"/>
      </w:r>
    </w:p>
  </w:endnote>
  <w:endnote w:id="9">
    <w:p w14:paraId="0918C99D" w14:textId="3F191AB6" w:rsidR="00933AB6" w:rsidRPr="00484A3B" w:rsidRDefault="00933AB6">
      <w:pPr>
        <w:pStyle w:val="Sluttnotetekst"/>
        <w:rPr>
          <w:sz w:val="24"/>
        </w:rPr>
      </w:pPr>
      <w:r w:rsidRPr="00484A3B">
        <w:rPr>
          <w:rStyle w:val="Sluttnotereferanse"/>
          <w:sz w:val="24"/>
        </w:rPr>
        <w:endnoteRef/>
      </w:r>
      <w:r w:rsidRPr="00484A3B">
        <w:rPr>
          <w:sz w:val="24"/>
        </w:rPr>
        <w:t xml:space="preserve"> I tillegg til Rambo (2010,</w:t>
      </w:r>
      <w:r>
        <w:rPr>
          <w:sz w:val="24"/>
        </w:rPr>
        <w:t xml:space="preserve"> </w:t>
      </w:r>
      <w:r w:rsidRPr="00484A3B">
        <w:rPr>
          <w:sz w:val="24"/>
        </w:rPr>
        <w:t>2017,</w:t>
      </w:r>
      <w:r>
        <w:rPr>
          <w:sz w:val="24"/>
        </w:rPr>
        <w:t xml:space="preserve"> </w:t>
      </w:r>
      <w:r w:rsidRPr="00484A3B">
        <w:rPr>
          <w:sz w:val="24"/>
        </w:rPr>
        <w:t xml:space="preserve">2018) se også </w:t>
      </w:r>
      <w:r w:rsidRPr="00484A3B">
        <w:rPr>
          <w:sz w:val="24"/>
        </w:rPr>
        <w:fldChar w:fldCharType="begin">
          <w:fldData xml:space="preserve">PEVuZE5vdGU+PENpdGU+PEF1dGhvcj5Kb25lczwvQXV0aG9yPjxZZWFyPjIwMTk8L1llYXI+PFJl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</w:fldData>
        </w:fldChar>
      </w:r>
      <w:r w:rsidRPr="00484A3B">
        <w:rPr>
          <w:sz w:val="24"/>
        </w:rPr>
        <w:instrText xml:space="preserve"> ADDIN EN.CITE </w:instrText>
      </w:r>
      <w:r w:rsidRPr="00484A3B">
        <w:rPr>
          <w:sz w:val="24"/>
        </w:rPr>
        <w:fldChar w:fldCharType="begin">
          <w:fldData xml:space="preserve">PEVuZE5vdGU+PENpdGU+PEF1dGhvcj5Kb25lczwvQXV0aG9yPjxZZWFyPjIwMTk8L1llYXI+PFJl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</w:fldData>
        </w:fldChar>
      </w:r>
      <w:r w:rsidRPr="00484A3B">
        <w:rPr>
          <w:sz w:val="24"/>
        </w:rPr>
        <w:instrText xml:space="preserve"> ADDIN EN.CITE.DATA </w:instrText>
      </w:r>
      <w:r w:rsidRPr="00484A3B">
        <w:rPr>
          <w:sz w:val="24"/>
        </w:rPr>
      </w:r>
      <w:r w:rsidRPr="00484A3B">
        <w:rPr>
          <w:sz w:val="24"/>
        </w:rPr>
        <w:fldChar w:fldCharType="end"/>
      </w:r>
      <w:r w:rsidRPr="00484A3B">
        <w:rPr>
          <w:sz w:val="24"/>
        </w:rPr>
      </w:r>
      <w:r w:rsidRPr="00484A3B">
        <w:rPr>
          <w:sz w:val="24"/>
        </w:rPr>
        <w:fldChar w:fldCharType="separate"/>
      </w:r>
      <w:r w:rsidRPr="00484A3B">
        <w:rPr>
          <w:noProof/>
          <w:sz w:val="24"/>
        </w:rPr>
        <w:t>Jones (2019)</w:t>
      </w:r>
      <w:r>
        <w:rPr>
          <w:noProof/>
          <w:sz w:val="24"/>
        </w:rPr>
        <w:t>,</w:t>
      </w:r>
      <w:r w:rsidRPr="00484A3B">
        <w:rPr>
          <w:noProof/>
          <w:sz w:val="24"/>
        </w:rPr>
        <w:t xml:space="preserve"> Baldwin, J. (2018)</w:t>
      </w:r>
      <w:r>
        <w:rPr>
          <w:noProof/>
          <w:sz w:val="24"/>
        </w:rPr>
        <w:t xml:space="preserve"> og</w:t>
      </w:r>
      <w:r w:rsidRPr="00484A3B">
        <w:rPr>
          <w:noProof/>
          <w:sz w:val="24"/>
        </w:rPr>
        <w:t xml:space="preserve"> Arel &amp; Rambo (2016)</w:t>
      </w:r>
      <w:r w:rsidRPr="00484A3B">
        <w:rPr>
          <w:sz w:val="24"/>
        </w:rPr>
        <w:fldChar w:fldCharType="end"/>
      </w:r>
    </w:p>
  </w:endnote>
  <w:endnote w:id="10">
    <w:p w14:paraId="1F78CD26" w14:textId="3FCCC012" w:rsidR="00933AB6" w:rsidRPr="00484A3B" w:rsidRDefault="00933AB6">
      <w:pPr>
        <w:pStyle w:val="Sluttnotetekst"/>
        <w:rPr>
          <w:sz w:val="24"/>
        </w:rPr>
      </w:pPr>
      <w:r w:rsidRPr="00484A3B">
        <w:rPr>
          <w:rStyle w:val="Sluttnotereferanse"/>
          <w:sz w:val="24"/>
        </w:rPr>
        <w:endnoteRef/>
      </w:r>
      <w:r w:rsidRPr="00484A3B">
        <w:rPr>
          <w:sz w:val="24"/>
        </w:rPr>
        <w:t xml:space="preserve"> Den videre presentasjonen av Hans Urs von Balthasars teologi er basert på Rambo (2010).</w:t>
      </w:r>
    </w:p>
  </w:endnote>
  <w:endnote w:id="11">
    <w:p w14:paraId="2349B99C" w14:textId="412288D1" w:rsidR="00933AB6" w:rsidRPr="00484A3B" w:rsidRDefault="00933AB6" w:rsidP="00075D9F">
      <w:pPr>
        <w:pStyle w:val="Ingenmellomrom"/>
        <w:rPr>
          <w:sz w:val="24"/>
          <w:szCs w:val="20"/>
        </w:rPr>
      </w:pPr>
      <w:r w:rsidRPr="00484A3B">
        <w:rPr>
          <w:rStyle w:val="Sluttnotereferanse"/>
          <w:rFonts w:cstheme="minorHAnsi"/>
          <w:sz w:val="24"/>
          <w:szCs w:val="20"/>
        </w:rPr>
        <w:endnoteRef/>
      </w:r>
      <w:r w:rsidRPr="00484A3B">
        <w:rPr>
          <w:sz w:val="24"/>
          <w:szCs w:val="20"/>
        </w:rPr>
        <w:t xml:space="preserve"> Stolorow følger her i fotsporene til Levinas</w:t>
      </w:r>
      <w:r>
        <w:rPr>
          <w:sz w:val="24"/>
          <w:szCs w:val="20"/>
        </w:rPr>
        <w:t>’</w:t>
      </w:r>
      <w:r w:rsidRPr="00484A3B">
        <w:rPr>
          <w:sz w:val="24"/>
          <w:szCs w:val="20"/>
        </w:rPr>
        <w:t xml:space="preserve"> (1989) begrep </w:t>
      </w:r>
      <w:r w:rsidRPr="00484A3B">
        <w:rPr>
          <w:i/>
          <w:iCs/>
          <w:sz w:val="24"/>
          <w:szCs w:val="20"/>
        </w:rPr>
        <w:t>le traumatisme</w:t>
      </w:r>
      <w:r w:rsidRPr="00484A3B">
        <w:rPr>
          <w:sz w:val="24"/>
          <w:szCs w:val="20"/>
        </w:rPr>
        <w:t xml:space="preserve"> og Eschels (2004) begrep </w:t>
      </w:r>
      <w:r w:rsidRPr="00484A3B">
        <w:rPr>
          <w:i/>
          <w:iCs/>
          <w:sz w:val="24"/>
          <w:szCs w:val="20"/>
        </w:rPr>
        <w:t>I-dentification</w:t>
      </w:r>
      <w:r w:rsidRPr="00484A3B">
        <w:rPr>
          <w:sz w:val="24"/>
          <w:szCs w:val="20"/>
        </w:rPr>
        <w:t>. Laub (1992) beskriver på sin side det samme når han sier at «lytteren må kunne kjenne den utsattes seire, tap og stillhet, kjenne dem fra innsiden slik at de kan ta form av et vitnesbyrd» (s. 58).</w:t>
      </w:r>
    </w:p>
  </w:endnote>
  <w:endnote w:id="12">
    <w:p w14:paraId="71B81A31" w14:textId="76571E3B" w:rsidR="00933AB6" w:rsidRPr="00484A3B" w:rsidRDefault="00933AB6">
      <w:pPr>
        <w:pStyle w:val="Sluttnotetekst"/>
        <w:rPr>
          <w:sz w:val="24"/>
        </w:rPr>
      </w:pPr>
      <w:r w:rsidRPr="00484A3B">
        <w:rPr>
          <w:rStyle w:val="Sluttnotereferanse"/>
          <w:sz w:val="24"/>
        </w:rPr>
        <w:endnoteRef/>
      </w:r>
      <w:r w:rsidRPr="00484A3B">
        <w:rPr>
          <w:sz w:val="24"/>
        </w:rPr>
        <w:t xml:space="preserve"> «Emosjonell dveling» har mange likheter med konseptet «mentalizing affectivity», se </w:t>
      </w:r>
      <w:r w:rsidRPr="00484A3B">
        <w:rPr>
          <w:sz w:val="24"/>
        </w:rPr>
        <w:fldChar w:fldCharType="begin"/>
      </w:r>
      <w:r w:rsidRPr="00484A3B">
        <w:rPr>
          <w:sz w:val="24"/>
        </w:rPr>
        <w:instrText xml:space="preserve"> ADDIN EN.CITE &lt;EndNote&gt;&lt;Cite&gt;&lt;Author&gt;Fonagy&lt;/Author&gt;&lt;Year&gt;2002&lt;/Year&gt;&lt;RecNum&gt;59&lt;/RecNum&gt;&lt;DisplayText&gt;Fonagy, P. (2002). &lt;style face="italic"&gt;Affect regulation, mentalization, and the development of the self, &lt;/style&gt;New York: Other Press.&lt;/DisplayText&gt;&lt;record&gt;&lt;rec-number&gt;59&lt;/rec-number&gt;&lt;foreign-keys&gt;&lt;key app="EN" db-id="2perf02woa0z5wew9f95x9tptffrdffzezvv" timestamp="1633162618"&gt;59&lt;/key&gt;&lt;/foreign-keys&gt;&lt;ref-type name="Book"&gt;6&lt;/ref-type&gt;&lt;contributors&gt;&lt;authors&gt;&lt;author&gt;Fonagy, Peter&lt;/author&gt;&lt;/authors&gt;&lt;/contributors&gt;&lt;titles&gt;&lt;title&gt;Affect regulation, mentalization, and the development of the self&lt;/title&gt;&lt;/titles&gt;&lt;keywords&gt;&lt;keyword&gt;Affective disorders&lt;/keyword&gt;&lt;keyword&gt;Affect (Psychology)&lt;/keyword&gt;&lt;keyword&gt;Self&lt;/keyword&gt;&lt;keyword&gt;Child Development&lt;/keyword&gt;&lt;keyword&gt;Mood Disorders&lt;/keyword&gt;&lt;keyword&gt;Personality Disorders&lt;/keyword&gt;&lt;keyword&gt;Personality Development&lt;/keyword&gt;&lt;keyword&gt;Affect&lt;/keyword&gt;&lt;keyword&gt;Human Development&lt;/keyword&gt;&lt;keyword&gt;Psychoanalytic Theory&lt;/keyword&gt;&lt;keyword&gt;Object Attachment&lt;/keyword&gt;&lt;keyword&gt;Ego&lt;/keyword&gt;&lt;keyword&gt;Psychoanalytic Therapy&lt;/keyword&gt;&lt;keyword&gt;Theory of Mind&lt;/keyword&gt;&lt;keyword&gt;affective disturbances&lt;/keyword&gt;&lt;keyword&gt;affektive&lt;/keyword&gt;&lt;keyword&gt;lidelser&lt;/keyword&gt;&lt;keyword&gt;mentale&lt;/keyword&gt;&lt;keyword&gt;psykologi&lt;/keyword&gt;&lt;keyword&gt;jeg&amp;apos;et&lt;/keyword&gt;&lt;keyword&gt;selvet&lt;/keyword&gt;&lt;keyword&gt;forstyrrelser&lt;/keyword&gt;&lt;keyword&gt;barn&lt;/keyword&gt;&lt;keyword&gt;psykoterapi&lt;/keyword&gt;&lt;keyword&gt;mentalisering&lt;/keyword&gt;&lt;keyword&gt;refleksjon&lt;/keyword&gt;&lt;keyword&gt;selvforståelse&lt;/keyword&gt;&lt;keyword&gt;affektregulering&lt;/keyword&gt;&lt;keyword&gt;utvikling&lt;/keyword&gt;&lt;/keywords&gt;&lt;dates&gt;&lt;year&gt;2002&lt;/year&gt;&lt;/dates&gt;&lt;pub-location&gt;New York&lt;/pub-location&gt;&lt;publisher&gt;Other Press&lt;/publisher&gt;&lt;isbn&gt;1892746344&lt;/isbn&gt;&lt;urls&gt;&lt;/urls&gt;&lt;/record&gt;&lt;/Cite&gt;&lt;/EndNote&gt;</w:instrText>
      </w:r>
      <w:r w:rsidRPr="00484A3B">
        <w:rPr>
          <w:sz w:val="24"/>
        </w:rPr>
        <w:fldChar w:fldCharType="separate"/>
      </w:r>
      <w:r w:rsidRPr="00484A3B">
        <w:rPr>
          <w:noProof/>
          <w:sz w:val="24"/>
        </w:rPr>
        <w:t>Fonagy</w:t>
      </w:r>
      <w:r>
        <w:rPr>
          <w:noProof/>
          <w:sz w:val="24"/>
        </w:rPr>
        <w:t xml:space="preserve"> </w:t>
      </w:r>
      <w:r w:rsidRPr="00484A3B">
        <w:rPr>
          <w:noProof/>
          <w:sz w:val="24"/>
        </w:rPr>
        <w:t xml:space="preserve">(2002). </w:t>
      </w:r>
      <w:r w:rsidRPr="00484A3B">
        <w:rPr>
          <w:sz w:val="24"/>
        </w:rPr>
        <w:fldChar w:fldCharType="end"/>
      </w:r>
    </w:p>
  </w:endnote>
  <w:endnote w:id="13">
    <w:p w14:paraId="770E44D9" w14:textId="44C9D38B" w:rsidR="00933AB6" w:rsidRPr="00484A3B" w:rsidRDefault="00933AB6" w:rsidP="0094347F">
      <w:pPr>
        <w:pStyle w:val="Sluttnotetekst"/>
        <w:rPr>
          <w:sz w:val="24"/>
        </w:rPr>
      </w:pPr>
      <w:r w:rsidRPr="00484A3B">
        <w:rPr>
          <w:rStyle w:val="Sluttnotereferanse"/>
          <w:sz w:val="24"/>
        </w:rPr>
        <w:endnoteRef/>
      </w:r>
      <w:r w:rsidRPr="00484A3B">
        <w:rPr>
          <w:sz w:val="24"/>
        </w:rPr>
        <w:t xml:space="preserve"> Her aktualiseres grenseoppgangen mellom sjelesorg og terapi, noe som har vært gjenstand for en betydelig debatt. Jeg mener det er viktig at denne diskusjonen holdes levende, nettopp av de grunner som jeg her har nevnt. Jeg følger Farstad i hennes argumentasjon for at det ikke finnes temaer som prinsipielt ikke hører hjemme i sjelesorgen. Hun skriver følgende: «Å åpne seg mot kompleksiteten og motsigelsene i den menneskelige erfaringen krever at sjelesorgen tar innover seg hele spekteret av menneskelig erfaring, og at det stadig videreutvikles et språk og en teologi der dette spekteret kan reflekteres over og få et gjensvar» (s. 234). Se </w:t>
      </w:r>
      <w:r w:rsidRPr="00484A3B">
        <w:rPr>
          <w:sz w:val="24"/>
        </w:rPr>
        <w:fldChar w:fldCharType="begin"/>
      </w:r>
      <w:r w:rsidRPr="00484A3B">
        <w:rPr>
          <w:sz w:val="24"/>
        </w:rPr>
        <w:instrText xml:space="preserve"> ADDIN EN.CITE &lt;EndNote&gt;&lt;Cite&gt;&lt;Author&gt;Farstad&lt;/Author&gt;&lt;Year&gt;2016&lt;/Year&gt;&lt;RecNum&gt;61&lt;/RecNum&gt;&lt;DisplayText&gt;Farstad, M. (2016). &lt;style face="italic"&gt;Skam : eksistens, relasjon, profesjon, &lt;/style&gt;Oslo: Cappelen Damm akademisk.&lt;/DisplayText&gt;&lt;record&gt;&lt;rec-number&gt;61&lt;/rec-number&gt;&lt;foreign-keys&gt;&lt;key app="EN" db-id="2perf02woa0z5wew9f95x9tptffrdffzezvv" timestamp="1633180410"&gt;61&lt;/key&gt;&lt;/foreign-keys&gt;&lt;ref-type name="Book"&gt;6&lt;/ref-type&gt;&lt;contributors&gt;&lt;authors&gt;&lt;author&gt;Farstad, Marie&lt;/author&gt;&lt;/authors&gt;&lt;/contributors&gt;&lt;titles&gt;&lt;title&gt;Skam : eksistens, relasjon, profesjon&lt;/title&gt;&lt;/titles&gt;&lt;keywords&gt;&lt;keyword&gt;Shame&lt;/keyword&gt;&lt;keyword&gt;Psychology&lt;/keyword&gt;&lt;keyword&gt;Skam&lt;/keyword&gt;&lt;keyword&gt;Terapi&lt;/keyword&gt;&lt;keyword&gt;Religionspsykologi&lt;/keyword&gt;&lt;keyword&gt;følelser&lt;/keyword&gt;&lt;keyword&gt;emosjoner&lt;/keyword&gt;&lt;keyword&gt;relasjoner&lt;/keyword&gt;&lt;keyword&gt;eksistens&lt;/keyword&gt;&lt;keyword&gt;sjelesorg&lt;/keyword&gt;&lt;keyword&gt;religion&lt;/keyword&gt;&lt;keyword&gt;personlig identitet&lt;/keyword&gt;&lt;keyword&gt;psykoterapi&lt;/keyword&gt;&lt;keyword&gt;PTSD&lt;/keyword&gt;&lt;keyword&gt;selvutvikling&lt;/keyword&gt;&lt;keyword&gt;traumer&lt;/keyword&gt;&lt;keyword&gt;flyktninger&lt;/keyword&gt;&lt;keyword&gt;sårbarhet&lt;/keyword&gt;&lt;keyword&gt;skamkjensle&lt;/keyword&gt;&lt;keyword&gt;Skam : Psykologi&lt;/keyword&gt;&lt;/keywords&gt;&lt;dates&gt;&lt;year&gt;2016&lt;/year&gt;&lt;/dates&gt;&lt;pub-location&gt;Oslo&lt;/pub-location&gt;&lt;publisher&gt;Cappelen Damm akademisk&lt;/publisher&gt;&lt;isbn&gt;978-82-02-52717-4&lt;/isbn&gt;&lt;urls&gt;&lt;/urls&gt;&lt;/record&gt;&lt;/Cite&gt;&lt;/EndNote&gt;</w:instrText>
      </w:r>
      <w:r w:rsidRPr="00484A3B">
        <w:rPr>
          <w:sz w:val="24"/>
        </w:rPr>
        <w:fldChar w:fldCharType="separate"/>
      </w:r>
      <w:r w:rsidRPr="00484A3B">
        <w:rPr>
          <w:noProof/>
          <w:sz w:val="24"/>
        </w:rPr>
        <w:t xml:space="preserve">Farstad (2016). </w:t>
      </w:r>
      <w:r w:rsidRPr="00484A3B">
        <w:rPr>
          <w:sz w:val="24"/>
        </w:rPr>
        <w:fldChar w:fldCharType="end"/>
      </w:r>
      <w:r w:rsidRPr="00484A3B">
        <w:rPr>
          <w:sz w:val="24"/>
        </w:rPr>
        <w:t xml:space="preserve">Se også </w:t>
      </w:r>
      <w:r w:rsidRPr="00484A3B">
        <w:rPr>
          <w:sz w:val="24"/>
        </w:rPr>
        <w:fldChar w:fldCharType="begin"/>
      </w:r>
      <w:r w:rsidRPr="00484A3B">
        <w:rPr>
          <w:sz w:val="24"/>
        </w:rPr>
        <w:instrText xml:space="preserve"> ADDIN EN.CITE &lt;EndNote&gt;&lt;Cite&gt;&lt;Author&gt;Grevbo&lt;/Author&gt;&lt;Year&gt;2018&lt;/Year&gt;&lt;RecNum&gt;62&lt;/RecNum&gt;&lt;DisplayText&gt;Grevbo, T. J. S. (2018). &lt;style face="italic"&gt;Sjelesorg i teori og praksis : en lærebok og håndbok med mange perspektiver, &lt;/style&gt;Oslo: Luther, Thelle, M. I. (2010). Traumeterapi og sjelesorg som komplementære behandlinger. &lt;style face="italic"&gt;Tidsskrift for sjelesorg,&lt;/style&gt; 1&lt;style face="bold"&gt;,&lt;/style&gt; 5-19.&lt;/DisplayText&gt;&lt;record&gt;&lt;rec-number&gt;62&lt;/rec-number&gt;&lt;foreign-keys&gt;&lt;key app="EN" db-id="2perf02woa0z5wew9f95x9tptffrdffzezvv" timestamp="1633182980"&gt;62&lt;/key&gt;&lt;/foreign-keys&gt;&lt;ref-type name="Book"&gt;6&lt;/ref-type&gt;&lt;contributors&gt;&lt;authors&gt;&lt;author&gt;Grevbo, Tor Johan S.&lt;/author&gt;&lt;/authors&gt;&lt;/contributors&gt;&lt;titles&gt;&lt;title&gt;Sjelesorg i teori og praksis : en lærebok og håndbok med mange perspektiver&lt;/title&gt;&lt;/titles&gt;&lt;keywords&gt;&lt;keyword&gt;Sjelesorg&lt;/keyword&gt;&lt;/keywords&gt;&lt;dates&gt;&lt;year&gt;2018&lt;/year&gt;&lt;/dates&gt;&lt;pub-location&gt;Oslo&lt;/pub-location&gt;&lt;publisher&gt;Luther&lt;/publisher&gt;&lt;isbn&gt;978-82-531-4871-7&lt;/isbn&gt;&lt;urls&gt;&lt;/urls&gt;&lt;/record&gt;&lt;/Cite&gt;&lt;Cite&gt;&lt;Author&gt;Thelle&lt;/Author&gt;&lt;Year&gt;2010&lt;/Year&gt;&lt;RecNum&gt;63&lt;/RecNum&gt;&lt;record&gt;&lt;rec-number&gt;63&lt;/rec-number&gt;&lt;foreign-keys&gt;&lt;key app="EN" db-id="2perf02woa0z5wew9f95x9tptffrdffzezvv" timestamp="1633183078"&gt;63&lt;/key&gt;&lt;/foreign-keys&gt;&lt;ref-type name="Journal Article"&gt;17&lt;/ref-type&gt;&lt;contributors&gt;&lt;authors&gt;&lt;author&gt;Thelle, Mona I.&lt;/author&gt;&lt;/authors&gt;&lt;/contributors&gt;&lt;titles&gt;&lt;title&gt;Traumeterapi og sjelesorg som komplementære behandlinger&lt;/title&gt;&lt;secondary-title&gt;Tidsskrift for sjelesorg&lt;/secondary-title&gt;&lt;/titles&gt;&lt;periodical&gt;&lt;full-title&gt;Tidsskrift for sjelesorg&lt;/full-title&gt;&lt;/periodical&gt;&lt;pages&gt;5-19&lt;/pages&gt;&lt;volume&gt;1&lt;/volume&gt;&lt;number&gt;2&lt;/number&gt;&lt;dates&gt;&lt;year&gt;2010&lt;/year&gt;&lt;/dates&gt;&lt;isbn&gt;0333-3388&lt;/isbn&gt;&lt;urls&gt;&lt;/urls&gt;&lt;/record&gt;&lt;/Cite&gt;&lt;/EndNote&gt;</w:instrText>
      </w:r>
      <w:r w:rsidRPr="00484A3B">
        <w:rPr>
          <w:sz w:val="24"/>
        </w:rPr>
        <w:fldChar w:fldCharType="separate"/>
      </w:r>
      <w:r w:rsidRPr="00484A3B">
        <w:rPr>
          <w:noProof/>
          <w:sz w:val="24"/>
        </w:rPr>
        <w:t>Grevbo</w:t>
      </w:r>
      <w:r>
        <w:rPr>
          <w:noProof/>
          <w:sz w:val="24"/>
        </w:rPr>
        <w:t xml:space="preserve"> </w:t>
      </w:r>
      <w:r w:rsidRPr="00484A3B">
        <w:rPr>
          <w:noProof/>
          <w:sz w:val="24"/>
        </w:rPr>
        <w:t>(2018)</w:t>
      </w:r>
      <w:r>
        <w:rPr>
          <w:noProof/>
          <w:sz w:val="24"/>
        </w:rPr>
        <w:t xml:space="preserve"> og </w:t>
      </w:r>
      <w:r w:rsidRPr="00484A3B">
        <w:rPr>
          <w:noProof/>
          <w:sz w:val="24"/>
        </w:rPr>
        <w:t>Thelle (2010)</w:t>
      </w:r>
      <w:r w:rsidRPr="00D55B7E" w:rsidDel="00085A96">
        <w:rPr>
          <w:noProof/>
          <w:sz w:val="24"/>
        </w:rPr>
        <w:t xml:space="preserve"> </w:t>
      </w:r>
      <w:r w:rsidRPr="00484A3B">
        <w:rPr>
          <w:sz w:val="24"/>
        </w:rPr>
        <w:fldChar w:fldCharType="end"/>
      </w:r>
    </w:p>
  </w:endnote>
  <w:endnote w:id="14">
    <w:p w14:paraId="20DEDDF5" w14:textId="0DC5599C" w:rsidR="00933AB6" w:rsidRPr="00484A3B" w:rsidRDefault="00933AB6">
      <w:pPr>
        <w:pStyle w:val="Sluttnotetekst"/>
        <w:rPr>
          <w:sz w:val="24"/>
        </w:rPr>
      </w:pPr>
      <w:r w:rsidRPr="00484A3B">
        <w:rPr>
          <w:rStyle w:val="Sluttnotereferanse"/>
          <w:sz w:val="24"/>
        </w:rPr>
        <w:endnoteRef/>
      </w:r>
      <w:r w:rsidRPr="00484A3B">
        <w:rPr>
          <w:sz w:val="24"/>
        </w:rPr>
        <w:t xml:space="preserve"> Eksempler på motoverføringsreaksjoner kan være sterke følelser, utagering, forelskelse eller intellektualisering</w:t>
      </w:r>
      <w:r>
        <w:rPr>
          <w:sz w:val="24"/>
        </w:rPr>
        <w:t xml:space="preserve">. </w:t>
      </w:r>
    </w:p>
  </w:endnote>
  <w:endnote w:id="15">
    <w:p w14:paraId="664CA039" w14:textId="7A2F2090" w:rsidR="00933AB6" w:rsidRPr="00484A3B" w:rsidRDefault="00933AB6">
      <w:pPr>
        <w:pStyle w:val="Sluttnotetekst"/>
        <w:rPr>
          <w:rFonts w:cstheme="minorHAnsi"/>
          <w:sz w:val="32"/>
          <w:szCs w:val="24"/>
        </w:rPr>
      </w:pPr>
      <w:r w:rsidRPr="00484A3B">
        <w:rPr>
          <w:rStyle w:val="Sluttnotereferanse"/>
          <w:rFonts w:cstheme="minorHAnsi"/>
          <w:sz w:val="24"/>
        </w:rPr>
        <w:endnoteRef/>
      </w:r>
      <w:r w:rsidRPr="00484A3B">
        <w:rPr>
          <w:rFonts w:cstheme="minorHAnsi"/>
          <w:sz w:val="24"/>
        </w:rPr>
        <w:t xml:space="preserve"> Lignende beskrivelse av sjelesørger/terapeut sin funksjon finner vi også hos Winncott (1951/1973) (</w:t>
      </w:r>
      <w:r w:rsidRPr="00484A3B">
        <w:rPr>
          <w:rFonts w:cstheme="minorHAnsi"/>
          <w:i/>
          <w:iCs/>
          <w:sz w:val="24"/>
        </w:rPr>
        <w:t>holding environment</w:t>
      </w:r>
      <w:r w:rsidRPr="00484A3B">
        <w:rPr>
          <w:rFonts w:cstheme="minorHAnsi"/>
          <w:sz w:val="24"/>
        </w:rPr>
        <w:t>) og Bion (1959/1962) (</w:t>
      </w:r>
      <w:r w:rsidRPr="00484A3B">
        <w:rPr>
          <w:rFonts w:cstheme="minorHAnsi"/>
          <w:i/>
          <w:iCs/>
          <w:sz w:val="24"/>
        </w:rPr>
        <w:t>containing</w:t>
      </w:r>
      <w:r w:rsidRPr="00484A3B">
        <w:rPr>
          <w:rFonts w:cstheme="minorHAnsi"/>
          <w:sz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5915572"/>
      <w:docPartObj>
        <w:docPartGallery w:val="Page Numbers (Bottom of Page)"/>
        <w:docPartUnique/>
      </w:docPartObj>
    </w:sdtPr>
    <w:sdtEndPr/>
    <w:sdtContent>
      <w:p w14:paraId="74C23247" w14:textId="4EC5FCBA" w:rsidR="00933AB6" w:rsidRDefault="00933AB6">
        <w:pPr>
          <w:pStyle w:val="Bunntekst"/>
          <w:jc w:val="center"/>
        </w:pPr>
        <w:r>
          <w:fldChar w:fldCharType="begin"/>
        </w:r>
        <w:r>
          <w:instrText>PAGE   \* MERGEFORMAT</w:instrText>
        </w:r>
        <w:r>
          <w:fldChar w:fldCharType="separate"/>
        </w:r>
        <w:r w:rsidR="00630E7C">
          <w:rPr>
            <w:noProof/>
          </w:rPr>
          <w:t>19</w:t>
        </w:r>
        <w:r>
          <w:fldChar w:fldCharType="end"/>
        </w:r>
      </w:p>
    </w:sdtContent>
  </w:sdt>
  <w:p w14:paraId="7D664D8A" w14:textId="77777777" w:rsidR="00933AB6" w:rsidRDefault="00933AB6">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850AB" w14:textId="77777777" w:rsidR="00164628" w:rsidRDefault="00164628" w:rsidP="00AE0260">
      <w:pPr>
        <w:spacing w:after="0" w:line="240" w:lineRule="auto"/>
      </w:pPr>
      <w:r>
        <w:separator/>
      </w:r>
    </w:p>
  </w:footnote>
  <w:footnote w:type="continuationSeparator" w:id="0">
    <w:p w14:paraId="192854D5" w14:textId="77777777" w:rsidR="00164628" w:rsidRDefault="00164628" w:rsidP="00AE02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91EBA"/>
    <w:multiLevelType w:val="hybridMultilevel"/>
    <w:tmpl w:val="AEDCD414"/>
    <w:lvl w:ilvl="0" w:tplc="A31CEAFE">
      <w:start w:val="1"/>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C517C02"/>
    <w:multiLevelType w:val="hybridMultilevel"/>
    <w:tmpl w:val="0F628D5A"/>
    <w:lvl w:ilvl="0" w:tplc="DCA2D070">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57624DD"/>
    <w:multiLevelType w:val="hybridMultilevel"/>
    <w:tmpl w:val="C436BF1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669829D7"/>
    <w:multiLevelType w:val="hybridMultilevel"/>
    <w:tmpl w:val="541E760A"/>
    <w:lvl w:ilvl="0" w:tplc="2CB6BBF6">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795029210">
    <w:abstractNumId w:val="0"/>
  </w:num>
  <w:num w:numId="2" w16cid:durableId="1644500536">
    <w:abstractNumId w:val="3"/>
  </w:num>
  <w:num w:numId="3" w16cid:durableId="1463377952">
    <w:abstractNumId w:val="2"/>
  </w:num>
  <w:num w:numId="4" w16cid:durableId="15509955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inar Eidsaa Edland">
    <w15:presenceInfo w15:providerId="AD" w15:userId="S::einar.eidsaa.edland@ressurssenteret.no::62a00e6a-6d08-4e32-a3e0-d951415342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TF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rf02woa0z5wew9f95x9tptffrdffzezvv&quot;&gt;My EndNot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6&lt;/item&gt;&lt;item&gt;27&lt;/item&gt;&lt;item&gt;28&lt;/item&gt;&lt;item&gt;30&lt;/item&gt;&lt;item&gt;41&lt;/item&gt;&lt;item&gt;42&lt;/item&gt;&lt;item&gt;43&lt;/item&gt;&lt;item&gt;44&lt;/item&gt;&lt;item&gt;45&lt;/item&gt;&lt;item&gt;46&lt;/item&gt;&lt;item&gt;48&lt;/item&gt;&lt;item&gt;49&lt;/item&gt;&lt;item&gt;50&lt;/item&gt;&lt;item&gt;51&lt;/item&gt;&lt;item&gt;53&lt;/item&gt;&lt;item&gt;56&lt;/item&gt;&lt;item&gt;57&lt;/item&gt;&lt;item&gt;59&lt;/item&gt;&lt;item&gt;60&lt;/item&gt;&lt;item&gt;61&lt;/item&gt;&lt;item&gt;62&lt;/item&gt;&lt;item&gt;63&lt;/item&gt;&lt;/record-ids&gt;&lt;/item&gt;&lt;/Libraries&gt;"/>
  </w:docVars>
  <w:rsids>
    <w:rsidRoot w:val="000876BD"/>
    <w:rsid w:val="00000619"/>
    <w:rsid w:val="00000C9E"/>
    <w:rsid w:val="000013DD"/>
    <w:rsid w:val="00002CC3"/>
    <w:rsid w:val="00002E38"/>
    <w:rsid w:val="0000379D"/>
    <w:rsid w:val="00003B75"/>
    <w:rsid w:val="00003C17"/>
    <w:rsid w:val="00003CC0"/>
    <w:rsid w:val="000046BF"/>
    <w:rsid w:val="000050D9"/>
    <w:rsid w:val="0000605F"/>
    <w:rsid w:val="00006674"/>
    <w:rsid w:val="00006687"/>
    <w:rsid w:val="0000741C"/>
    <w:rsid w:val="000074F0"/>
    <w:rsid w:val="000106A8"/>
    <w:rsid w:val="00011601"/>
    <w:rsid w:val="0001173C"/>
    <w:rsid w:val="00012D47"/>
    <w:rsid w:val="00013279"/>
    <w:rsid w:val="000139A3"/>
    <w:rsid w:val="00013B12"/>
    <w:rsid w:val="00014173"/>
    <w:rsid w:val="00014D39"/>
    <w:rsid w:val="00015C07"/>
    <w:rsid w:val="000161C7"/>
    <w:rsid w:val="00016C51"/>
    <w:rsid w:val="000172F3"/>
    <w:rsid w:val="00017FF7"/>
    <w:rsid w:val="000205EC"/>
    <w:rsid w:val="00021D21"/>
    <w:rsid w:val="000221CA"/>
    <w:rsid w:val="0002328C"/>
    <w:rsid w:val="000233DA"/>
    <w:rsid w:val="000242EA"/>
    <w:rsid w:val="00024E28"/>
    <w:rsid w:val="00026F0A"/>
    <w:rsid w:val="00027198"/>
    <w:rsid w:val="000303A6"/>
    <w:rsid w:val="000317ED"/>
    <w:rsid w:val="00031E82"/>
    <w:rsid w:val="00032857"/>
    <w:rsid w:val="00032870"/>
    <w:rsid w:val="00032B2A"/>
    <w:rsid w:val="00033050"/>
    <w:rsid w:val="000330F0"/>
    <w:rsid w:val="00035CFC"/>
    <w:rsid w:val="00035E84"/>
    <w:rsid w:val="00035FF6"/>
    <w:rsid w:val="000375BE"/>
    <w:rsid w:val="00040CC6"/>
    <w:rsid w:val="00040E51"/>
    <w:rsid w:val="000412F6"/>
    <w:rsid w:val="00042904"/>
    <w:rsid w:val="000450FA"/>
    <w:rsid w:val="00045699"/>
    <w:rsid w:val="00045959"/>
    <w:rsid w:val="0004616F"/>
    <w:rsid w:val="000469FA"/>
    <w:rsid w:val="00046CA4"/>
    <w:rsid w:val="00046E1B"/>
    <w:rsid w:val="00046F79"/>
    <w:rsid w:val="000472D6"/>
    <w:rsid w:val="00047901"/>
    <w:rsid w:val="00047E41"/>
    <w:rsid w:val="00050BE3"/>
    <w:rsid w:val="00051B27"/>
    <w:rsid w:val="000544B3"/>
    <w:rsid w:val="000551A4"/>
    <w:rsid w:val="00055A36"/>
    <w:rsid w:val="00056635"/>
    <w:rsid w:val="00060FD0"/>
    <w:rsid w:val="000615ED"/>
    <w:rsid w:val="00061615"/>
    <w:rsid w:val="000623EF"/>
    <w:rsid w:val="00062801"/>
    <w:rsid w:val="000629D4"/>
    <w:rsid w:val="000629DB"/>
    <w:rsid w:val="000635F3"/>
    <w:rsid w:val="00063628"/>
    <w:rsid w:val="00063660"/>
    <w:rsid w:val="00064A87"/>
    <w:rsid w:val="00064C86"/>
    <w:rsid w:val="00065189"/>
    <w:rsid w:val="000666D4"/>
    <w:rsid w:val="000667C4"/>
    <w:rsid w:val="00066D7B"/>
    <w:rsid w:val="00066F03"/>
    <w:rsid w:val="0006735A"/>
    <w:rsid w:val="00067732"/>
    <w:rsid w:val="00067D37"/>
    <w:rsid w:val="00067FEA"/>
    <w:rsid w:val="00070856"/>
    <w:rsid w:val="00070B41"/>
    <w:rsid w:val="00071378"/>
    <w:rsid w:val="00071771"/>
    <w:rsid w:val="000720B0"/>
    <w:rsid w:val="00072210"/>
    <w:rsid w:val="00073892"/>
    <w:rsid w:val="000739AB"/>
    <w:rsid w:val="00073A49"/>
    <w:rsid w:val="00073F55"/>
    <w:rsid w:val="00074907"/>
    <w:rsid w:val="000755E1"/>
    <w:rsid w:val="00075799"/>
    <w:rsid w:val="00075D9F"/>
    <w:rsid w:val="00076701"/>
    <w:rsid w:val="000774D0"/>
    <w:rsid w:val="00077E18"/>
    <w:rsid w:val="0008119E"/>
    <w:rsid w:val="0008189B"/>
    <w:rsid w:val="00081B8A"/>
    <w:rsid w:val="00081EB7"/>
    <w:rsid w:val="0008246F"/>
    <w:rsid w:val="0008319F"/>
    <w:rsid w:val="000835A8"/>
    <w:rsid w:val="00083EE1"/>
    <w:rsid w:val="00084175"/>
    <w:rsid w:val="00085A96"/>
    <w:rsid w:val="0008634F"/>
    <w:rsid w:val="00086A43"/>
    <w:rsid w:val="00086C86"/>
    <w:rsid w:val="00086F4F"/>
    <w:rsid w:val="000874A5"/>
    <w:rsid w:val="000876BD"/>
    <w:rsid w:val="0009015F"/>
    <w:rsid w:val="00090373"/>
    <w:rsid w:val="00090A8A"/>
    <w:rsid w:val="00090DAB"/>
    <w:rsid w:val="00090DEB"/>
    <w:rsid w:val="00091126"/>
    <w:rsid w:val="00091B1C"/>
    <w:rsid w:val="000920C2"/>
    <w:rsid w:val="0009220C"/>
    <w:rsid w:val="00092456"/>
    <w:rsid w:val="0009289D"/>
    <w:rsid w:val="000928F7"/>
    <w:rsid w:val="000929BE"/>
    <w:rsid w:val="00093A5A"/>
    <w:rsid w:val="00093C46"/>
    <w:rsid w:val="00095628"/>
    <w:rsid w:val="000960A3"/>
    <w:rsid w:val="000977B9"/>
    <w:rsid w:val="000A0020"/>
    <w:rsid w:val="000A0F6D"/>
    <w:rsid w:val="000A1586"/>
    <w:rsid w:val="000A16E5"/>
    <w:rsid w:val="000A17A8"/>
    <w:rsid w:val="000A1DED"/>
    <w:rsid w:val="000A1FF2"/>
    <w:rsid w:val="000A268D"/>
    <w:rsid w:val="000A2731"/>
    <w:rsid w:val="000A2949"/>
    <w:rsid w:val="000A3435"/>
    <w:rsid w:val="000A3862"/>
    <w:rsid w:val="000A3F6F"/>
    <w:rsid w:val="000A440F"/>
    <w:rsid w:val="000A4A00"/>
    <w:rsid w:val="000A4E63"/>
    <w:rsid w:val="000A5352"/>
    <w:rsid w:val="000A5574"/>
    <w:rsid w:val="000A66F2"/>
    <w:rsid w:val="000A7B8D"/>
    <w:rsid w:val="000B0564"/>
    <w:rsid w:val="000B27CE"/>
    <w:rsid w:val="000B2AB9"/>
    <w:rsid w:val="000B2C47"/>
    <w:rsid w:val="000B31D0"/>
    <w:rsid w:val="000B3467"/>
    <w:rsid w:val="000B417D"/>
    <w:rsid w:val="000B5B70"/>
    <w:rsid w:val="000B5E59"/>
    <w:rsid w:val="000B66B7"/>
    <w:rsid w:val="000B7315"/>
    <w:rsid w:val="000B7BC3"/>
    <w:rsid w:val="000C0FBB"/>
    <w:rsid w:val="000C1121"/>
    <w:rsid w:val="000C188A"/>
    <w:rsid w:val="000C1EB4"/>
    <w:rsid w:val="000C25FD"/>
    <w:rsid w:val="000C52ED"/>
    <w:rsid w:val="000C5715"/>
    <w:rsid w:val="000C6646"/>
    <w:rsid w:val="000C71A8"/>
    <w:rsid w:val="000C7B0B"/>
    <w:rsid w:val="000D05C8"/>
    <w:rsid w:val="000D0676"/>
    <w:rsid w:val="000D09C8"/>
    <w:rsid w:val="000D12B1"/>
    <w:rsid w:val="000D1387"/>
    <w:rsid w:val="000D2F10"/>
    <w:rsid w:val="000D4B6D"/>
    <w:rsid w:val="000D6203"/>
    <w:rsid w:val="000D6BA4"/>
    <w:rsid w:val="000D7331"/>
    <w:rsid w:val="000D7BE4"/>
    <w:rsid w:val="000E0C9F"/>
    <w:rsid w:val="000E1E91"/>
    <w:rsid w:val="000E28B5"/>
    <w:rsid w:val="000E4C02"/>
    <w:rsid w:val="000E5226"/>
    <w:rsid w:val="000E75FA"/>
    <w:rsid w:val="000E7710"/>
    <w:rsid w:val="000E7EB7"/>
    <w:rsid w:val="000F0016"/>
    <w:rsid w:val="000F08B7"/>
    <w:rsid w:val="000F0BB4"/>
    <w:rsid w:val="000F128B"/>
    <w:rsid w:val="000F18CA"/>
    <w:rsid w:val="000F1F25"/>
    <w:rsid w:val="000F210F"/>
    <w:rsid w:val="000F36EE"/>
    <w:rsid w:val="000F405F"/>
    <w:rsid w:val="000F40E2"/>
    <w:rsid w:val="000F4DCC"/>
    <w:rsid w:val="000F539E"/>
    <w:rsid w:val="000F5643"/>
    <w:rsid w:val="000F646F"/>
    <w:rsid w:val="000F67BE"/>
    <w:rsid w:val="000F6F65"/>
    <w:rsid w:val="000F75DD"/>
    <w:rsid w:val="000F77F6"/>
    <w:rsid w:val="000F7DB8"/>
    <w:rsid w:val="00100A3A"/>
    <w:rsid w:val="00101370"/>
    <w:rsid w:val="00102281"/>
    <w:rsid w:val="0010265B"/>
    <w:rsid w:val="00102C29"/>
    <w:rsid w:val="00104FC1"/>
    <w:rsid w:val="00105053"/>
    <w:rsid w:val="0010554D"/>
    <w:rsid w:val="00107113"/>
    <w:rsid w:val="001116CB"/>
    <w:rsid w:val="00111859"/>
    <w:rsid w:val="00112CF0"/>
    <w:rsid w:val="00113249"/>
    <w:rsid w:val="00113FA6"/>
    <w:rsid w:val="001145BE"/>
    <w:rsid w:val="001163A3"/>
    <w:rsid w:val="00116A05"/>
    <w:rsid w:val="00117321"/>
    <w:rsid w:val="001175C1"/>
    <w:rsid w:val="001213D8"/>
    <w:rsid w:val="00121597"/>
    <w:rsid w:val="00121E60"/>
    <w:rsid w:val="00122282"/>
    <w:rsid w:val="001224FC"/>
    <w:rsid w:val="00122A8E"/>
    <w:rsid w:val="001237D2"/>
    <w:rsid w:val="00124CCE"/>
    <w:rsid w:val="00124D0A"/>
    <w:rsid w:val="00124D62"/>
    <w:rsid w:val="00125C6D"/>
    <w:rsid w:val="00125E44"/>
    <w:rsid w:val="00125F6B"/>
    <w:rsid w:val="001260C4"/>
    <w:rsid w:val="0012631F"/>
    <w:rsid w:val="001266D3"/>
    <w:rsid w:val="00127367"/>
    <w:rsid w:val="0013020D"/>
    <w:rsid w:val="00130E29"/>
    <w:rsid w:val="00130F1C"/>
    <w:rsid w:val="00131621"/>
    <w:rsid w:val="00132157"/>
    <w:rsid w:val="00133ECF"/>
    <w:rsid w:val="00134BE9"/>
    <w:rsid w:val="00134FB8"/>
    <w:rsid w:val="00135721"/>
    <w:rsid w:val="00135B97"/>
    <w:rsid w:val="00136770"/>
    <w:rsid w:val="0014065A"/>
    <w:rsid w:val="00141581"/>
    <w:rsid w:val="00142141"/>
    <w:rsid w:val="001422BD"/>
    <w:rsid w:val="00142C62"/>
    <w:rsid w:val="00143454"/>
    <w:rsid w:val="00143781"/>
    <w:rsid w:val="00143A4A"/>
    <w:rsid w:val="001440B1"/>
    <w:rsid w:val="00144AFD"/>
    <w:rsid w:val="00145649"/>
    <w:rsid w:val="00145935"/>
    <w:rsid w:val="00145C05"/>
    <w:rsid w:val="001464B8"/>
    <w:rsid w:val="00146CB4"/>
    <w:rsid w:val="00147F9A"/>
    <w:rsid w:val="00150C60"/>
    <w:rsid w:val="00150D02"/>
    <w:rsid w:val="00150DDD"/>
    <w:rsid w:val="001523F0"/>
    <w:rsid w:val="00152693"/>
    <w:rsid w:val="0015413A"/>
    <w:rsid w:val="0015495B"/>
    <w:rsid w:val="00156722"/>
    <w:rsid w:val="0015692E"/>
    <w:rsid w:val="001574E0"/>
    <w:rsid w:val="001579A3"/>
    <w:rsid w:val="00157C99"/>
    <w:rsid w:val="0016087B"/>
    <w:rsid w:val="00160DF2"/>
    <w:rsid w:val="00162C74"/>
    <w:rsid w:val="00162FC2"/>
    <w:rsid w:val="001630DB"/>
    <w:rsid w:val="001639E7"/>
    <w:rsid w:val="00164108"/>
    <w:rsid w:val="00164628"/>
    <w:rsid w:val="00164C3B"/>
    <w:rsid w:val="00164DBA"/>
    <w:rsid w:val="00164EF9"/>
    <w:rsid w:val="00165B85"/>
    <w:rsid w:val="00165DFA"/>
    <w:rsid w:val="00166300"/>
    <w:rsid w:val="00166878"/>
    <w:rsid w:val="00167759"/>
    <w:rsid w:val="00167BB5"/>
    <w:rsid w:val="001702D9"/>
    <w:rsid w:val="001714C8"/>
    <w:rsid w:val="00171583"/>
    <w:rsid w:val="001724BD"/>
    <w:rsid w:val="001729EF"/>
    <w:rsid w:val="00172C33"/>
    <w:rsid w:val="00172E65"/>
    <w:rsid w:val="00175EB7"/>
    <w:rsid w:val="001762B0"/>
    <w:rsid w:val="00176840"/>
    <w:rsid w:val="00177BC3"/>
    <w:rsid w:val="00177E83"/>
    <w:rsid w:val="00180F86"/>
    <w:rsid w:val="00181BDA"/>
    <w:rsid w:val="00181FD8"/>
    <w:rsid w:val="00183DDC"/>
    <w:rsid w:val="0018418F"/>
    <w:rsid w:val="001841F5"/>
    <w:rsid w:val="00185160"/>
    <w:rsid w:val="00185842"/>
    <w:rsid w:val="00185FAD"/>
    <w:rsid w:val="00186C9E"/>
    <w:rsid w:val="00187CDF"/>
    <w:rsid w:val="001911DF"/>
    <w:rsid w:val="0019210B"/>
    <w:rsid w:val="00192501"/>
    <w:rsid w:val="00193419"/>
    <w:rsid w:val="0019477F"/>
    <w:rsid w:val="0019483F"/>
    <w:rsid w:val="00194B79"/>
    <w:rsid w:val="001955CF"/>
    <w:rsid w:val="00195736"/>
    <w:rsid w:val="00195A6E"/>
    <w:rsid w:val="00195C59"/>
    <w:rsid w:val="00196EF6"/>
    <w:rsid w:val="00197511"/>
    <w:rsid w:val="001977A6"/>
    <w:rsid w:val="001977F0"/>
    <w:rsid w:val="001978A3"/>
    <w:rsid w:val="00197B1E"/>
    <w:rsid w:val="001A0E2B"/>
    <w:rsid w:val="001A1633"/>
    <w:rsid w:val="001A181C"/>
    <w:rsid w:val="001A1D24"/>
    <w:rsid w:val="001A2E78"/>
    <w:rsid w:val="001A31FD"/>
    <w:rsid w:val="001A41DD"/>
    <w:rsid w:val="001A42D4"/>
    <w:rsid w:val="001A4771"/>
    <w:rsid w:val="001A55D2"/>
    <w:rsid w:val="001A577D"/>
    <w:rsid w:val="001A62DE"/>
    <w:rsid w:val="001A67FB"/>
    <w:rsid w:val="001B161F"/>
    <w:rsid w:val="001B1A40"/>
    <w:rsid w:val="001B2FBF"/>
    <w:rsid w:val="001B3DA2"/>
    <w:rsid w:val="001B4133"/>
    <w:rsid w:val="001B4776"/>
    <w:rsid w:val="001B4D8B"/>
    <w:rsid w:val="001B66C6"/>
    <w:rsid w:val="001B7C97"/>
    <w:rsid w:val="001C086A"/>
    <w:rsid w:val="001C0D3A"/>
    <w:rsid w:val="001C0D7E"/>
    <w:rsid w:val="001C191A"/>
    <w:rsid w:val="001C30FD"/>
    <w:rsid w:val="001C351B"/>
    <w:rsid w:val="001C382E"/>
    <w:rsid w:val="001C4AE8"/>
    <w:rsid w:val="001C5386"/>
    <w:rsid w:val="001C57FA"/>
    <w:rsid w:val="001C5AF1"/>
    <w:rsid w:val="001C5B89"/>
    <w:rsid w:val="001C5DF7"/>
    <w:rsid w:val="001C5F3B"/>
    <w:rsid w:val="001C64C8"/>
    <w:rsid w:val="001C67ED"/>
    <w:rsid w:val="001C6D74"/>
    <w:rsid w:val="001C739E"/>
    <w:rsid w:val="001C771E"/>
    <w:rsid w:val="001C7AE5"/>
    <w:rsid w:val="001D06FC"/>
    <w:rsid w:val="001D1515"/>
    <w:rsid w:val="001D21C7"/>
    <w:rsid w:val="001D2C02"/>
    <w:rsid w:val="001D2CA7"/>
    <w:rsid w:val="001D2CCB"/>
    <w:rsid w:val="001D3B31"/>
    <w:rsid w:val="001D3E45"/>
    <w:rsid w:val="001D433E"/>
    <w:rsid w:val="001D4382"/>
    <w:rsid w:val="001D44D3"/>
    <w:rsid w:val="001D5A31"/>
    <w:rsid w:val="001D5EFD"/>
    <w:rsid w:val="001D70E7"/>
    <w:rsid w:val="001D728D"/>
    <w:rsid w:val="001D7712"/>
    <w:rsid w:val="001E066E"/>
    <w:rsid w:val="001E07A9"/>
    <w:rsid w:val="001E0E47"/>
    <w:rsid w:val="001E140F"/>
    <w:rsid w:val="001E14D1"/>
    <w:rsid w:val="001E4D01"/>
    <w:rsid w:val="001E64C3"/>
    <w:rsid w:val="001E6A7D"/>
    <w:rsid w:val="001E6F4C"/>
    <w:rsid w:val="001E7A1F"/>
    <w:rsid w:val="001E7D89"/>
    <w:rsid w:val="001F2255"/>
    <w:rsid w:val="001F23AD"/>
    <w:rsid w:val="001F2839"/>
    <w:rsid w:val="001F3097"/>
    <w:rsid w:val="001F38AD"/>
    <w:rsid w:val="001F4F45"/>
    <w:rsid w:val="001F5543"/>
    <w:rsid w:val="001F5916"/>
    <w:rsid w:val="001F6655"/>
    <w:rsid w:val="001F6E1F"/>
    <w:rsid w:val="001F77D3"/>
    <w:rsid w:val="001F7AE7"/>
    <w:rsid w:val="002004F5"/>
    <w:rsid w:val="002010FD"/>
    <w:rsid w:val="002018A0"/>
    <w:rsid w:val="00202090"/>
    <w:rsid w:val="002031F7"/>
    <w:rsid w:val="00203334"/>
    <w:rsid w:val="002053AA"/>
    <w:rsid w:val="002056DF"/>
    <w:rsid w:val="0020614F"/>
    <w:rsid w:val="002066C6"/>
    <w:rsid w:val="00207406"/>
    <w:rsid w:val="002076BA"/>
    <w:rsid w:val="00207F0A"/>
    <w:rsid w:val="00210A73"/>
    <w:rsid w:val="00211BEC"/>
    <w:rsid w:val="002132DF"/>
    <w:rsid w:val="0021383A"/>
    <w:rsid w:val="002161C2"/>
    <w:rsid w:val="00217A00"/>
    <w:rsid w:val="00220B9E"/>
    <w:rsid w:val="002212D8"/>
    <w:rsid w:val="00221750"/>
    <w:rsid w:val="00222426"/>
    <w:rsid w:val="002226CE"/>
    <w:rsid w:val="00222D9B"/>
    <w:rsid w:val="00223A5A"/>
    <w:rsid w:val="00223F63"/>
    <w:rsid w:val="0022488E"/>
    <w:rsid w:val="00224B2D"/>
    <w:rsid w:val="002257FA"/>
    <w:rsid w:val="00225C7D"/>
    <w:rsid w:val="002266AB"/>
    <w:rsid w:val="00226C49"/>
    <w:rsid w:val="002270A7"/>
    <w:rsid w:val="002278F3"/>
    <w:rsid w:val="00227FF2"/>
    <w:rsid w:val="00230211"/>
    <w:rsid w:val="00230CDF"/>
    <w:rsid w:val="00231692"/>
    <w:rsid w:val="00232E5E"/>
    <w:rsid w:val="0023308D"/>
    <w:rsid w:val="00233F8D"/>
    <w:rsid w:val="0023571C"/>
    <w:rsid w:val="002357EC"/>
    <w:rsid w:val="00235B65"/>
    <w:rsid w:val="00235FA0"/>
    <w:rsid w:val="00236638"/>
    <w:rsid w:val="00236BB4"/>
    <w:rsid w:val="00237824"/>
    <w:rsid w:val="00240108"/>
    <w:rsid w:val="00240E4C"/>
    <w:rsid w:val="00243E61"/>
    <w:rsid w:val="00244CC3"/>
    <w:rsid w:val="00245FD6"/>
    <w:rsid w:val="00246557"/>
    <w:rsid w:val="002469E0"/>
    <w:rsid w:val="00246AA3"/>
    <w:rsid w:val="0025049C"/>
    <w:rsid w:val="0025083C"/>
    <w:rsid w:val="00250950"/>
    <w:rsid w:val="002515EF"/>
    <w:rsid w:val="0025253D"/>
    <w:rsid w:val="00254205"/>
    <w:rsid w:val="00254A35"/>
    <w:rsid w:val="00254F04"/>
    <w:rsid w:val="002557B1"/>
    <w:rsid w:val="0025690E"/>
    <w:rsid w:val="00256A65"/>
    <w:rsid w:val="0025773C"/>
    <w:rsid w:val="002602A4"/>
    <w:rsid w:val="00260707"/>
    <w:rsid w:val="00261AD9"/>
    <w:rsid w:val="00261B11"/>
    <w:rsid w:val="00262E5D"/>
    <w:rsid w:val="00264D73"/>
    <w:rsid w:val="002650CC"/>
    <w:rsid w:val="002668D0"/>
    <w:rsid w:val="00270ACC"/>
    <w:rsid w:val="00271556"/>
    <w:rsid w:val="00271896"/>
    <w:rsid w:val="002719CB"/>
    <w:rsid w:val="00271C2D"/>
    <w:rsid w:val="00271CFE"/>
    <w:rsid w:val="00271F89"/>
    <w:rsid w:val="0027224F"/>
    <w:rsid w:val="00272E10"/>
    <w:rsid w:val="002744D5"/>
    <w:rsid w:val="00274C4E"/>
    <w:rsid w:val="0027527D"/>
    <w:rsid w:val="00275A06"/>
    <w:rsid w:val="00275E91"/>
    <w:rsid w:val="002764D3"/>
    <w:rsid w:val="0028010D"/>
    <w:rsid w:val="00281745"/>
    <w:rsid w:val="0028192F"/>
    <w:rsid w:val="00282181"/>
    <w:rsid w:val="002822BB"/>
    <w:rsid w:val="00282641"/>
    <w:rsid w:val="0028492E"/>
    <w:rsid w:val="00284C5B"/>
    <w:rsid w:val="00285346"/>
    <w:rsid w:val="002858DB"/>
    <w:rsid w:val="00285B54"/>
    <w:rsid w:val="00286A30"/>
    <w:rsid w:val="00290514"/>
    <w:rsid w:val="002911BF"/>
    <w:rsid w:val="00291D3F"/>
    <w:rsid w:val="00292688"/>
    <w:rsid w:val="00292A61"/>
    <w:rsid w:val="00293236"/>
    <w:rsid w:val="00293459"/>
    <w:rsid w:val="00293A9B"/>
    <w:rsid w:val="0029469A"/>
    <w:rsid w:val="002959F6"/>
    <w:rsid w:val="00295A83"/>
    <w:rsid w:val="00296142"/>
    <w:rsid w:val="002970D6"/>
    <w:rsid w:val="00297BE4"/>
    <w:rsid w:val="002A112D"/>
    <w:rsid w:val="002A120E"/>
    <w:rsid w:val="002A1482"/>
    <w:rsid w:val="002A1A4A"/>
    <w:rsid w:val="002A23FE"/>
    <w:rsid w:val="002A3A25"/>
    <w:rsid w:val="002A606D"/>
    <w:rsid w:val="002A6F6A"/>
    <w:rsid w:val="002A7514"/>
    <w:rsid w:val="002B090B"/>
    <w:rsid w:val="002B2C35"/>
    <w:rsid w:val="002B39C7"/>
    <w:rsid w:val="002B3D09"/>
    <w:rsid w:val="002B40E3"/>
    <w:rsid w:val="002B419C"/>
    <w:rsid w:val="002B4964"/>
    <w:rsid w:val="002B5CDB"/>
    <w:rsid w:val="002B70A4"/>
    <w:rsid w:val="002B7660"/>
    <w:rsid w:val="002B77C8"/>
    <w:rsid w:val="002C0A14"/>
    <w:rsid w:val="002C0C6D"/>
    <w:rsid w:val="002C0D92"/>
    <w:rsid w:val="002C1B3E"/>
    <w:rsid w:val="002C2B5A"/>
    <w:rsid w:val="002C471A"/>
    <w:rsid w:val="002C4E78"/>
    <w:rsid w:val="002C53D8"/>
    <w:rsid w:val="002C626D"/>
    <w:rsid w:val="002C6371"/>
    <w:rsid w:val="002C782C"/>
    <w:rsid w:val="002D009E"/>
    <w:rsid w:val="002D0545"/>
    <w:rsid w:val="002D06B3"/>
    <w:rsid w:val="002D25D6"/>
    <w:rsid w:val="002D2C1B"/>
    <w:rsid w:val="002D4356"/>
    <w:rsid w:val="002D43C6"/>
    <w:rsid w:val="002D5253"/>
    <w:rsid w:val="002D5B14"/>
    <w:rsid w:val="002D6054"/>
    <w:rsid w:val="002D6FAD"/>
    <w:rsid w:val="002E08AC"/>
    <w:rsid w:val="002E31FC"/>
    <w:rsid w:val="002E3761"/>
    <w:rsid w:val="002E3C04"/>
    <w:rsid w:val="002E5600"/>
    <w:rsid w:val="002E6753"/>
    <w:rsid w:val="002E6AA4"/>
    <w:rsid w:val="002E6FA0"/>
    <w:rsid w:val="002E7104"/>
    <w:rsid w:val="002E78EF"/>
    <w:rsid w:val="002E79CA"/>
    <w:rsid w:val="002F0374"/>
    <w:rsid w:val="002F0AB2"/>
    <w:rsid w:val="002F0F71"/>
    <w:rsid w:val="002F1BF8"/>
    <w:rsid w:val="002F451D"/>
    <w:rsid w:val="002F4A74"/>
    <w:rsid w:val="002F560A"/>
    <w:rsid w:val="002F5B24"/>
    <w:rsid w:val="002F60F6"/>
    <w:rsid w:val="002F65EB"/>
    <w:rsid w:val="002F66FD"/>
    <w:rsid w:val="002F678B"/>
    <w:rsid w:val="002F7944"/>
    <w:rsid w:val="003004DC"/>
    <w:rsid w:val="00300FD7"/>
    <w:rsid w:val="0030147A"/>
    <w:rsid w:val="00302669"/>
    <w:rsid w:val="0030283E"/>
    <w:rsid w:val="003039DE"/>
    <w:rsid w:val="00304094"/>
    <w:rsid w:val="003045BE"/>
    <w:rsid w:val="0030464E"/>
    <w:rsid w:val="00305AE4"/>
    <w:rsid w:val="00305DDA"/>
    <w:rsid w:val="00306893"/>
    <w:rsid w:val="00306B68"/>
    <w:rsid w:val="0030711C"/>
    <w:rsid w:val="003075BB"/>
    <w:rsid w:val="003079C7"/>
    <w:rsid w:val="0031040E"/>
    <w:rsid w:val="00310FAF"/>
    <w:rsid w:val="00311453"/>
    <w:rsid w:val="00311775"/>
    <w:rsid w:val="003119E4"/>
    <w:rsid w:val="003123E5"/>
    <w:rsid w:val="00312751"/>
    <w:rsid w:val="00312B6F"/>
    <w:rsid w:val="003136DB"/>
    <w:rsid w:val="00314A7A"/>
    <w:rsid w:val="0031588A"/>
    <w:rsid w:val="00315A70"/>
    <w:rsid w:val="0031639D"/>
    <w:rsid w:val="003169F6"/>
    <w:rsid w:val="003173AA"/>
    <w:rsid w:val="00322405"/>
    <w:rsid w:val="00322BD8"/>
    <w:rsid w:val="00323653"/>
    <w:rsid w:val="003243C7"/>
    <w:rsid w:val="00324631"/>
    <w:rsid w:val="00325E90"/>
    <w:rsid w:val="003263A0"/>
    <w:rsid w:val="00326C9F"/>
    <w:rsid w:val="003277D5"/>
    <w:rsid w:val="00331131"/>
    <w:rsid w:val="00331411"/>
    <w:rsid w:val="00331C61"/>
    <w:rsid w:val="00332BE1"/>
    <w:rsid w:val="00332C7F"/>
    <w:rsid w:val="00332C8B"/>
    <w:rsid w:val="00333345"/>
    <w:rsid w:val="0033462E"/>
    <w:rsid w:val="00334F66"/>
    <w:rsid w:val="00335112"/>
    <w:rsid w:val="003360D0"/>
    <w:rsid w:val="00336D4D"/>
    <w:rsid w:val="003378FE"/>
    <w:rsid w:val="00340129"/>
    <w:rsid w:val="00340FC3"/>
    <w:rsid w:val="0034262F"/>
    <w:rsid w:val="003437CC"/>
    <w:rsid w:val="00343949"/>
    <w:rsid w:val="00343A13"/>
    <w:rsid w:val="00343E05"/>
    <w:rsid w:val="003443D0"/>
    <w:rsid w:val="00344C57"/>
    <w:rsid w:val="0034534C"/>
    <w:rsid w:val="003453AE"/>
    <w:rsid w:val="00345743"/>
    <w:rsid w:val="00346B2D"/>
    <w:rsid w:val="00346B8A"/>
    <w:rsid w:val="00346BE4"/>
    <w:rsid w:val="003474C6"/>
    <w:rsid w:val="00347BA6"/>
    <w:rsid w:val="003501AF"/>
    <w:rsid w:val="00350EBD"/>
    <w:rsid w:val="0035173D"/>
    <w:rsid w:val="00352062"/>
    <w:rsid w:val="00352AA1"/>
    <w:rsid w:val="0035322E"/>
    <w:rsid w:val="003543CD"/>
    <w:rsid w:val="003559AF"/>
    <w:rsid w:val="00357A4D"/>
    <w:rsid w:val="00360C11"/>
    <w:rsid w:val="00360EC0"/>
    <w:rsid w:val="0036168C"/>
    <w:rsid w:val="003630F0"/>
    <w:rsid w:val="00363309"/>
    <w:rsid w:val="003633FE"/>
    <w:rsid w:val="003638BD"/>
    <w:rsid w:val="00363E70"/>
    <w:rsid w:val="0036451B"/>
    <w:rsid w:val="003648B8"/>
    <w:rsid w:val="0036622F"/>
    <w:rsid w:val="00366FA6"/>
    <w:rsid w:val="00367B43"/>
    <w:rsid w:val="00367B98"/>
    <w:rsid w:val="00370A0D"/>
    <w:rsid w:val="0037165C"/>
    <w:rsid w:val="00371B95"/>
    <w:rsid w:val="003726AE"/>
    <w:rsid w:val="003737EE"/>
    <w:rsid w:val="003745EB"/>
    <w:rsid w:val="003751F2"/>
    <w:rsid w:val="0037528E"/>
    <w:rsid w:val="00375F27"/>
    <w:rsid w:val="00376BF0"/>
    <w:rsid w:val="003774E7"/>
    <w:rsid w:val="00377BF9"/>
    <w:rsid w:val="00380390"/>
    <w:rsid w:val="003816EB"/>
    <w:rsid w:val="0038182C"/>
    <w:rsid w:val="00382658"/>
    <w:rsid w:val="00382F23"/>
    <w:rsid w:val="00383F44"/>
    <w:rsid w:val="0038506A"/>
    <w:rsid w:val="003851B5"/>
    <w:rsid w:val="003856EE"/>
    <w:rsid w:val="00385D9B"/>
    <w:rsid w:val="00385F54"/>
    <w:rsid w:val="0038648D"/>
    <w:rsid w:val="003866CE"/>
    <w:rsid w:val="00387864"/>
    <w:rsid w:val="00387C8B"/>
    <w:rsid w:val="00390648"/>
    <w:rsid w:val="00390655"/>
    <w:rsid w:val="00390A02"/>
    <w:rsid w:val="00390A6C"/>
    <w:rsid w:val="00391204"/>
    <w:rsid w:val="003921B2"/>
    <w:rsid w:val="0039242D"/>
    <w:rsid w:val="003934B7"/>
    <w:rsid w:val="0039377C"/>
    <w:rsid w:val="00393C46"/>
    <w:rsid w:val="0039466B"/>
    <w:rsid w:val="00395200"/>
    <w:rsid w:val="003959CE"/>
    <w:rsid w:val="00395A73"/>
    <w:rsid w:val="00395CCB"/>
    <w:rsid w:val="003969D4"/>
    <w:rsid w:val="00396BFD"/>
    <w:rsid w:val="00396C0C"/>
    <w:rsid w:val="00397367"/>
    <w:rsid w:val="003A0387"/>
    <w:rsid w:val="003A168D"/>
    <w:rsid w:val="003A1882"/>
    <w:rsid w:val="003A196B"/>
    <w:rsid w:val="003A1BB3"/>
    <w:rsid w:val="003A2674"/>
    <w:rsid w:val="003A2E0C"/>
    <w:rsid w:val="003A3744"/>
    <w:rsid w:val="003A43FA"/>
    <w:rsid w:val="003A4CDD"/>
    <w:rsid w:val="003A6858"/>
    <w:rsid w:val="003A6A9D"/>
    <w:rsid w:val="003A6BF4"/>
    <w:rsid w:val="003A73E2"/>
    <w:rsid w:val="003A7B3D"/>
    <w:rsid w:val="003A7CD6"/>
    <w:rsid w:val="003B0850"/>
    <w:rsid w:val="003B0DB7"/>
    <w:rsid w:val="003B1021"/>
    <w:rsid w:val="003B2025"/>
    <w:rsid w:val="003B269C"/>
    <w:rsid w:val="003B4920"/>
    <w:rsid w:val="003B6337"/>
    <w:rsid w:val="003B6674"/>
    <w:rsid w:val="003B6B28"/>
    <w:rsid w:val="003B731F"/>
    <w:rsid w:val="003C2452"/>
    <w:rsid w:val="003C274A"/>
    <w:rsid w:val="003C53FF"/>
    <w:rsid w:val="003C5C29"/>
    <w:rsid w:val="003C6709"/>
    <w:rsid w:val="003C6908"/>
    <w:rsid w:val="003C6E6E"/>
    <w:rsid w:val="003C7FBD"/>
    <w:rsid w:val="003D04BC"/>
    <w:rsid w:val="003D0BB8"/>
    <w:rsid w:val="003D1977"/>
    <w:rsid w:val="003D2614"/>
    <w:rsid w:val="003D261A"/>
    <w:rsid w:val="003D2850"/>
    <w:rsid w:val="003D29D6"/>
    <w:rsid w:val="003D2A4A"/>
    <w:rsid w:val="003D2AD7"/>
    <w:rsid w:val="003D36BF"/>
    <w:rsid w:val="003D3B13"/>
    <w:rsid w:val="003D424B"/>
    <w:rsid w:val="003D67F1"/>
    <w:rsid w:val="003D6F08"/>
    <w:rsid w:val="003E077A"/>
    <w:rsid w:val="003E27E4"/>
    <w:rsid w:val="003E3CCB"/>
    <w:rsid w:val="003E4041"/>
    <w:rsid w:val="003E4271"/>
    <w:rsid w:val="003E4589"/>
    <w:rsid w:val="003E4695"/>
    <w:rsid w:val="003E53EE"/>
    <w:rsid w:val="003E5C6E"/>
    <w:rsid w:val="003E7C48"/>
    <w:rsid w:val="003F013C"/>
    <w:rsid w:val="003F10CA"/>
    <w:rsid w:val="003F1296"/>
    <w:rsid w:val="003F2BC5"/>
    <w:rsid w:val="003F2C76"/>
    <w:rsid w:val="003F3D23"/>
    <w:rsid w:val="003F5710"/>
    <w:rsid w:val="003F5E8E"/>
    <w:rsid w:val="003F61E9"/>
    <w:rsid w:val="003F7855"/>
    <w:rsid w:val="00400DB1"/>
    <w:rsid w:val="00401184"/>
    <w:rsid w:val="00401551"/>
    <w:rsid w:val="00403F89"/>
    <w:rsid w:val="00407793"/>
    <w:rsid w:val="00410324"/>
    <w:rsid w:val="00410C90"/>
    <w:rsid w:val="0041307C"/>
    <w:rsid w:val="004133D1"/>
    <w:rsid w:val="00413811"/>
    <w:rsid w:val="00413959"/>
    <w:rsid w:val="00414652"/>
    <w:rsid w:val="00415084"/>
    <w:rsid w:val="004155BD"/>
    <w:rsid w:val="0041573D"/>
    <w:rsid w:val="00416D4E"/>
    <w:rsid w:val="00417035"/>
    <w:rsid w:val="00417177"/>
    <w:rsid w:val="00417920"/>
    <w:rsid w:val="00417ED3"/>
    <w:rsid w:val="004216CB"/>
    <w:rsid w:val="0042175B"/>
    <w:rsid w:val="00421898"/>
    <w:rsid w:val="0042201F"/>
    <w:rsid w:val="00422505"/>
    <w:rsid w:val="00423951"/>
    <w:rsid w:val="004239BB"/>
    <w:rsid w:val="00423C5D"/>
    <w:rsid w:val="00423E7A"/>
    <w:rsid w:val="0042400D"/>
    <w:rsid w:val="004244DE"/>
    <w:rsid w:val="0042553D"/>
    <w:rsid w:val="00425AD3"/>
    <w:rsid w:val="0042750C"/>
    <w:rsid w:val="0043112D"/>
    <w:rsid w:val="00431A3B"/>
    <w:rsid w:val="00431DC6"/>
    <w:rsid w:val="00432395"/>
    <w:rsid w:val="00432674"/>
    <w:rsid w:val="004328BE"/>
    <w:rsid w:val="0043314F"/>
    <w:rsid w:val="004340CD"/>
    <w:rsid w:val="00434640"/>
    <w:rsid w:val="00434E86"/>
    <w:rsid w:val="004363AA"/>
    <w:rsid w:val="004365E9"/>
    <w:rsid w:val="00436734"/>
    <w:rsid w:val="0043684C"/>
    <w:rsid w:val="00436FF7"/>
    <w:rsid w:val="0044052B"/>
    <w:rsid w:val="004405EB"/>
    <w:rsid w:val="0044106A"/>
    <w:rsid w:val="004420AF"/>
    <w:rsid w:val="00442D2F"/>
    <w:rsid w:val="00442FCE"/>
    <w:rsid w:val="004434A9"/>
    <w:rsid w:val="00443C2D"/>
    <w:rsid w:val="004445EE"/>
    <w:rsid w:val="00444E95"/>
    <w:rsid w:val="004455BE"/>
    <w:rsid w:val="00446A45"/>
    <w:rsid w:val="00446D83"/>
    <w:rsid w:val="00446FD3"/>
    <w:rsid w:val="0044764F"/>
    <w:rsid w:val="00451604"/>
    <w:rsid w:val="00451AD1"/>
    <w:rsid w:val="00451D41"/>
    <w:rsid w:val="00451E87"/>
    <w:rsid w:val="00451EE5"/>
    <w:rsid w:val="00452A81"/>
    <w:rsid w:val="0045318B"/>
    <w:rsid w:val="00454577"/>
    <w:rsid w:val="00454C69"/>
    <w:rsid w:val="00454D8A"/>
    <w:rsid w:val="004554CA"/>
    <w:rsid w:val="004574A7"/>
    <w:rsid w:val="00457708"/>
    <w:rsid w:val="004578DE"/>
    <w:rsid w:val="00457BF9"/>
    <w:rsid w:val="00461962"/>
    <w:rsid w:val="00461CA1"/>
    <w:rsid w:val="00463042"/>
    <w:rsid w:val="004638F4"/>
    <w:rsid w:val="00463962"/>
    <w:rsid w:val="0046452D"/>
    <w:rsid w:val="00465350"/>
    <w:rsid w:val="00465A6E"/>
    <w:rsid w:val="00466382"/>
    <w:rsid w:val="00466981"/>
    <w:rsid w:val="00466ABB"/>
    <w:rsid w:val="00466E8E"/>
    <w:rsid w:val="004676B3"/>
    <w:rsid w:val="0047126D"/>
    <w:rsid w:val="00471513"/>
    <w:rsid w:val="00471791"/>
    <w:rsid w:val="004718FE"/>
    <w:rsid w:val="00471AB6"/>
    <w:rsid w:val="00472458"/>
    <w:rsid w:val="004729ED"/>
    <w:rsid w:val="00472A17"/>
    <w:rsid w:val="004732C0"/>
    <w:rsid w:val="0047381E"/>
    <w:rsid w:val="004746BA"/>
    <w:rsid w:val="00474B9A"/>
    <w:rsid w:val="004753FF"/>
    <w:rsid w:val="0047556C"/>
    <w:rsid w:val="00475722"/>
    <w:rsid w:val="004758C3"/>
    <w:rsid w:val="00475A49"/>
    <w:rsid w:val="0047649B"/>
    <w:rsid w:val="0047649F"/>
    <w:rsid w:val="0047745A"/>
    <w:rsid w:val="00477A8C"/>
    <w:rsid w:val="00480795"/>
    <w:rsid w:val="004807C4"/>
    <w:rsid w:val="004816F9"/>
    <w:rsid w:val="00481BAB"/>
    <w:rsid w:val="0048278A"/>
    <w:rsid w:val="00482912"/>
    <w:rsid w:val="00482D99"/>
    <w:rsid w:val="00482DC5"/>
    <w:rsid w:val="0048356A"/>
    <w:rsid w:val="00484A3B"/>
    <w:rsid w:val="00484B5D"/>
    <w:rsid w:val="004859F0"/>
    <w:rsid w:val="00485C63"/>
    <w:rsid w:val="00486235"/>
    <w:rsid w:val="00486BB8"/>
    <w:rsid w:val="004873C6"/>
    <w:rsid w:val="004902B5"/>
    <w:rsid w:val="0049062A"/>
    <w:rsid w:val="00491938"/>
    <w:rsid w:val="00492938"/>
    <w:rsid w:val="00493943"/>
    <w:rsid w:val="00494558"/>
    <w:rsid w:val="004952E0"/>
    <w:rsid w:val="004955B2"/>
    <w:rsid w:val="004957C6"/>
    <w:rsid w:val="0049592C"/>
    <w:rsid w:val="00495AE0"/>
    <w:rsid w:val="00495D1C"/>
    <w:rsid w:val="0049628F"/>
    <w:rsid w:val="0049634E"/>
    <w:rsid w:val="004964D8"/>
    <w:rsid w:val="004970D6"/>
    <w:rsid w:val="00497EB4"/>
    <w:rsid w:val="004A16C9"/>
    <w:rsid w:val="004A2C42"/>
    <w:rsid w:val="004A34B1"/>
    <w:rsid w:val="004A41AA"/>
    <w:rsid w:val="004A4A2E"/>
    <w:rsid w:val="004A4C3A"/>
    <w:rsid w:val="004A4DD5"/>
    <w:rsid w:val="004A564B"/>
    <w:rsid w:val="004A739A"/>
    <w:rsid w:val="004A7494"/>
    <w:rsid w:val="004A7DCA"/>
    <w:rsid w:val="004B12B6"/>
    <w:rsid w:val="004B197D"/>
    <w:rsid w:val="004B2C90"/>
    <w:rsid w:val="004B304D"/>
    <w:rsid w:val="004B56B1"/>
    <w:rsid w:val="004B5F8D"/>
    <w:rsid w:val="004B6473"/>
    <w:rsid w:val="004B7E99"/>
    <w:rsid w:val="004C082A"/>
    <w:rsid w:val="004C0C35"/>
    <w:rsid w:val="004C13E4"/>
    <w:rsid w:val="004C228B"/>
    <w:rsid w:val="004C293B"/>
    <w:rsid w:val="004C2A8C"/>
    <w:rsid w:val="004C2C0F"/>
    <w:rsid w:val="004C2C17"/>
    <w:rsid w:val="004C404E"/>
    <w:rsid w:val="004C41A9"/>
    <w:rsid w:val="004C4236"/>
    <w:rsid w:val="004C450A"/>
    <w:rsid w:val="004C4EA1"/>
    <w:rsid w:val="004C52FF"/>
    <w:rsid w:val="004C5352"/>
    <w:rsid w:val="004C5A59"/>
    <w:rsid w:val="004C5F3B"/>
    <w:rsid w:val="004C6BA9"/>
    <w:rsid w:val="004C73D3"/>
    <w:rsid w:val="004D0BA3"/>
    <w:rsid w:val="004D1555"/>
    <w:rsid w:val="004D1909"/>
    <w:rsid w:val="004D1F38"/>
    <w:rsid w:val="004D21EC"/>
    <w:rsid w:val="004D2342"/>
    <w:rsid w:val="004D25AE"/>
    <w:rsid w:val="004D2BDF"/>
    <w:rsid w:val="004D3636"/>
    <w:rsid w:val="004D3B0E"/>
    <w:rsid w:val="004D45F3"/>
    <w:rsid w:val="004D4AD8"/>
    <w:rsid w:val="004D4D19"/>
    <w:rsid w:val="004D5F95"/>
    <w:rsid w:val="004D6273"/>
    <w:rsid w:val="004D749A"/>
    <w:rsid w:val="004E041F"/>
    <w:rsid w:val="004E0E96"/>
    <w:rsid w:val="004E1193"/>
    <w:rsid w:val="004E15C8"/>
    <w:rsid w:val="004E20FB"/>
    <w:rsid w:val="004E29DD"/>
    <w:rsid w:val="004E3273"/>
    <w:rsid w:val="004E337D"/>
    <w:rsid w:val="004E4632"/>
    <w:rsid w:val="004E48CC"/>
    <w:rsid w:val="004E63E2"/>
    <w:rsid w:val="004E693D"/>
    <w:rsid w:val="004E6D1E"/>
    <w:rsid w:val="004E765A"/>
    <w:rsid w:val="004E78BB"/>
    <w:rsid w:val="004F0C4F"/>
    <w:rsid w:val="004F2008"/>
    <w:rsid w:val="004F344A"/>
    <w:rsid w:val="004F3D8D"/>
    <w:rsid w:val="004F41F5"/>
    <w:rsid w:val="004F5CC2"/>
    <w:rsid w:val="004F61DA"/>
    <w:rsid w:val="004F6BC2"/>
    <w:rsid w:val="004F6EB6"/>
    <w:rsid w:val="00501D3C"/>
    <w:rsid w:val="005037D9"/>
    <w:rsid w:val="00503BD6"/>
    <w:rsid w:val="005047C6"/>
    <w:rsid w:val="00504E98"/>
    <w:rsid w:val="00505155"/>
    <w:rsid w:val="00505CFE"/>
    <w:rsid w:val="00505D60"/>
    <w:rsid w:val="0050772D"/>
    <w:rsid w:val="00510869"/>
    <w:rsid w:val="00510B61"/>
    <w:rsid w:val="00511904"/>
    <w:rsid w:val="00511B5A"/>
    <w:rsid w:val="005129A6"/>
    <w:rsid w:val="00512DD4"/>
    <w:rsid w:val="00512F15"/>
    <w:rsid w:val="005134E5"/>
    <w:rsid w:val="00513916"/>
    <w:rsid w:val="0051442C"/>
    <w:rsid w:val="005166BF"/>
    <w:rsid w:val="00516C22"/>
    <w:rsid w:val="00517B0A"/>
    <w:rsid w:val="00517D51"/>
    <w:rsid w:val="00520FA4"/>
    <w:rsid w:val="0052126B"/>
    <w:rsid w:val="00521B39"/>
    <w:rsid w:val="00523214"/>
    <w:rsid w:val="00523F60"/>
    <w:rsid w:val="0052503B"/>
    <w:rsid w:val="00525240"/>
    <w:rsid w:val="00525842"/>
    <w:rsid w:val="005268E9"/>
    <w:rsid w:val="00526CEB"/>
    <w:rsid w:val="005271BB"/>
    <w:rsid w:val="0052791C"/>
    <w:rsid w:val="00527C42"/>
    <w:rsid w:val="005306B2"/>
    <w:rsid w:val="0053127A"/>
    <w:rsid w:val="005345F8"/>
    <w:rsid w:val="005351F9"/>
    <w:rsid w:val="00535435"/>
    <w:rsid w:val="00535ED0"/>
    <w:rsid w:val="00535F21"/>
    <w:rsid w:val="005369B7"/>
    <w:rsid w:val="00537443"/>
    <w:rsid w:val="0054037A"/>
    <w:rsid w:val="00540B3A"/>
    <w:rsid w:val="005420D3"/>
    <w:rsid w:val="00542150"/>
    <w:rsid w:val="00543154"/>
    <w:rsid w:val="00543969"/>
    <w:rsid w:val="00543FC8"/>
    <w:rsid w:val="00544271"/>
    <w:rsid w:val="00544496"/>
    <w:rsid w:val="005448B0"/>
    <w:rsid w:val="005449D5"/>
    <w:rsid w:val="005456F5"/>
    <w:rsid w:val="00545BFF"/>
    <w:rsid w:val="0054605B"/>
    <w:rsid w:val="005469E5"/>
    <w:rsid w:val="00546A5C"/>
    <w:rsid w:val="00546EAD"/>
    <w:rsid w:val="005478CA"/>
    <w:rsid w:val="005500B8"/>
    <w:rsid w:val="0055078D"/>
    <w:rsid w:val="005511BC"/>
    <w:rsid w:val="0055193D"/>
    <w:rsid w:val="005526E6"/>
    <w:rsid w:val="00552EB3"/>
    <w:rsid w:val="00553093"/>
    <w:rsid w:val="0055309F"/>
    <w:rsid w:val="00553F70"/>
    <w:rsid w:val="00556745"/>
    <w:rsid w:val="005569A4"/>
    <w:rsid w:val="00557BCF"/>
    <w:rsid w:val="0056025B"/>
    <w:rsid w:val="0056083B"/>
    <w:rsid w:val="005609CD"/>
    <w:rsid w:val="00560E83"/>
    <w:rsid w:val="0056100D"/>
    <w:rsid w:val="005629A1"/>
    <w:rsid w:val="00562BD2"/>
    <w:rsid w:val="00562C49"/>
    <w:rsid w:val="00562D14"/>
    <w:rsid w:val="00562E8F"/>
    <w:rsid w:val="005635D6"/>
    <w:rsid w:val="00563868"/>
    <w:rsid w:val="00564167"/>
    <w:rsid w:val="00565A6C"/>
    <w:rsid w:val="00566960"/>
    <w:rsid w:val="00567E3D"/>
    <w:rsid w:val="0057066D"/>
    <w:rsid w:val="005706CB"/>
    <w:rsid w:val="00570CDE"/>
    <w:rsid w:val="00570FF5"/>
    <w:rsid w:val="0057105F"/>
    <w:rsid w:val="0057171F"/>
    <w:rsid w:val="00571CDB"/>
    <w:rsid w:val="00572A9F"/>
    <w:rsid w:val="00572B5F"/>
    <w:rsid w:val="00572CF1"/>
    <w:rsid w:val="005741EF"/>
    <w:rsid w:val="005749AA"/>
    <w:rsid w:val="0057593C"/>
    <w:rsid w:val="005761D5"/>
    <w:rsid w:val="00576CDB"/>
    <w:rsid w:val="00577287"/>
    <w:rsid w:val="00577558"/>
    <w:rsid w:val="00577B9A"/>
    <w:rsid w:val="00580F1E"/>
    <w:rsid w:val="00581C1A"/>
    <w:rsid w:val="00582016"/>
    <w:rsid w:val="00585D9D"/>
    <w:rsid w:val="005863DC"/>
    <w:rsid w:val="0058649B"/>
    <w:rsid w:val="00586718"/>
    <w:rsid w:val="00586A20"/>
    <w:rsid w:val="00587806"/>
    <w:rsid w:val="005900FD"/>
    <w:rsid w:val="00590867"/>
    <w:rsid w:val="00590911"/>
    <w:rsid w:val="00590F7C"/>
    <w:rsid w:val="005925AD"/>
    <w:rsid w:val="00593005"/>
    <w:rsid w:val="005934F1"/>
    <w:rsid w:val="005936A4"/>
    <w:rsid w:val="00593DD7"/>
    <w:rsid w:val="00594918"/>
    <w:rsid w:val="00594AB5"/>
    <w:rsid w:val="00594D0D"/>
    <w:rsid w:val="00594E34"/>
    <w:rsid w:val="00595295"/>
    <w:rsid w:val="0059554C"/>
    <w:rsid w:val="00596496"/>
    <w:rsid w:val="00596C44"/>
    <w:rsid w:val="00597035"/>
    <w:rsid w:val="005A2422"/>
    <w:rsid w:val="005A2489"/>
    <w:rsid w:val="005A2526"/>
    <w:rsid w:val="005A2C9D"/>
    <w:rsid w:val="005A34BC"/>
    <w:rsid w:val="005A36D1"/>
    <w:rsid w:val="005A4654"/>
    <w:rsid w:val="005A4789"/>
    <w:rsid w:val="005A4CCA"/>
    <w:rsid w:val="005A5657"/>
    <w:rsid w:val="005A5AFC"/>
    <w:rsid w:val="005A7D3F"/>
    <w:rsid w:val="005B190E"/>
    <w:rsid w:val="005B1932"/>
    <w:rsid w:val="005B1ECF"/>
    <w:rsid w:val="005B29A4"/>
    <w:rsid w:val="005B2FF6"/>
    <w:rsid w:val="005B33E0"/>
    <w:rsid w:val="005B4F26"/>
    <w:rsid w:val="005B5CE5"/>
    <w:rsid w:val="005B5E11"/>
    <w:rsid w:val="005B5FF8"/>
    <w:rsid w:val="005B6079"/>
    <w:rsid w:val="005B654B"/>
    <w:rsid w:val="005B66A9"/>
    <w:rsid w:val="005B72AA"/>
    <w:rsid w:val="005B7640"/>
    <w:rsid w:val="005C0873"/>
    <w:rsid w:val="005C36B6"/>
    <w:rsid w:val="005C3CC7"/>
    <w:rsid w:val="005C4183"/>
    <w:rsid w:val="005C44E8"/>
    <w:rsid w:val="005C4B8F"/>
    <w:rsid w:val="005C531E"/>
    <w:rsid w:val="005C621A"/>
    <w:rsid w:val="005C6767"/>
    <w:rsid w:val="005C6AE4"/>
    <w:rsid w:val="005C7499"/>
    <w:rsid w:val="005C77DA"/>
    <w:rsid w:val="005C7D02"/>
    <w:rsid w:val="005C7F54"/>
    <w:rsid w:val="005D0672"/>
    <w:rsid w:val="005D0A0E"/>
    <w:rsid w:val="005D0B2C"/>
    <w:rsid w:val="005D0B68"/>
    <w:rsid w:val="005D167D"/>
    <w:rsid w:val="005D172A"/>
    <w:rsid w:val="005D3AAC"/>
    <w:rsid w:val="005D436A"/>
    <w:rsid w:val="005D4A4A"/>
    <w:rsid w:val="005D4CBA"/>
    <w:rsid w:val="005D57A2"/>
    <w:rsid w:val="005D6981"/>
    <w:rsid w:val="005D754E"/>
    <w:rsid w:val="005E02F8"/>
    <w:rsid w:val="005E035D"/>
    <w:rsid w:val="005E0B2B"/>
    <w:rsid w:val="005E1DCE"/>
    <w:rsid w:val="005E1F25"/>
    <w:rsid w:val="005E204E"/>
    <w:rsid w:val="005E2241"/>
    <w:rsid w:val="005E413D"/>
    <w:rsid w:val="005E4D37"/>
    <w:rsid w:val="005E5135"/>
    <w:rsid w:val="005E58BD"/>
    <w:rsid w:val="005E5BEF"/>
    <w:rsid w:val="005E631C"/>
    <w:rsid w:val="005E6C94"/>
    <w:rsid w:val="005E78CA"/>
    <w:rsid w:val="005F0140"/>
    <w:rsid w:val="005F026D"/>
    <w:rsid w:val="005F04D0"/>
    <w:rsid w:val="005F0875"/>
    <w:rsid w:val="005F11D0"/>
    <w:rsid w:val="005F16DE"/>
    <w:rsid w:val="005F1FCB"/>
    <w:rsid w:val="005F22AC"/>
    <w:rsid w:val="005F407A"/>
    <w:rsid w:val="005F454F"/>
    <w:rsid w:val="005F484D"/>
    <w:rsid w:val="005F4E4C"/>
    <w:rsid w:val="005F5679"/>
    <w:rsid w:val="005F5E06"/>
    <w:rsid w:val="005F61D7"/>
    <w:rsid w:val="005F6AEC"/>
    <w:rsid w:val="005F6E46"/>
    <w:rsid w:val="005F79CC"/>
    <w:rsid w:val="005F7B16"/>
    <w:rsid w:val="005F7C96"/>
    <w:rsid w:val="0060051E"/>
    <w:rsid w:val="00600C8A"/>
    <w:rsid w:val="00601166"/>
    <w:rsid w:val="0060126B"/>
    <w:rsid w:val="006014E3"/>
    <w:rsid w:val="00601E3C"/>
    <w:rsid w:val="00602251"/>
    <w:rsid w:val="0060258C"/>
    <w:rsid w:val="0060286E"/>
    <w:rsid w:val="006054C3"/>
    <w:rsid w:val="00606583"/>
    <w:rsid w:val="006113C0"/>
    <w:rsid w:val="00611B56"/>
    <w:rsid w:val="0061317D"/>
    <w:rsid w:val="00615934"/>
    <w:rsid w:val="0061666F"/>
    <w:rsid w:val="0061690A"/>
    <w:rsid w:val="00616BC2"/>
    <w:rsid w:val="00617265"/>
    <w:rsid w:val="006211DA"/>
    <w:rsid w:val="0062127D"/>
    <w:rsid w:val="006223A7"/>
    <w:rsid w:val="0062485C"/>
    <w:rsid w:val="00624CB8"/>
    <w:rsid w:val="006250D4"/>
    <w:rsid w:val="0062573A"/>
    <w:rsid w:val="00625893"/>
    <w:rsid w:val="00626AAE"/>
    <w:rsid w:val="00626FAF"/>
    <w:rsid w:val="006271A4"/>
    <w:rsid w:val="0062745D"/>
    <w:rsid w:val="00627526"/>
    <w:rsid w:val="00627B99"/>
    <w:rsid w:val="00630C29"/>
    <w:rsid w:val="00630DEC"/>
    <w:rsid w:val="00630E7C"/>
    <w:rsid w:val="0063133C"/>
    <w:rsid w:val="006314B8"/>
    <w:rsid w:val="00632242"/>
    <w:rsid w:val="006349C0"/>
    <w:rsid w:val="00637093"/>
    <w:rsid w:val="00637267"/>
    <w:rsid w:val="006377F6"/>
    <w:rsid w:val="00642888"/>
    <w:rsid w:val="00643071"/>
    <w:rsid w:val="00644364"/>
    <w:rsid w:val="00644852"/>
    <w:rsid w:val="00644911"/>
    <w:rsid w:val="00645B50"/>
    <w:rsid w:val="0064715D"/>
    <w:rsid w:val="00650434"/>
    <w:rsid w:val="00650541"/>
    <w:rsid w:val="00650D9E"/>
    <w:rsid w:val="006510BA"/>
    <w:rsid w:val="00651788"/>
    <w:rsid w:val="00651C7E"/>
    <w:rsid w:val="00652410"/>
    <w:rsid w:val="006524CD"/>
    <w:rsid w:val="00653775"/>
    <w:rsid w:val="00654F9A"/>
    <w:rsid w:val="00655892"/>
    <w:rsid w:val="00655F1F"/>
    <w:rsid w:val="006611D3"/>
    <w:rsid w:val="00661242"/>
    <w:rsid w:val="006612C8"/>
    <w:rsid w:val="0066195E"/>
    <w:rsid w:val="00661E18"/>
    <w:rsid w:val="006624D2"/>
    <w:rsid w:val="006626BC"/>
    <w:rsid w:val="00663CAA"/>
    <w:rsid w:val="00663E77"/>
    <w:rsid w:val="00665166"/>
    <w:rsid w:val="00667A72"/>
    <w:rsid w:val="0067078A"/>
    <w:rsid w:val="00671D9C"/>
    <w:rsid w:val="00671F9A"/>
    <w:rsid w:val="00672112"/>
    <w:rsid w:val="00672BD7"/>
    <w:rsid w:val="00673411"/>
    <w:rsid w:val="0067427F"/>
    <w:rsid w:val="0067619D"/>
    <w:rsid w:val="00676422"/>
    <w:rsid w:val="00676EE2"/>
    <w:rsid w:val="006772D8"/>
    <w:rsid w:val="006779BC"/>
    <w:rsid w:val="00677D31"/>
    <w:rsid w:val="00680BDA"/>
    <w:rsid w:val="00681208"/>
    <w:rsid w:val="006814CF"/>
    <w:rsid w:val="00681627"/>
    <w:rsid w:val="0068174D"/>
    <w:rsid w:val="00683023"/>
    <w:rsid w:val="006851F3"/>
    <w:rsid w:val="00685641"/>
    <w:rsid w:val="00685D25"/>
    <w:rsid w:val="00685D56"/>
    <w:rsid w:val="006867AF"/>
    <w:rsid w:val="00686C63"/>
    <w:rsid w:val="0068707E"/>
    <w:rsid w:val="0068718F"/>
    <w:rsid w:val="006876CD"/>
    <w:rsid w:val="00687A30"/>
    <w:rsid w:val="006900B4"/>
    <w:rsid w:val="006904A4"/>
    <w:rsid w:val="00690F84"/>
    <w:rsid w:val="00691715"/>
    <w:rsid w:val="0069320D"/>
    <w:rsid w:val="00694C2F"/>
    <w:rsid w:val="00696575"/>
    <w:rsid w:val="006971F4"/>
    <w:rsid w:val="00697805"/>
    <w:rsid w:val="00697C5F"/>
    <w:rsid w:val="00697C6D"/>
    <w:rsid w:val="006A079D"/>
    <w:rsid w:val="006A0CE1"/>
    <w:rsid w:val="006A0F00"/>
    <w:rsid w:val="006A11DA"/>
    <w:rsid w:val="006A122F"/>
    <w:rsid w:val="006A1EF4"/>
    <w:rsid w:val="006A3712"/>
    <w:rsid w:val="006A4C5D"/>
    <w:rsid w:val="006A513D"/>
    <w:rsid w:val="006A5E15"/>
    <w:rsid w:val="006A5E38"/>
    <w:rsid w:val="006A695D"/>
    <w:rsid w:val="006A7447"/>
    <w:rsid w:val="006A7A26"/>
    <w:rsid w:val="006A7C87"/>
    <w:rsid w:val="006A7F07"/>
    <w:rsid w:val="006B031E"/>
    <w:rsid w:val="006B0DE9"/>
    <w:rsid w:val="006B1767"/>
    <w:rsid w:val="006B189F"/>
    <w:rsid w:val="006B1E62"/>
    <w:rsid w:val="006B1FD2"/>
    <w:rsid w:val="006B2409"/>
    <w:rsid w:val="006B2CFF"/>
    <w:rsid w:val="006B3E81"/>
    <w:rsid w:val="006B4A74"/>
    <w:rsid w:val="006B5E7D"/>
    <w:rsid w:val="006B5E9A"/>
    <w:rsid w:val="006B70EA"/>
    <w:rsid w:val="006B7852"/>
    <w:rsid w:val="006B7864"/>
    <w:rsid w:val="006B7C61"/>
    <w:rsid w:val="006C043A"/>
    <w:rsid w:val="006C0586"/>
    <w:rsid w:val="006C0705"/>
    <w:rsid w:val="006C0942"/>
    <w:rsid w:val="006C13B5"/>
    <w:rsid w:val="006C1DF2"/>
    <w:rsid w:val="006C2356"/>
    <w:rsid w:val="006C2F24"/>
    <w:rsid w:val="006C320F"/>
    <w:rsid w:val="006C3A2B"/>
    <w:rsid w:val="006C3B41"/>
    <w:rsid w:val="006C3C62"/>
    <w:rsid w:val="006C43AE"/>
    <w:rsid w:val="006C47DB"/>
    <w:rsid w:val="006C504E"/>
    <w:rsid w:val="006C57AB"/>
    <w:rsid w:val="006C5B92"/>
    <w:rsid w:val="006C60F6"/>
    <w:rsid w:val="006C6271"/>
    <w:rsid w:val="006C62A3"/>
    <w:rsid w:val="006C633C"/>
    <w:rsid w:val="006C6A94"/>
    <w:rsid w:val="006C7BBB"/>
    <w:rsid w:val="006C7F8F"/>
    <w:rsid w:val="006D1958"/>
    <w:rsid w:val="006D196E"/>
    <w:rsid w:val="006D2390"/>
    <w:rsid w:val="006D248D"/>
    <w:rsid w:val="006D2566"/>
    <w:rsid w:val="006D3406"/>
    <w:rsid w:val="006D585E"/>
    <w:rsid w:val="006D599D"/>
    <w:rsid w:val="006D6633"/>
    <w:rsid w:val="006D6AB2"/>
    <w:rsid w:val="006D7AF3"/>
    <w:rsid w:val="006E030E"/>
    <w:rsid w:val="006E05B8"/>
    <w:rsid w:val="006E161B"/>
    <w:rsid w:val="006E194B"/>
    <w:rsid w:val="006E19B7"/>
    <w:rsid w:val="006E2842"/>
    <w:rsid w:val="006E2AE9"/>
    <w:rsid w:val="006E3F38"/>
    <w:rsid w:val="006E4AAF"/>
    <w:rsid w:val="006E558B"/>
    <w:rsid w:val="006E5AEC"/>
    <w:rsid w:val="006E620B"/>
    <w:rsid w:val="006E7659"/>
    <w:rsid w:val="006F0862"/>
    <w:rsid w:val="006F1648"/>
    <w:rsid w:val="006F228F"/>
    <w:rsid w:val="006F2422"/>
    <w:rsid w:val="006F2CD8"/>
    <w:rsid w:val="006F3CE9"/>
    <w:rsid w:val="006F3E72"/>
    <w:rsid w:val="006F4510"/>
    <w:rsid w:val="006F4988"/>
    <w:rsid w:val="006F526A"/>
    <w:rsid w:val="006F6B71"/>
    <w:rsid w:val="006F6D78"/>
    <w:rsid w:val="006F700A"/>
    <w:rsid w:val="006F78BB"/>
    <w:rsid w:val="006F797E"/>
    <w:rsid w:val="00700A1C"/>
    <w:rsid w:val="00700AC6"/>
    <w:rsid w:val="00701ABF"/>
    <w:rsid w:val="0070214E"/>
    <w:rsid w:val="007026D3"/>
    <w:rsid w:val="00702DEF"/>
    <w:rsid w:val="00702EF7"/>
    <w:rsid w:val="0070444B"/>
    <w:rsid w:val="00704A2E"/>
    <w:rsid w:val="00704BD2"/>
    <w:rsid w:val="00705AB0"/>
    <w:rsid w:val="00710479"/>
    <w:rsid w:val="007119EF"/>
    <w:rsid w:val="00712B80"/>
    <w:rsid w:val="00712D21"/>
    <w:rsid w:val="007132BE"/>
    <w:rsid w:val="00714480"/>
    <w:rsid w:val="00714BD8"/>
    <w:rsid w:val="00714D50"/>
    <w:rsid w:val="007155ED"/>
    <w:rsid w:val="007157E1"/>
    <w:rsid w:val="00721533"/>
    <w:rsid w:val="00721A46"/>
    <w:rsid w:val="00723679"/>
    <w:rsid w:val="00723E91"/>
    <w:rsid w:val="00727570"/>
    <w:rsid w:val="00727B68"/>
    <w:rsid w:val="0073091E"/>
    <w:rsid w:val="00732BBD"/>
    <w:rsid w:val="00733B9C"/>
    <w:rsid w:val="007345D2"/>
    <w:rsid w:val="00735FE3"/>
    <w:rsid w:val="0073602B"/>
    <w:rsid w:val="00737201"/>
    <w:rsid w:val="00737D04"/>
    <w:rsid w:val="0074003B"/>
    <w:rsid w:val="00740339"/>
    <w:rsid w:val="00740923"/>
    <w:rsid w:val="00740CE1"/>
    <w:rsid w:val="00740F5C"/>
    <w:rsid w:val="007417DF"/>
    <w:rsid w:val="00741828"/>
    <w:rsid w:val="00741B4D"/>
    <w:rsid w:val="00743297"/>
    <w:rsid w:val="00743C37"/>
    <w:rsid w:val="00743E33"/>
    <w:rsid w:val="007441EC"/>
    <w:rsid w:val="00744982"/>
    <w:rsid w:val="00744B7A"/>
    <w:rsid w:val="007451B0"/>
    <w:rsid w:val="007455B6"/>
    <w:rsid w:val="00745839"/>
    <w:rsid w:val="00745987"/>
    <w:rsid w:val="00747C0E"/>
    <w:rsid w:val="00753B45"/>
    <w:rsid w:val="00753B90"/>
    <w:rsid w:val="00753C24"/>
    <w:rsid w:val="00754222"/>
    <w:rsid w:val="007548F8"/>
    <w:rsid w:val="00754A70"/>
    <w:rsid w:val="00754B7D"/>
    <w:rsid w:val="007553EF"/>
    <w:rsid w:val="00755A44"/>
    <w:rsid w:val="007560AE"/>
    <w:rsid w:val="0075663C"/>
    <w:rsid w:val="0075690E"/>
    <w:rsid w:val="00756E4C"/>
    <w:rsid w:val="007574C4"/>
    <w:rsid w:val="00757E1E"/>
    <w:rsid w:val="00760CA8"/>
    <w:rsid w:val="00761B9B"/>
    <w:rsid w:val="00762E83"/>
    <w:rsid w:val="0076313F"/>
    <w:rsid w:val="00763324"/>
    <w:rsid w:val="0076364D"/>
    <w:rsid w:val="00764524"/>
    <w:rsid w:val="0076545F"/>
    <w:rsid w:val="00765C39"/>
    <w:rsid w:val="00766AC1"/>
    <w:rsid w:val="00766BFF"/>
    <w:rsid w:val="00766EA0"/>
    <w:rsid w:val="0076771F"/>
    <w:rsid w:val="007703BC"/>
    <w:rsid w:val="00770639"/>
    <w:rsid w:val="00771BE8"/>
    <w:rsid w:val="00771F2A"/>
    <w:rsid w:val="007721B0"/>
    <w:rsid w:val="0077259C"/>
    <w:rsid w:val="00772B36"/>
    <w:rsid w:val="00772D4F"/>
    <w:rsid w:val="00774B27"/>
    <w:rsid w:val="00775DD0"/>
    <w:rsid w:val="00775E7E"/>
    <w:rsid w:val="0077677F"/>
    <w:rsid w:val="00777149"/>
    <w:rsid w:val="00777167"/>
    <w:rsid w:val="007771D8"/>
    <w:rsid w:val="007772CB"/>
    <w:rsid w:val="007774E5"/>
    <w:rsid w:val="00777FB9"/>
    <w:rsid w:val="00780A44"/>
    <w:rsid w:val="007811B5"/>
    <w:rsid w:val="00781224"/>
    <w:rsid w:val="007819D8"/>
    <w:rsid w:val="00782F52"/>
    <w:rsid w:val="00783D9E"/>
    <w:rsid w:val="00786878"/>
    <w:rsid w:val="00786D01"/>
    <w:rsid w:val="007871FD"/>
    <w:rsid w:val="00787A8F"/>
    <w:rsid w:val="00787C8C"/>
    <w:rsid w:val="00787D72"/>
    <w:rsid w:val="00787DC7"/>
    <w:rsid w:val="00790319"/>
    <w:rsid w:val="00790BD9"/>
    <w:rsid w:val="007916BB"/>
    <w:rsid w:val="007917F8"/>
    <w:rsid w:val="00791A5E"/>
    <w:rsid w:val="00792835"/>
    <w:rsid w:val="00794078"/>
    <w:rsid w:val="00795574"/>
    <w:rsid w:val="007958E4"/>
    <w:rsid w:val="00795B71"/>
    <w:rsid w:val="0079690A"/>
    <w:rsid w:val="00796DCB"/>
    <w:rsid w:val="00796E9E"/>
    <w:rsid w:val="00797DE2"/>
    <w:rsid w:val="007A0320"/>
    <w:rsid w:val="007A0323"/>
    <w:rsid w:val="007A0A9B"/>
    <w:rsid w:val="007A138C"/>
    <w:rsid w:val="007A1E07"/>
    <w:rsid w:val="007A2C69"/>
    <w:rsid w:val="007A3153"/>
    <w:rsid w:val="007A43E0"/>
    <w:rsid w:val="007A4B6C"/>
    <w:rsid w:val="007A5157"/>
    <w:rsid w:val="007A6576"/>
    <w:rsid w:val="007A6FBC"/>
    <w:rsid w:val="007A77FD"/>
    <w:rsid w:val="007B02BB"/>
    <w:rsid w:val="007B0474"/>
    <w:rsid w:val="007B073C"/>
    <w:rsid w:val="007B154E"/>
    <w:rsid w:val="007B23FD"/>
    <w:rsid w:val="007B2BAF"/>
    <w:rsid w:val="007B31A2"/>
    <w:rsid w:val="007B3DE2"/>
    <w:rsid w:val="007B3E16"/>
    <w:rsid w:val="007B4E43"/>
    <w:rsid w:val="007B5149"/>
    <w:rsid w:val="007B559F"/>
    <w:rsid w:val="007B5F85"/>
    <w:rsid w:val="007B6B47"/>
    <w:rsid w:val="007B6CF6"/>
    <w:rsid w:val="007C184D"/>
    <w:rsid w:val="007C185D"/>
    <w:rsid w:val="007C23EE"/>
    <w:rsid w:val="007C4CB2"/>
    <w:rsid w:val="007C5C2E"/>
    <w:rsid w:val="007C5E47"/>
    <w:rsid w:val="007C637F"/>
    <w:rsid w:val="007C7AEF"/>
    <w:rsid w:val="007C7BA8"/>
    <w:rsid w:val="007D3259"/>
    <w:rsid w:val="007D37EA"/>
    <w:rsid w:val="007D4212"/>
    <w:rsid w:val="007D4FBC"/>
    <w:rsid w:val="007D5EBF"/>
    <w:rsid w:val="007D5EC3"/>
    <w:rsid w:val="007D5F9A"/>
    <w:rsid w:val="007D6740"/>
    <w:rsid w:val="007D6C79"/>
    <w:rsid w:val="007D6CF4"/>
    <w:rsid w:val="007D70B2"/>
    <w:rsid w:val="007D7C8E"/>
    <w:rsid w:val="007E0248"/>
    <w:rsid w:val="007E0A30"/>
    <w:rsid w:val="007E197D"/>
    <w:rsid w:val="007E1A01"/>
    <w:rsid w:val="007E1D0A"/>
    <w:rsid w:val="007E1D80"/>
    <w:rsid w:val="007E299E"/>
    <w:rsid w:val="007E34D9"/>
    <w:rsid w:val="007E35FF"/>
    <w:rsid w:val="007E370C"/>
    <w:rsid w:val="007E38D2"/>
    <w:rsid w:val="007E46A3"/>
    <w:rsid w:val="007E4759"/>
    <w:rsid w:val="007E49DA"/>
    <w:rsid w:val="007E4B36"/>
    <w:rsid w:val="007E5349"/>
    <w:rsid w:val="007E53D8"/>
    <w:rsid w:val="007E6290"/>
    <w:rsid w:val="007E661C"/>
    <w:rsid w:val="007E6BC4"/>
    <w:rsid w:val="007E6EE1"/>
    <w:rsid w:val="007E7622"/>
    <w:rsid w:val="007F0723"/>
    <w:rsid w:val="007F0AFD"/>
    <w:rsid w:val="007F0B8F"/>
    <w:rsid w:val="007F111F"/>
    <w:rsid w:val="007F1ED1"/>
    <w:rsid w:val="007F253F"/>
    <w:rsid w:val="007F2BA0"/>
    <w:rsid w:val="007F42D1"/>
    <w:rsid w:val="007F4AAB"/>
    <w:rsid w:val="007F4AD2"/>
    <w:rsid w:val="007F603B"/>
    <w:rsid w:val="007F672B"/>
    <w:rsid w:val="0080053A"/>
    <w:rsid w:val="00801B74"/>
    <w:rsid w:val="0080293D"/>
    <w:rsid w:val="008035FC"/>
    <w:rsid w:val="008036C5"/>
    <w:rsid w:val="00804DBC"/>
    <w:rsid w:val="008051BD"/>
    <w:rsid w:val="00807ACD"/>
    <w:rsid w:val="00807E58"/>
    <w:rsid w:val="00810436"/>
    <w:rsid w:val="00811281"/>
    <w:rsid w:val="00811551"/>
    <w:rsid w:val="00811891"/>
    <w:rsid w:val="00811B5E"/>
    <w:rsid w:val="00812AB0"/>
    <w:rsid w:val="00812C27"/>
    <w:rsid w:val="00812D09"/>
    <w:rsid w:val="00813BAB"/>
    <w:rsid w:val="00813DC3"/>
    <w:rsid w:val="00813FA6"/>
    <w:rsid w:val="00814963"/>
    <w:rsid w:val="008157BB"/>
    <w:rsid w:val="00815E02"/>
    <w:rsid w:val="00815E56"/>
    <w:rsid w:val="00817237"/>
    <w:rsid w:val="00817828"/>
    <w:rsid w:val="00817B34"/>
    <w:rsid w:val="00817EBB"/>
    <w:rsid w:val="00820513"/>
    <w:rsid w:val="008207ED"/>
    <w:rsid w:val="00820A4E"/>
    <w:rsid w:val="00821039"/>
    <w:rsid w:val="00822CF2"/>
    <w:rsid w:val="0082494E"/>
    <w:rsid w:val="0082551C"/>
    <w:rsid w:val="00825B96"/>
    <w:rsid w:val="00825C82"/>
    <w:rsid w:val="00825CA7"/>
    <w:rsid w:val="00826834"/>
    <w:rsid w:val="00827AFF"/>
    <w:rsid w:val="00827F3B"/>
    <w:rsid w:val="0083014D"/>
    <w:rsid w:val="008322AB"/>
    <w:rsid w:val="0083588A"/>
    <w:rsid w:val="00835B81"/>
    <w:rsid w:val="008362B4"/>
    <w:rsid w:val="00836481"/>
    <w:rsid w:val="0084020D"/>
    <w:rsid w:val="00840C16"/>
    <w:rsid w:val="008410A6"/>
    <w:rsid w:val="008411A7"/>
    <w:rsid w:val="00841358"/>
    <w:rsid w:val="00841F7C"/>
    <w:rsid w:val="008421E0"/>
    <w:rsid w:val="00842741"/>
    <w:rsid w:val="0084319F"/>
    <w:rsid w:val="008431A8"/>
    <w:rsid w:val="008436A8"/>
    <w:rsid w:val="008437C7"/>
    <w:rsid w:val="008437D5"/>
    <w:rsid w:val="008442CD"/>
    <w:rsid w:val="00844C96"/>
    <w:rsid w:val="008454FB"/>
    <w:rsid w:val="00845950"/>
    <w:rsid w:val="00846C27"/>
    <w:rsid w:val="00847481"/>
    <w:rsid w:val="008501DA"/>
    <w:rsid w:val="00850FEB"/>
    <w:rsid w:val="008510F0"/>
    <w:rsid w:val="00851986"/>
    <w:rsid w:val="00851CA9"/>
    <w:rsid w:val="00851DC2"/>
    <w:rsid w:val="008523D2"/>
    <w:rsid w:val="008529BE"/>
    <w:rsid w:val="008534A8"/>
    <w:rsid w:val="00853901"/>
    <w:rsid w:val="008551FF"/>
    <w:rsid w:val="0085522B"/>
    <w:rsid w:val="00855451"/>
    <w:rsid w:val="00855765"/>
    <w:rsid w:val="0085717B"/>
    <w:rsid w:val="0086122B"/>
    <w:rsid w:val="00861401"/>
    <w:rsid w:val="00861934"/>
    <w:rsid w:val="00864819"/>
    <w:rsid w:val="0086659A"/>
    <w:rsid w:val="008700D9"/>
    <w:rsid w:val="008704D7"/>
    <w:rsid w:val="008707E1"/>
    <w:rsid w:val="00870906"/>
    <w:rsid w:val="008709B3"/>
    <w:rsid w:val="008709E5"/>
    <w:rsid w:val="0087159F"/>
    <w:rsid w:val="00871F86"/>
    <w:rsid w:val="008736C1"/>
    <w:rsid w:val="00874537"/>
    <w:rsid w:val="0087492D"/>
    <w:rsid w:val="008752DB"/>
    <w:rsid w:val="0087545F"/>
    <w:rsid w:val="00875A46"/>
    <w:rsid w:val="00875DA6"/>
    <w:rsid w:val="00876772"/>
    <w:rsid w:val="00876B15"/>
    <w:rsid w:val="00876C47"/>
    <w:rsid w:val="00876C88"/>
    <w:rsid w:val="00877A27"/>
    <w:rsid w:val="00877F9B"/>
    <w:rsid w:val="00880A7E"/>
    <w:rsid w:val="00880D17"/>
    <w:rsid w:val="008818D7"/>
    <w:rsid w:val="00881C9F"/>
    <w:rsid w:val="00881FEC"/>
    <w:rsid w:val="008829A4"/>
    <w:rsid w:val="008837E5"/>
    <w:rsid w:val="00883915"/>
    <w:rsid w:val="008847A8"/>
    <w:rsid w:val="00885772"/>
    <w:rsid w:val="0088623C"/>
    <w:rsid w:val="00886F95"/>
    <w:rsid w:val="008875E3"/>
    <w:rsid w:val="008876C1"/>
    <w:rsid w:val="0088775C"/>
    <w:rsid w:val="00887A09"/>
    <w:rsid w:val="0089030A"/>
    <w:rsid w:val="00890DAC"/>
    <w:rsid w:val="008913B8"/>
    <w:rsid w:val="00892D08"/>
    <w:rsid w:val="00893ADF"/>
    <w:rsid w:val="008944AA"/>
    <w:rsid w:val="0089502D"/>
    <w:rsid w:val="00895870"/>
    <w:rsid w:val="00895A37"/>
    <w:rsid w:val="008963DD"/>
    <w:rsid w:val="00896A88"/>
    <w:rsid w:val="00896DCB"/>
    <w:rsid w:val="00897678"/>
    <w:rsid w:val="008A06F5"/>
    <w:rsid w:val="008A0D0B"/>
    <w:rsid w:val="008A11CF"/>
    <w:rsid w:val="008A17AD"/>
    <w:rsid w:val="008A1D12"/>
    <w:rsid w:val="008A1E72"/>
    <w:rsid w:val="008A23A2"/>
    <w:rsid w:val="008A2678"/>
    <w:rsid w:val="008A2BC9"/>
    <w:rsid w:val="008A45A1"/>
    <w:rsid w:val="008A4666"/>
    <w:rsid w:val="008A498A"/>
    <w:rsid w:val="008A4BD7"/>
    <w:rsid w:val="008A4E66"/>
    <w:rsid w:val="008A52EE"/>
    <w:rsid w:val="008A5D2A"/>
    <w:rsid w:val="008A6266"/>
    <w:rsid w:val="008A6931"/>
    <w:rsid w:val="008A6CB2"/>
    <w:rsid w:val="008A6DF5"/>
    <w:rsid w:val="008A71BC"/>
    <w:rsid w:val="008A72DA"/>
    <w:rsid w:val="008A7A09"/>
    <w:rsid w:val="008A7A62"/>
    <w:rsid w:val="008A7B8A"/>
    <w:rsid w:val="008B0050"/>
    <w:rsid w:val="008B0FDB"/>
    <w:rsid w:val="008B17E7"/>
    <w:rsid w:val="008B1CA0"/>
    <w:rsid w:val="008B1FEF"/>
    <w:rsid w:val="008B32E1"/>
    <w:rsid w:val="008B4305"/>
    <w:rsid w:val="008B662B"/>
    <w:rsid w:val="008B6D55"/>
    <w:rsid w:val="008B7352"/>
    <w:rsid w:val="008B79B7"/>
    <w:rsid w:val="008B7EA4"/>
    <w:rsid w:val="008B7FD4"/>
    <w:rsid w:val="008C07BD"/>
    <w:rsid w:val="008C0B27"/>
    <w:rsid w:val="008C0C16"/>
    <w:rsid w:val="008C169B"/>
    <w:rsid w:val="008C2435"/>
    <w:rsid w:val="008C3314"/>
    <w:rsid w:val="008C35C5"/>
    <w:rsid w:val="008C3891"/>
    <w:rsid w:val="008C413B"/>
    <w:rsid w:val="008C430D"/>
    <w:rsid w:val="008C495F"/>
    <w:rsid w:val="008C5073"/>
    <w:rsid w:val="008C556A"/>
    <w:rsid w:val="008C6EA8"/>
    <w:rsid w:val="008C70EE"/>
    <w:rsid w:val="008C74F2"/>
    <w:rsid w:val="008D00AD"/>
    <w:rsid w:val="008D0749"/>
    <w:rsid w:val="008D17F9"/>
    <w:rsid w:val="008D281C"/>
    <w:rsid w:val="008D286F"/>
    <w:rsid w:val="008D3896"/>
    <w:rsid w:val="008D397B"/>
    <w:rsid w:val="008D3A5A"/>
    <w:rsid w:val="008D3BBD"/>
    <w:rsid w:val="008D466D"/>
    <w:rsid w:val="008D52A5"/>
    <w:rsid w:val="008D6D45"/>
    <w:rsid w:val="008D6EB8"/>
    <w:rsid w:val="008D6F8B"/>
    <w:rsid w:val="008D6FFA"/>
    <w:rsid w:val="008D7011"/>
    <w:rsid w:val="008D784E"/>
    <w:rsid w:val="008E0634"/>
    <w:rsid w:val="008E1293"/>
    <w:rsid w:val="008E163C"/>
    <w:rsid w:val="008E1835"/>
    <w:rsid w:val="008E213D"/>
    <w:rsid w:val="008E4030"/>
    <w:rsid w:val="008E40B7"/>
    <w:rsid w:val="008E52B9"/>
    <w:rsid w:val="008E6833"/>
    <w:rsid w:val="008E7591"/>
    <w:rsid w:val="008F00EE"/>
    <w:rsid w:val="008F078A"/>
    <w:rsid w:val="008F090F"/>
    <w:rsid w:val="008F14A1"/>
    <w:rsid w:val="008F1E56"/>
    <w:rsid w:val="008F3223"/>
    <w:rsid w:val="008F3B22"/>
    <w:rsid w:val="008F3C85"/>
    <w:rsid w:val="008F4D7A"/>
    <w:rsid w:val="008F61A9"/>
    <w:rsid w:val="008F61B1"/>
    <w:rsid w:val="008F6608"/>
    <w:rsid w:val="008F6955"/>
    <w:rsid w:val="008F69D2"/>
    <w:rsid w:val="008F6A66"/>
    <w:rsid w:val="008F6D91"/>
    <w:rsid w:val="008F7401"/>
    <w:rsid w:val="008F76E7"/>
    <w:rsid w:val="008F79CC"/>
    <w:rsid w:val="00900951"/>
    <w:rsid w:val="00900C34"/>
    <w:rsid w:val="00900C3B"/>
    <w:rsid w:val="009025CB"/>
    <w:rsid w:val="00902D4F"/>
    <w:rsid w:val="00903834"/>
    <w:rsid w:val="00903A3E"/>
    <w:rsid w:val="00903FF2"/>
    <w:rsid w:val="009042DE"/>
    <w:rsid w:val="009044E3"/>
    <w:rsid w:val="00906A8F"/>
    <w:rsid w:val="0090734B"/>
    <w:rsid w:val="00907922"/>
    <w:rsid w:val="00910271"/>
    <w:rsid w:val="00910459"/>
    <w:rsid w:val="00910E6D"/>
    <w:rsid w:val="00911298"/>
    <w:rsid w:val="009112C5"/>
    <w:rsid w:val="00911952"/>
    <w:rsid w:val="00911B59"/>
    <w:rsid w:val="009124E0"/>
    <w:rsid w:val="00913FAD"/>
    <w:rsid w:val="00914FC3"/>
    <w:rsid w:val="00915E15"/>
    <w:rsid w:val="0091615F"/>
    <w:rsid w:val="009167D9"/>
    <w:rsid w:val="00916C42"/>
    <w:rsid w:val="0091751D"/>
    <w:rsid w:val="009176C2"/>
    <w:rsid w:val="00917A50"/>
    <w:rsid w:val="00920047"/>
    <w:rsid w:val="00920589"/>
    <w:rsid w:val="0092089A"/>
    <w:rsid w:val="0092090E"/>
    <w:rsid w:val="00920E3B"/>
    <w:rsid w:val="00920FB7"/>
    <w:rsid w:val="00921F6B"/>
    <w:rsid w:val="00922C49"/>
    <w:rsid w:val="00923DC3"/>
    <w:rsid w:val="00923FBB"/>
    <w:rsid w:val="00924A6A"/>
    <w:rsid w:val="00924B5D"/>
    <w:rsid w:val="00925412"/>
    <w:rsid w:val="00925BF2"/>
    <w:rsid w:val="00926359"/>
    <w:rsid w:val="009265A2"/>
    <w:rsid w:val="00930C99"/>
    <w:rsid w:val="00930EE4"/>
    <w:rsid w:val="00931C3D"/>
    <w:rsid w:val="00932A47"/>
    <w:rsid w:val="00933166"/>
    <w:rsid w:val="0093397C"/>
    <w:rsid w:val="00933AB6"/>
    <w:rsid w:val="00934112"/>
    <w:rsid w:val="0093419E"/>
    <w:rsid w:val="009348E9"/>
    <w:rsid w:val="00934FEE"/>
    <w:rsid w:val="00935B5B"/>
    <w:rsid w:val="00935C33"/>
    <w:rsid w:val="00935EB8"/>
    <w:rsid w:val="009361DF"/>
    <w:rsid w:val="00936F89"/>
    <w:rsid w:val="00937C65"/>
    <w:rsid w:val="009411BB"/>
    <w:rsid w:val="009419C3"/>
    <w:rsid w:val="009430E6"/>
    <w:rsid w:val="0094347F"/>
    <w:rsid w:val="00943D8F"/>
    <w:rsid w:val="00944015"/>
    <w:rsid w:val="0094466F"/>
    <w:rsid w:val="00944B78"/>
    <w:rsid w:val="00944F7C"/>
    <w:rsid w:val="009450EB"/>
    <w:rsid w:val="00946559"/>
    <w:rsid w:val="00946871"/>
    <w:rsid w:val="00946C45"/>
    <w:rsid w:val="00947BF8"/>
    <w:rsid w:val="00951BFE"/>
    <w:rsid w:val="0095241C"/>
    <w:rsid w:val="009524CD"/>
    <w:rsid w:val="00952909"/>
    <w:rsid w:val="00952EDE"/>
    <w:rsid w:val="00953446"/>
    <w:rsid w:val="00953B69"/>
    <w:rsid w:val="00954003"/>
    <w:rsid w:val="009547F3"/>
    <w:rsid w:val="00954A1F"/>
    <w:rsid w:val="00955021"/>
    <w:rsid w:val="009551C8"/>
    <w:rsid w:val="00955F2B"/>
    <w:rsid w:val="00955FAA"/>
    <w:rsid w:val="009560C7"/>
    <w:rsid w:val="009562CF"/>
    <w:rsid w:val="00957CDA"/>
    <w:rsid w:val="00960351"/>
    <w:rsid w:val="00961A34"/>
    <w:rsid w:val="00961DBA"/>
    <w:rsid w:val="00962729"/>
    <w:rsid w:val="00962D8A"/>
    <w:rsid w:val="0096349B"/>
    <w:rsid w:val="00963EB5"/>
    <w:rsid w:val="0096456E"/>
    <w:rsid w:val="009659E9"/>
    <w:rsid w:val="009662E9"/>
    <w:rsid w:val="00966387"/>
    <w:rsid w:val="00966784"/>
    <w:rsid w:val="009668AA"/>
    <w:rsid w:val="00966C96"/>
    <w:rsid w:val="00967BF3"/>
    <w:rsid w:val="00970A03"/>
    <w:rsid w:val="00970C25"/>
    <w:rsid w:val="009714B4"/>
    <w:rsid w:val="00971B7E"/>
    <w:rsid w:val="009732D5"/>
    <w:rsid w:val="0097333A"/>
    <w:rsid w:val="0097403B"/>
    <w:rsid w:val="00974422"/>
    <w:rsid w:val="00974DA7"/>
    <w:rsid w:val="00974DB6"/>
    <w:rsid w:val="00975D41"/>
    <w:rsid w:val="00976062"/>
    <w:rsid w:val="0097617D"/>
    <w:rsid w:val="00976476"/>
    <w:rsid w:val="009764FF"/>
    <w:rsid w:val="009770F4"/>
    <w:rsid w:val="00977961"/>
    <w:rsid w:val="00977A92"/>
    <w:rsid w:val="00977C24"/>
    <w:rsid w:val="009804CB"/>
    <w:rsid w:val="00980BF6"/>
    <w:rsid w:val="00982F91"/>
    <w:rsid w:val="009833DE"/>
    <w:rsid w:val="009834F9"/>
    <w:rsid w:val="00984714"/>
    <w:rsid w:val="00985302"/>
    <w:rsid w:val="00986219"/>
    <w:rsid w:val="00986EF0"/>
    <w:rsid w:val="009878B7"/>
    <w:rsid w:val="00991540"/>
    <w:rsid w:val="00991A46"/>
    <w:rsid w:val="009921E0"/>
    <w:rsid w:val="00992DD8"/>
    <w:rsid w:val="00993472"/>
    <w:rsid w:val="00995665"/>
    <w:rsid w:val="00995AA4"/>
    <w:rsid w:val="009970FE"/>
    <w:rsid w:val="009A1AA8"/>
    <w:rsid w:val="009A1BF6"/>
    <w:rsid w:val="009A1C9C"/>
    <w:rsid w:val="009A1DB1"/>
    <w:rsid w:val="009A2C03"/>
    <w:rsid w:val="009A3EF8"/>
    <w:rsid w:val="009A3FDE"/>
    <w:rsid w:val="009A4559"/>
    <w:rsid w:val="009A5059"/>
    <w:rsid w:val="009A50AC"/>
    <w:rsid w:val="009A52C6"/>
    <w:rsid w:val="009A6808"/>
    <w:rsid w:val="009B06F9"/>
    <w:rsid w:val="009B2565"/>
    <w:rsid w:val="009B3915"/>
    <w:rsid w:val="009B4178"/>
    <w:rsid w:val="009B47A4"/>
    <w:rsid w:val="009B4AF5"/>
    <w:rsid w:val="009B4E99"/>
    <w:rsid w:val="009B54E4"/>
    <w:rsid w:val="009B5C7D"/>
    <w:rsid w:val="009B7169"/>
    <w:rsid w:val="009B7208"/>
    <w:rsid w:val="009B74C9"/>
    <w:rsid w:val="009B7847"/>
    <w:rsid w:val="009B795F"/>
    <w:rsid w:val="009B7EF1"/>
    <w:rsid w:val="009C091C"/>
    <w:rsid w:val="009C0E24"/>
    <w:rsid w:val="009C1958"/>
    <w:rsid w:val="009C1D44"/>
    <w:rsid w:val="009C1E31"/>
    <w:rsid w:val="009C32D7"/>
    <w:rsid w:val="009C3D14"/>
    <w:rsid w:val="009C71BC"/>
    <w:rsid w:val="009D3590"/>
    <w:rsid w:val="009D387A"/>
    <w:rsid w:val="009D39B7"/>
    <w:rsid w:val="009D42E7"/>
    <w:rsid w:val="009D52B3"/>
    <w:rsid w:val="009D54DD"/>
    <w:rsid w:val="009D5613"/>
    <w:rsid w:val="009D56D7"/>
    <w:rsid w:val="009D5D16"/>
    <w:rsid w:val="009D5E8A"/>
    <w:rsid w:val="009D6795"/>
    <w:rsid w:val="009D6872"/>
    <w:rsid w:val="009D69C2"/>
    <w:rsid w:val="009D733A"/>
    <w:rsid w:val="009D7520"/>
    <w:rsid w:val="009D7953"/>
    <w:rsid w:val="009E1183"/>
    <w:rsid w:val="009E1798"/>
    <w:rsid w:val="009E1A71"/>
    <w:rsid w:val="009E1BF8"/>
    <w:rsid w:val="009E1E79"/>
    <w:rsid w:val="009E230E"/>
    <w:rsid w:val="009E27E0"/>
    <w:rsid w:val="009E2DBF"/>
    <w:rsid w:val="009E389D"/>
    <w:rsid w:val="009E3DC1"/>
    <w:rsid w:val="009E43FB"/>
    <w:rsid w:val="009E5E4C"/>
    <w:rsid w:val="009E6036"/>
    <w:rsid w:val="009E6B17"/>
    <w:rsid w:val="009E6C81"/>
    <w:rsid w:val="009E7689"/>
    <w:rsid w:val="009F020E"/>
    <w:rsid w:val="009F0709"/>
    <w:rsid w:val="009F0BFE"/>
    <w:rsid w:val="009F0DBA"/>
    <w:rsid w:val="009F0F85"/>
    <w:rsid w:val="009F12EC"/>
    <w:rsid w:val="009F1368"/>
    <w:rsid w:val="009F1775"/>
    <w:rsid w:val="009F23BC"/>
    <w:rsid w:val="009F2A6E"/>
    <w:rsid w:val="009F3D5D"/>
    <w:rsid w:val="009F3E86"/>
    <w:rsid w:val="009F40D7"/>
    <w:rsid w:val="009F418B"/>
    <w:rsid w:val="009F4751"/>
    <w:rsid w:val="009F6E48"/>
    <w:rsid w:val="009F73F1"/>
    <w:rsid w:val="00A01040"/>
    <w:rsid w:val="00A01062"/>
    <w:rsid w:val="00A0122B"/>
    <w:rsid w:val="00A0366A"/>
    <w:rsid w:val="00A04091"/>
    <w:rsid w:val="00A040FF"/>
    <w:rsid w:val="00A042A4"/>
    <w:rsid w:val="00A05619"/>
    <w:rsid w:val="00A05766"/>
    <w:rsid w:val="00A05958"/>
    <w:rsid w:val="00A06754"/>
    <w:rsid w:val="00A06A1E"/>
    <w:rsid w:val="00A0717C"/>
    <w:rsid w:val="00A07636"/>
    <w:rsid w:val="00A07AA3"/>
    <w:rsid w:val="00A07BB4"/>
    <w:rsid w:val="00A10DBE"/>
    <w:rsid w:val="00A10ED1"/>
    <w:rsid w:val="00A1279C"/>
    <w:rsid w:val="00A12EA0"/>
    <w:rsid w:val="00A13496"/>
    <w:rsid w:val="00A14511"/>
    <w:rsid w:val="00A15F11"/>
    <w:rsid w:val="00A15F3F"/>
    <w:rsid w:val="00A165A2"/>
    <w:rsid w:val="00A172EF"/>
    <w:rsid w:val="00A17805"/>
    <w:rsid w:val="00A21712"/>
    <w:rsid w:val="00A21B02"/>
    <w:rsid w:val="00A21B38"/>
    <w:rsid w:val="00A224E1"/>
    <w:rsid w:val="00A2301B"/>
    <w:rsid w:val="00A2325D"/>
    <w:rsid w:val="00A24219"/>
    <w:rsid w:val="00A25519"/>
    <w:rsid w:val="00A2652E"/>
    <w:rsid w:val="00A27BE7"/>
    <w:rsid w:val="00A3064C"/>
    <w:rsid w:val="00A3066D"/>
    <w:rsid w:val="00A3079B"/>
    <w:rsid w:val="00A30DC7"/>
    <w:rsid w:val="00A31188"/>
    <w:rsid w:val="00A31B4A"/>
    <w:rsid w:val="00A31BCF"/>
    <w:rsid w:val="00A31FAF"/>
    <w:rsid w:val="00A31FB5"/>
    <w:rsid w:val="00A322B4"/>
    <w:rsid w:val="00A3252B"/>
    <w:rsid w:val="00A32DA3"/>
    <w:rsid w:val="00A335FD"/>
    <w:rsid w:val="00A33BF8"/>
    <w:rsid w:val="00A3479E"/>
    <w:rsid w:val="00A356DF"/>
    <w:rsid w:val="00A3605E"/>
    <w:rsid w:val="00A36525"/>
    <w:rsid w:val="00A366B9"/>
    <w:rsid w:val="00A37593"/>
    <w:rsid w:val="00A37B91"/>
    <w:rsid w:val="00A4060F"/>
    <w:rsid w:val="00A40AA3"/>
    <w:rsid w:val="00A41210"/>
    <w:rsid w:val="00A41565"/>
    <w:rsid w:val="00A4259D"/>
    <w:rsid w:val="00A4282C"/>
    <w:rsid w:val="00A4287A"/>
    <w:rsid w:val="00A42FC4"/>
    <w:rsid w:val="00A436BE"/>
    <w:rsid w:val="00A444EC"/>
    <w:rsid w:val="00A44A5E"/>
    <w:rsid w:val="00A45336"/>
    <w:rsid w:val="00A46B7A"/>
    <w:rsid w:val="00A46BE1"/>
    <w:rsid w:val="00A46FBD"/>
    <w:rsid w:val="00A47375"/>
    <w:rsid w:val="00A475A3"/>
    <w:rsid w:val="00A4797F"/>
    <w:rsid w:val="00A479C6"/>
    <w:rsid w:val="00A521D5"/>
    <w:rsid w:val="00A52726"/>
    <w:rsid w:val="00A52799"/>
    <w:rsid w:val="00A52AAE"/>
    <w:rsid w:val="00A52CA4"/>
    <w:rsid w:val="00A52FEC"/>
    <w:rsid w:val="00A55A79"/>
    <w:rsid w:val="00A56438"/>
    <w:rsid w:val="00A56EB0"/>
    <w:rsid w:val="00A56F1B"/>
    <w:rsid w:val="00A578A5"/>
    <w:rsid w:val="00A579AD"/>
    <w:rsid w:val="00A6045C"/>
    <w:rsid w:val="00A611D0"/>
    <w:rsid w:val="00A6128A"/>
    <w:rsid w:val="00A616F7"/>
    <w:rsid w:val="00A61EB4"/>
    <w:rsid w:val="00A63B14"/>
    <w:rsid w:val="00A656B4"/>
    <w:rsid w:val="00A66DFA"/>
    <w:rsid w:val="00A70183"/>
    <w:rsid w:val="00A70E32"/>
    <w:rsid w:val="00A71D41"/>
    <w:rsid w:val="00A71F77"/>
    <w:rsid w:val="00A734D7"/>
    <w:rsid w:val="00A738F9"/>
    <w:rsid w:val="00A75741"/>
    <w:rsid w:val="00A75B56"/>
    <w:rsid w:val="00A76A33"/>
    <w:rsid w:val="00A775D0"/>
    <w:rsid w:val="00A77685"/>
    <w:rsid w:val="00A80E40"/>
    <w:rsid w:val="00A82346"/>
    <w:rsid w:val="00A83085"/>
    <w:rsid w:val="00A847BE"/>
    <w:rsid w:val="00A86356"/>
    <w:rsid w:val="00A86E50"/>
    <w:rsid w:val="00A872F1"/>
    <w:rsid w:val="00A90112"/>
    <w:rsid w:val="00A90570"/>
    <w:rsid w:val="00A90DF2"/>
    <w:rsid w:val="00A90EE5"/>
    <w:rsid w:val="00A91829"/>
    <w:rsid w:val="00A91B84"/>
    <w:rsid w:val="00A920BA"/>
    <w:rsid w:val="00A93D32"/>
    <w:rsid w:val="00A94ED5"/>
    <w:rsid w:val="00A95763"/>
    <w:rsid w:val="00A96483"/>
    <w:rsid w:val="00A96A9A"/>
    <w:rsid w:val="00AA02BB"/>
    <w:rsid w:val="00AA0386"/>
    <w:rsid w:val="00AA0663"/>
    <w:rsid w:val="00AA0CE6"/>
    <w:rsid w:val="00AA1350"/>
    <w:rsid w:val="00AA1A2F"/>
    <w:rsid w:val="00AA1C74"/>
    <w:rsid w:val="00AA1DA2"/>
    <w:rsid w:val="00AA235E"/>
    <w:rsid w:val="00AA26EB"/>
    <w:rsid w:val="00AA28A9"/>
    <w:rsid w:val="00AA32A1"/>
    <w:rsid w:val="00AA3E2D"/>
    <w:rsid w:val="00AA519F"/>
    <w:rsid w:val="00AA5A19"/>
    <w:rsid w:val="00AA5BCC"/>
    <w:rsid w:val="00AA5C5F"/>
    <w:rsid w:val="00AA6460"/>
    <w:rsid w:val="00AA6EF8"/>
    <w:rsid w:val="00AA797F"/>
    <w:rsid w:val="00AA7A79"/>
    <w:rsid w:val="00AA7B30"/>
    <w:rsid w:val="00AB01D6"/>
    <w:rsid w:val="00AB0DAA"/>
    <w:rsid w:val="00AB15F6"/>
    <w:rsid w:val="00AB217D"/>
    <w:rsid w:val="00AB2CD3"/>
    <w:rsid w:val="00AB40A2"/>
    <w:rsid w:val="00AB505C"/>
    <w:rsid w:val="00AB5285"/>
    <w:rsid w:val="00AB66C1"/>
    <w:rsid w:val="00AB6877"/>
    <w:rsid w:val="00AB7639"/>
    <w:rsid w:val="00AB7A69"/>
    <w:rsid w:val="00AB7F85"/>
    <w:rsid w:val="00AC012B"/>
    <w:rsid w:val="00AC0708"/>
    <w:rsid w:val="00AC38F5"/>
    <w:rsid w:val="00AC3EB3"/>
    <w:rsid w:val="00AC7BF2"/>
    <w:rsid w:val="00AC7DDE"/>
    <w:rsid w:val="00AD152A"/>
    <w:rsid w:val="00AD1BC4"/>
    <w:rsid w:val="00AD2C77"/>
    <w:rsid w:val="00AD52CB"/>
    <w:rsid w:val="00AD5E6D"/>
    <w:rsid w:val="00AD6695"/>
    <w:rsid w:val="00AD6E05"/>
    <w:rsid w:val="00AD70F2"/>
    <w:rsid w:val="00AD7103"/>
    <w:rsid w:val="00AD7E75"/>
    <w:rsid w:val="00AD7FA8"/>
    <w:rsid w:val="00AE0260"/>
    <w:rsid w:val="00AE06AD"/>
    <w:rsid w:val="00AE16F1"/>
    <w:rsid w:val="00AE184C"/>
    <w:rsid w:val="00AE4A86"/>
    <w:rsid w:val="00AE4B03"/>
    <w:rsid w:val="00AE4DD5"/>
    <w:rsid w:val="00AE5B23"/>
    <w:rsid w:val="00AE5CCA"/>
    <w:rsid w:val="00AE6022"/>
    <w:rsid w:val="00AE665C"/>
    <w:rsid w:val="00AE72FD"/>
    <w:rsid w:val="00AF02D8"/>
    <w:rsid w:val="00AF16C4"/>
    <w:rsid w:val="00AF2420"/>
    <w:rsid w:val="00AF2883"/>
    <w:rsid w:val="00AF298C"/>
    <w:rsid w:val="00AF5463"/>
    <w:rsid w:val="00AF5810"/>
    <w:rsid w:val="00AF6C04"/>
    <w:rsid w:val="00AF759D"/>
    <w:rsid w:val="00AF7A74"/>
    <w:rsid w:val="00B00089"/>
    <w:rsid w:val="00B00C76"/>
    <w:rsid w:val="00B015C4"/>
    <w:rsid w:val="00B018C0"/>
    <w:rsid w:val="00B018D7"/>
    <w:rsid w:val="00B01CDD"/>
    <w:rsid w:val="00B02099"/>
    <w:rsid w:val="00B0271D"/>
    <w:rsid w:val="00B02B45"/>
    <w:rsid w:val="00B03075"/>
    <w:rsid w:val="00B03708"/>
    <w:rsid w:val="00B0379C"/>
    <w:rsid w:val="00B0383C"/>
    <w:rsid w:val="00B03B79"/>
    <w:rsid w:val="00B0515F"/>
    <w:rsid w:val="00B05634"/>
    <w:rsid w:val="00B058E2"/>
    <w:rsid w:val="00B06D19"/>
    <w:rsid w:val="00B0715A"/>
    <w:rsid w:val="00B07A65"/>
    <w:rsid w:val="00B10285"/>
    <w:rsid w:val="00B109AF"/>
    <w:rsid w:val="00B1121B"/>
    <w:rsid w:val="00B126A2"/>
    <w:rsid w:val="00B12FC0"/>
    <w:rsid w:val="00B13647"/>
    <w:rsid w:val="00B137B2"/>
    <w:rsid w:val="00B13EEE"/>
    <w:rsid w:val="00B14547"/>
    <w:rsid w:val="00B14C05"/>
    <w:rsid w:val="00B15F7E"/>
    <w:rsid w:val="00B16522"/>
    <w:rsid w:val="00B16617"/>
    <w:rsid w:val="00B16D3C"/>
    <w:rsid w:val="00B1743F"/>
    <w:rsid w:val="00B201F5"/>
    <w:rsid w:val="00B229D1"/>
    <w:rsid w:val="00B24B7B"/>
    <w:rsid w:val="00B24E2A"/>
    <w:rsid w:val="00B24E36"/>
    <w:rsid w:val="00B25257"/>
    <w:rsid w:val="00B2543C"/>
    <w:rsid w:val="00B2592A"/>
    <w:rsid w:val="00B260A4"/>
    <w:rsid w:val="00B26ADA"/>
    <w:rsid w:val="00B270FF"/>
    <w:rsid w:val="00B27476"/>
    <w:rsid w:val="00B274C7"/>
    <w:rsid w:val="00B27D88"/>
    <w:rsid w:val="00B27DD1"/>
    <w:rsid w:val="00B302CB"/>
    <w:rsid w:val="00B31B31"/>
    <w:rsid w:val="00B31E1E"/>
    <w:rsid w:val="00B3376D"/>
    <w:rsid w:val="00B33917"/>
    <w:rsid w:val="00B35127"/>
    <w:rsid w:val="00B35C35"/>
    <w:rsid w:val="00B36E1A"/>
    <w:rsid w:val="00B372E9"/>
    <w:rsid w:val="00B37468"/>
    <w:rsid w:val="00B37FB7"/>
    <w:rsid w:val="00B40A62"/>
    <w:rsid w:val="00B422D9"/>
    <w:rsid w:val="00B4388E"/>
    <w:rsid w:val="00B4391E"/>
    <w:rsid w:val="00B44139"/>
    <w:rsid w:val="00B451BA"/>
    <w:rsid w:val="00B45F55"/>
    <w:rsid w:val="00B46FCD"/>
    <w:rsid w:val="00B4757C"/>
    <w:rsid w:val="00B4787A"/>
    <w:rsid w:val="00B478D7"/>
    <w:rsid w:val="00B47F6F"/>
    <w:rsid w:val="00B5006D"/>
    <w:rsid w:val="00B514C8"/>
    <w:rsid w:val="00B52B29"/>
    <w:rsid w:val="00B52F2D"/>
    <w:rsid w:val="00B5366E"/>
    <w:rsid w:val="00B53C5B"/>
    <w:rsid w:val="00B55252"/>
    <w:rsid w:val="00B55D32"/>
    <w:rsid w:val="00B56C65"/>
    <w:rsid w:val="00B56C86"/>
    <w:rsid w:val="00B5790A"/>
    <w:rsid w:val="00B605B8"/>
    <w:rsid w:val="00B61190"/>
    <w:rsid w:val="00B6138B"/>
    <w:rsid w:val="00B61859"/>
    <w:rsid w:val="00B61AB3"/>
    <w:rsid w:val="00B61CC1"/>
    <w:rsid w:val="00B62FF9"/>
    <w:rsid w:val="00B6363A"/>
    <w:rsid w:val="00B63A0D"/>
    <w:rsid w:val="00B63E4A"/>
    <w:rsid w:val="00B652B3"/>
    <w:rsid w:val="00B65614"/>
    <w:rsid w:val="00B662DC"/>
    <w:rsid w:val="00B6744D"/>
    <w:rsid w:val="00B674E5"/>
    <w:rsid w:val="00B677BC"/>
    <w:rsid w:val="00B7027F"/>
    <w:rsid w:val="00B71D4A"/>
    <w:rsid w:val="00B71E96"/>
    <w:rsid w:val="00B71FEE"/>
    <w:rsid w:val="00B727C9"/>
    <w:rsid w:val="00B72CAC"/>
    <w:rsid w:val="00B74CB5"/>
    <w:rsid w:val="00B75005"/>
    <w:rsid w:val="00B75590"/>
    <w:rsid w:val="00B76A50"/>
    <w:rsid w:val="00B772EE"/>
    <w:rsid w:val="00B776FB"/>
    <w:rsid w:val="00B77EF3"/>
    <w:rsid w:val="00B80479"/>
    <w:rsid w:val="00B81CDF"/>
    <w:rsid w:val="00B821AA"/>
    <w:rsid w:val="00B8267B"/>
    <w:rsid w:val="00B82C12"/>
    <w:rsid w:val="00B83A30"/>
    <w:rsid w:val="00B83E66"/>
    <w:rsid w:val="00B84083"/>
    <w:rsid w:val="00B842B7"/>
    <w:rsid w:val="00B845C2"/>
    <w:rsid w:val="00B84CF2"/>
    <w:rsid w:val="00B86143"/>
    <w:rsid w:val="00B86586"/>
    <w:rsid w:val="00B86B64"/>
    <w:rsid w:val="00B86CAD"/>
    <w:rsid w:val="00B870D5"/>
    <w:rsid w:val="00B9085E"/>
    <w:rsid w:val="00B90E9C"/>
    <w:rsid w:val="00B91634"/>
    <w:rsid w:val="00B92061"/>
    <w:rsid w:val="00B92FA5"/>
    <w:rsid w:val="00B94F7A"/>
    <w:rsid w:val="00B950C2"/>
    <w:rsid w:val="00B955DF"/>
    <w:rsid w:val="00B95FDB"/>
    <w:rsid w:val="00B972EE"/>
    <w:rsid w:val="00BA0058"/>
    <w:rsid w:val="00BA0D35"/>
    <w:rsid w:val="00BA0ED1"/>
    <w:rsid w:val="00BA1E39"/>
    <w:rsid w:val="00BA2191"/>
    <w:rsid w:val="00BA228C"/>
    <w:rsid w:val="00BA2683"/>
    <w:rsid w:val="00BA3305"/>
    <w:rsid w:val="00BA42B1"/>
    <w:rsid w:val="00BA57B1"/>
    <w:rsid w:val="00BA5AA1"/>
    <w:rsid w:val="00BA5E54"/>
    <w:rsid w:val="00BA6595"/>
    <w:rsid w:val="00BB0DBF"/>
    <w:rsid w:val="00BB285B"/>
    <w:rsid w:val="00BB54E9"/>
    <w:rsid w:val="00BB5AB8"/>
    <w:rsid w:val="00BB6076"/>
    <w:rsid w:val="00BB67B5"/>
    <w:rsid w:val="00BB7521"/>
    <w:rsid w:val="00BB784A"/>
    <w:rsid w:val="00BC0CB6"/>
    <w:rsid w:val="00BC266C"/>
    <w:rsid w:val="00BC353E"/>
    <w:rsid w:val="00BC4A09"/>
    <w:rsid w:val="00BC6908"/>
    <w:rsid w:val="00BC6A55"/>
    <w:rsid w:val="00BC78C3"/>
    <w:rsid w:val="00BC7C01"/>
    <w:rsid w:val="00BD061E"/>
    <w:rsid w:val="00BD0B4A"/>
    <w:rsid w:val="00BD0F19"/>
    <w:rsid w:val="00BD2973"/>
    <w:rsid w:val="00BD3244"/>
    <w:rsid w:val="00BD3BDA"/>
    <w:rsid w:val="00BD3F1A"/>
    <w:rsid w:val="00BD4515"/>
    <w:rsid w:val="00BD49EC"/>
    <w:rsid w:val="00BD6EA9"/>
    <w:rsid w:val="00BD71B4"/>
    <w:rsid w:val="00BE2E27"/>
    <w:rsid w:val="00BE309A"/>
    <w:rsid w:val="00BE39E8"/>
    <w:rsid w:val="00BE3CCB"/>
    <w:rsid w:val="00BE4869"/>
    <w:rsid w:val="00BE5493"/>
    <w:rsid w:val="00BE5524"/>
    <w:rsid w:val="00BE5646"/>
    <w:rsid w:val="00BE5E42"/>
    <w:rsid w:val="00BE6129"/>
    <w:rsid w:val="00BF00F2"/>
    <w:rsid w:val="00BF0203"/>
    <w:rsid w:val="00BF1E36"/>
    <w:rsid w:val="00BF393F"/>
    <w:rsid w:val="00BF6284"/>
    <w:rsid w:val="00BF62BF"/>
    <w:rsid w:val="00BF714C"/>
    <w:rsid w:val="00BF73A4"/>
    <w:rsid w:val="00BF7F41"/>
    <w:rsid w:val="00C00708"/>
    <w:rsid w:val="00C00AAD"/>
    <w:rsid w:val="00C01C32"/>
    <w:rsid w:val="00C022DE"/>
    <w:rsid w:val="00C026C7"/>
    <w:rsid w:val="00C02B0F"/>
    <w:rsid w:val="00C04BFA"/>
    <w:rsid w:val="00C04D9F"/>
    <w:rsid w:val="00C06518"/>
    <w:rsid w:val="00C06536"/>
    <w:rsid w:val="00C06698"/>
    <w:rsid w:val="00C0731B"/>
    <w:rsid w:val="00C102B1"/>
    <w:rsid w:val="00C10BD3"/>
    <w:rsid w:val="00C110F9"/>
    <w:rsid w:val="00C12141"/>
    <w:rsid w:val="00C13335"/>
    <w:rsid w:val="00C1462E"/>
    <w:rsid w:val="00C15CB1"/>
    <w:rsid w:val="00C164DB"/>
    <w:rsid w:val="00C16615"/>
    <w:rsid w:val="00C16D73"/>
    <w:rsid w:val="00C20F9A"/>
    <w:rsid w:val="00C214CB"/>
    <w:rsid w:val="00C223C8"/>
    <w:rsid w:val="00C22748"/>
    <w:rsid w:val="00C22FD3"/>
    <w:rsid w:val="00C2398F"/>
    <w:rsid w:val="00C23AA0"/>
    <w:rsid w:val="00C23DC6"/>
    <w:rsid w:val="00C24138"/>
    <w:rsid w:val="00C24C21"/>
    <w:rsid w:val="00C25A4F"/>
    <w:rsid w:val="00C25F1C"/>
    <w:rsid w:val="00C26577"/>
    <w:rsid w:val="00C27F6D"/>
    <w:rsid w:val="00C300C7"/>
    <w:rsid w:val="00C30AA9"/>
    <w:rsid w:val="00C31E80"/>
    <w:rsid w:val="00C32359"/>
    <w:rsid w:val="00C32BED"/>
    <w:rsid w:val="00C336F3"/>
    <w:rsid w:val="00C337CF"/>
    <w:rsid w:val="00C34C47"/>
    <w:rsid w:val="00C359F0"/>
    <w:rsid w:val="00C35A8D"/>
    <w:rsid w:val="00C35F89"/>
    <w:rsid w:val="00C3605D"/>
    <w:rsid w:val="00C3610C"/>
    <w:rsid w:val="00C36954"/>
    <w:rsid w:val="00C37ED8"/>
    <w:rsid w:val="00C40663"/>
    <w:rsid w:val="00C411E8"/>
    <w:rsid w:val="00C438E0"/>
    <w:rsid w:val="00C43BA1"/>
    <w:rsid w:val="00C4458C"/>
    <w:rsid w:val="00C44666"/>
    <w:rsid w:val="00C44B1F"/>
    <w:rsid w:val="00C45213"/>
    <w:rsid w:val="00C452A5"/>
    <w:rsid w:val="00C45447"/>
    <w:rsid w:val="00C45795"/>
    <w:rsid w:val="00C45C2D"/>
    <w:rsid w:val="00C45D43"/>
    <w:rsid w:val="00C4622C"/>
    <w:rsid w:val="00C4651D"/>
    <w:rsid w:val="00C46DEB"/>
    <w:rsid w:val="00C47201"/>
    <w:rsid w:val="00C47A10"/>
    <w:rsid w:val="00C50C8E"/>
    <w:rsid w:val="00C53D2A"/>
    <w:rsid w:val="00C547FB"/>
    <w:rsid w:val="00C56415"/>
    <w:rsid w:val="00C5745C"/>
    <w:rsid w:val="00C603B1"/>
    <w:rsid w:val="00C60A47"/>
    <w:rsid w:val="00C6199B"/>
    <w:rsid w:val="00C61B3D"/>
    <w:rsid w:val="00C62E71"/>
    <w:rsid w:val="00C64143"/>
    <w:rsid w:val="00C65C1B"/>
    <w:rsid w:val="00C65F47"/>
    <w:rsid w:val="00C66654"/>
    <w:rsid w:val="00C66B5B"/>
    <w:rsid w:val="00C66CB6"/>
    <w:rsid w:val="00C66D44"/>
    <w:rsid w:val="00C673DF"/>
    <w:rsid w:val="00C67D85"/>
    <w:rsid w:val="00C703D7"/>
    <w:rsid w:val="00C732F4"/>
    <w:rsid w:val="00C73E46"/>
    <w:rsid w:val="00C7427A"/>
    <w:rsid w:val="00C749D9"/>
    <w:rsid w:val="00C74ACC"/>
    <w:rsid w:val="00C75364"/>
    <w:rsid w:val="00C75367"/>
    <w:rsid w:val="00C76082"/>
    <w:rsid w:val="00C7612B"/>
    <w:rsid w:val="00C803C1"/>
    <w:rsid w:val="00C805B3"/>
    <w:rsid w:val="00C80ED8"/>
    <w:rsid w:val="00C81385"/>
    <w:rsid w:val="00C8138E"/>
    <w:rsid w:val="00C819CE"/>
    <w:rsid w:val="00C82938"/>
    <w:rsid w:val="00C83152"/>
    <w:rsid w:val="00C83CCC"/>
    <w:rsid w:val="00C83CCF"/>
    <w:rsid w:val="00C8439E"/>
    <w:rsid w:val="00C843C3"/>
    <w:rsid w:val="00C843F6"/>
    <w:rsid w:val="00C8442A"/>
    <w:rsid w:val="00C84C0A"/>
    <w:rsid w:val="00C8574E"/>
    <w:rsid w:val="00C857CA"/>
    <w:rsid w:val="00C85F80"/>
    <w:rsid w:val="00C8718E"/>
    <w:rsid w:val="00C872DC"/>
    <w:rsid w:val="00C8745A"/>
    <w:rsid w:val="00C87668"/>
    <w:rsid w:val="00C876A6"/>
    <w:rsid w:val="00C87E8E"/>
    <w:rsid w:val="00C90BB4"/>
    <w:rsid w:val="00C90DAE"/>
    <w:rsid w:val="00C9107D"/>
    <w:rsid w:val="00C92606"/>
    <w:rsid w:val="00C92D70"/>
    <w:rsid w:val="00C940DF"/>
    <w:rsid w:val="00C94DC5"/>
    <w:rsid w:val="00C95444"/>
    <w:rsid w:val="00C95516"/>
    <w:rsid w:val="00C960AA"/>
    <w:rsid w:val="00C96A17"/>
    <w:rsid w:val="00CA141F"/>
    <w:rsid w:val="00CA148C"/>
    <w:rsid w:val="00CA2290"/>
    <w:rsid w:val="00CA2766"/>
    <w:rsid w:val="00CA2B90"/>
    <w:rsid w:val="00CA3AA6"/>
    <w:rsid w:val="00CA3E08"/>
    <w:rsid w:val="00CA4BC7"/>
    <w:rsid w:val="00CA4CC8"/>
    <w:rsid w:val="00CA5192"/>
    <w:rsid w:val="00CA5F90"/>
    <w:rsid w:val="00CA6075"/>
    <w:rsid w:val="00CA640C"/>
    <w:rsid w:val="00CA6440"/>
    <w:rsid w:val="00CA6D68"/>
    <w:rsid w:val="00CA7575"/>
    <w:rsid w:val="00CA7B4A"/>
    <w:rsid w:val="00CB04E9"/>
    <w:rsid w:val="00CB1411"/>
    <w:rsid w:val="00CB1C06"/>
    <w:rsid w:val="00CB1F6B"/>
    <w:rsid w:val="00CB2190"/>
    <w:rsid w:val="00CB297C"/>
    <w:rsid w:val="00CB35B7"/>
    <w:rsid w:val="00CB392F"/>
    <w:rsid w:val="00CB5126"/>
    <w:rsid w:val="00CB616A"/>
    <w:rsid w:val="00CB654A"/>
    <w:rsid w:val="00CB65AA"/>
    <w:rsid w:val="00CB69FF"/>
    <w:rsid w:val="00CB7F82"/>
    <w:rsid w:val="00CC088B"/>
    <w:rsid w:val="00CC0A0B"/>
    <w:rsid w:val="00CC10E3"/>
    <w:rsid w:val="00CC13E5"/>
    <w:rsid w:val="00CC1FF8"/>
    <w:rsid w:val="00CC2C5E"/>
    <w:rsid w:val="00CC5C02"/>
    <w:rsid w:val="00CC6853"/>
    <w:rsid w:val="00CC7B69"/>
    <w:rsid w:val="00CD017C"/>
    <w:rsid w:val="00CD06EC"/>
    <w:rsid w:val="00CD0A88"/>
    <w:rsid w:val="00CD0DBD"/>
    <w:rsid w:val="00CD1678"/>
    <w:rsid w:val="00CD1EB8"/>
    <w:rsid w:val="00CD3506"/>
    <w:rsid w:val="00CD356A"/>
    <w:rsid w:val="00CD4A16"/>
    <w:rsid w:val="00CD4E1C"/>
    <w:rsid w:val="00CD5256"/>
    <w:rsid w:val="00CD5675"/>
    <w:rsid w:val="00CD5844"/>
    <w:rsid w:val="00CD75AA"/>
    <w:rsid w:val="00CE050C"/>
    <w:rsid w:val="00CE098C"/>
    <w:rsid w:val="00CE1CE8"/>
    <w:rsid w:val="00CE1D4B"/>
    <w:rsid w:val="00CE2F86"/>
    <w:rsid w:val="00CE3112"/>
    <w:rsid w:val="00CE35BF"/>
    <w:rsid w:val="00CE3DBF"/>
    <w:rsid w:val="00CE4587"/>
    <w:rsid w:val="00CE48CF"/>
    <w:rsid w:val="00CE48F9"/>
    <w:rsid w:val="00CE4A7F"/>
    <w:rsid w:val="00CE51CF"/>
    <w:rsid w:val="00CE5D19"/>
    <w:rsid w:val="00CE5F3A"/>
    <w:rsid w:val="00CE6B19"/>
    <w:rsid w:val="00CF14A0"/>
    <w:rsid w:val="00CF158B"/>
    <w:rsid w:val="00CF1894"/>
    <w:rsid w:val="00CF1927"/>
    <w:rsid w:val="00CF247D"/>
    <w:rsid w:val="00CF2564"/>
    <w:rsid w:val="00CF2F30"/>
    <w:rsid w:val="00CF375D"/>
    <w:rsid w:val="00CF39A1"/>
    <w:rsid w:val="00CF3CC6"/>
    <w:rsid w:val="00CF3D91"/>
    <w:rsid w:val="00CF455E"/>
    <w:rsid w:val="00CF4AF5"/>
    <w:rsid w:val="00CF5490"/>
    <w:rsid w:val="00CF5CA4"/>
    <w:rsid w:val="00CF6295"/>
    <w:rsid w:val="00CF62C6"/>
    <w:rsid w:val="00CF68E2"/>
    <w:rsid w:val="00CF70B4"/>
    <w:rsid w:val="00CF7F8C"/>
    <w:rsid w:val="00D000DD"/>
    <w:rsid w:val="00D002A7"/>
    <w:rsid w:val="00D005FE"/>
    <w:rsid w:val="00D0195D"/>
    <w:rsid w:val="00D01F30"/>
    <w:rsid w:val="00D02E61"/>
    <w:rsid w:val="00D032C8"/>
    <w:rsid w:val="00D03EE4"/>
    <w:rsid w:val="00D050FF"/>
    <w:rsid w:val="00D051B0"/>
    <w:rsid w:val="00D057D7"/>
    <w:rsid w:val="00D05F10"/>
    <w:rsid w:val="00D05FCE"/>
    <w:rsid w:val="00D06903"/>
    <w:rsid w:val="00D07F4E"/>
    <w:rsid w:val="00D1013C"/>
    <w:rsid w:val="00D103E7"/>
    <w:rsid w:val="00D1043C"/>
    <w:rsid w:val="00D10921"/>
    <w:rsid w:val="00D12666"/>
    <w:rsid w:val="00D12DD9"/>
    <w:rsid w:val="00D12E4E"/>
    <w:rsid w:val="00D14254"/>
    <w:rsid w:val="00D14C86"/>
    <w:rsid w:val="00D14F0A"/>
    <w:rsid w:val="00D15117"/>
    <w:rsid w:val="00D15BD0"/>
    <w:rsid w:val="00D164DF"/>
    <w:rsid w:val="00D1678F"/>
    <w:rsid w:val="00D17902"/>
    <w:rsid w:val="00D2120D"/>
    <w:rsid w:val="00D21D26"/>
    <w:rsid w:val="00D22AA8"/>
    <w:rsid w:val="00D2312A"/>
    <w:rsid w:val="00D236B9"/>
    <w:rsid w:val="00D23887"/>
    <w:rsid w:val="00D238AA"/>
    <w:rsid w:val="00D24E0B"/>
    <w:rsid w:val="00D25D07"/>
    <w:rsid w:val="00D27293"/>
    <w:rsid w:val="00D2734A"/>
    <w:rsid w:val="00D27C2F"/>
    <w:rsid w:val="00D27EC4"/>
    <w:rsid w:val="00D3114A"/>
    <w:rsid w:val="00D316D1"/>
    <w:rsid w:val="00D32759"/>
    <w:rsid w:val="00D32775"/>
    <w:rsid w:val="00D32E1E"/>
    <w:rsid w:val="00D33C50"/>
    <w:rsid w:val="00D34672"/>
    <w:rsid w:val="00D34C70"/>
    <w:rsid w:val="00D35104"/>
    <w:rsid w:val="00D35143"/>
    <w:rsid w:val="00D35152"/>
    <w:rsid w:val="00D355C5"/>
    <w:rsid w:val="00D35E52"/>
    <w:rsid w:val="00D364B7"/>
    <w:rsid w:val="00D3697B"/>
    <w:rsid w:val="00D3707D"/>
    <w:rsid w:val="00D373DE"/>
    <w:rsid w:val="00D373FE"/>
    <w:rsid w:val="00D408FB"/>
    <w:rsid w:val="00D40967"/>
    <w:rsid w:val="00D413C2"/>
    <w:rsid w:val="00D41674"/>
    <w:rsid w:val="00D41F18"/>
    <w:rsid w:val="00D42383"/>
    <w:rsid w:val="00D42914"/>
    <w:rsid w:val="00D42C18"/>
    <w:rsid w:val="00D4352E"/>
    <w:rsid w:val="00D451F3"/>
    <w:rsid w:val="00D5151B"/>
    <w:rsid w:val="00D51EC4"/>
    <w:rsid w:val="00D531B4"/>
    <w:rsid w:val="00D535F9"/>
    <w:rsid w:val="00D5367A"/>
    <w:rsid w:val="00D5416E"/>
    <w:rsid w:val="00D54194"/>
    <w:rsid w:val="00D54DBA"/>
    <w:rsid w:val="00D55150"/>
    <w:rsid w:val="00D55B7E"/>
    <w:rsid w:val="00D56662"/>
    <w:rsid w:val="00D56A39"/>
    <w:rsid w:val="00D57062"/>
    <w:rsid w:val="00D5733A"/>
    <w:rsid w:val="00D5774B"/>
    <w:rsid w:val="00D57D10"/>
    <w:rsid w:val="00D60689"/>
    <w:rsid w:val="00D60DF4"/>
    <w:rsid w:val="00D60E5A"/>
    <w:rsid w:val="00D60FBC"/>
    <w:rsid w:val="00D6125D"/>
    <w:rsid w:val="00D61C8D"/>
    <w:rsid w:val="00D62D0B"/>
    <w:rsid w:val="00D62FF5"/>
    <w:rsid w:val="00D6384A"/>
    <w:rsid w:val="00D63887"/>
    <w:rsid w:val="00D63938"/>
    <w:rsid w:val="00D64483"/>
    <w:rsid w:val="00D64562"/>
    <w:rsid w:val="00D65A24"/>
    <w:rsid w:val="00D65E0B"/>
    <w:rsid w:val="00D6652A"/>
    <w:rsid w:val="00D6787A"/>
    <w:rsid w:val="00D70437"/>
    <w:rsid w:val="00D70E27"/>
    <w:rsid w:val="00D714B2"/>
    <w:rsid w:val="00D72C6C"/>
    <w:rsid w:val="00D72D91"/>
    <w:rsid w:val="00D735B3"/>
    <w:rsid w:val="00D747A6"/>
    <w:rsid w:val="00D74B0B"/>
    <w:rsid w:val="00D75E8F"/>
    <w:rsid w:val="00D763B9"/>
    <w:rsid w:val="00D76B42"/>
    <w:rsid w:val="00D76C97"/>
    <w:rsid w:val="00D7702B"/>
    <w:rsid w:val="00D77577"/>
    <w:rsid w:val="00D80A14"/>
    <w:rsid w:val="00D80F4B"/>
    <w:rsid w:val="00D810E1"/>
    <w:rsid w:val="00D8116E"/>
    <w:rsid w:val="00D81761"/>
    <w:rsid w:val="00D81F86"/>
    <w:rsid w:val="00D8249D"/>
    <w:rsid w:val="00D83578"/>
    <w:rsid w:val="00D83E3F"/>
    <w:rsid w:val="00D84CCF"/>
    <w:rsid w:val="00D8502D"/>
    <w:rsid w:val="00D85A08"/>
    <w:rsid w:val="00D90E49"/>
    <w:rsid w:val="00D91727"/>
    <w:rsid w:val="00D930FE"/>
    <w:rsid w:val="00D93432"/>
    <w:rsid w:val="00D9462D"/>
    <w:rsid w:val="00D94D56"/>
    <w:rsid w:val="00D94FC3"/>
    <w:rsid w:val="00D95137"/>
    <w:rsid w:val="00D954C6"/>
    <w:rsid w:val="00D956AE"/>
    <w:rsid w:val="00D959EB"/>
    <w:rsid w:val="00DA0F13"/>
    <w:rsid w:val="00DA145F"/>
    <w:rsid w:val="00DA36A5"/>
    <w:rsid w:val="00DA3F3D"/>
    <w:rsid w:val="00DA4651"/>
    <w:rsid w:val="00DA52A1"/>
    <w:rsid w:val="00DA546E"/>
    <w:rsid w:val="00DA6127"/>
    <w:rsid w:val="00DA63FE"/>
    <w:rsid w:val="00DA6DDD"/>
    <w:rsid w:val="00DA7788"/>
    <w:rsid w:val="00DB1927"/>
    <w:rsid w:val="00DB19C2"/>
    <w:rsid w:val="00DB32D7"/>
    <w:rsid w:val="00DB3851"/>
    <w:rsid w:val="00DB4187"/>
    <w:rsid w:val="00DB494D"/>
    <w:rsid w:val="00DB515A"/>
    <w:rsid w:val="00DB5B2A"/>
    <w:rsid w:val="00DB7A5D"/>
    <w:rsid w:val="00DB7C2F"/>
    <w:rsid w:val="00DC0230"/>
    <w:rsid w:val="00DC0C4E"/>
    <w:rsid w:val="00DC0F4A"/>
    <w:rsid w:val="00DC1B9A"/>
    <w:rsid w:val="00DC217E"/>
    <w:rsid w:val="00DC28CE"/>
    <w:rsid w:val="00DC33FF"/>
    <w:rsid w:val="00DC47D0"/>
    <w:rsid w:val="00DC4C72"/>
    <w:rsid w:val="00DC4EC3"/>
    <w:rsid w:val="00DC52C0"/>
    <w:rsid w:val="00DC5D19"/>
    <w:rsid w:val="00DC5D6A"/>
    <w:rsid w:val="00DC6ABF"/>
    <w:rsid w:val="00DC6F08"/>
    <w:rsid w:val="00DC737A"/>
    <w:rsid w:val="00DD1109"/>
    <w:rsid w:val="00DD1FB3"/>
    <w:rsid w:val="00DD2188"/>
    <w:rsid w:val="00DD36B9"/>
    <w:rsid w:val="00DD3CC9"/>
    <w:rsid w:val="00DD46CB"/>
    <w:rsid w:val="00DD4D91"/>
    <w:rsid w:val="00DD56F7"/>
    <w:rsid w:val="00DD5FB3"/>
    <w:rsid w:val="00DD682F"/>
    <w:rsid w:val="00DD6938"/>
    <w:rsid w:val="00DD7EE6"/>
    <w:rsid w:val="00DE0677"/>
    <w:rsid w:val="00DE0DCD"/>
    <w:rsid w:val="00DE108A"/>
    <w:rsid w:val="00DE20C7"/>
    <w:rsid w:val="00DE285E"/>
    <w:rsid w:val="00DE28FF"/>
    <w:rsid w:val="00DE292F"/>
    <w:rsid w:val="00DE47EF"/>
    <w:rsid w:val="00DE4DCB"/>
    <w:rsid w:val="00DE5200"/>
    <w:rsid w:val="00DE687D"/>
    <w:rsid w:val="00DE7C5F"/>
    <w:rsid w:val="00DF1289"/>
    <w:rsid w:val="00DF19D0"/>
    <w:rsid w:val="00DF1BC5"/>
    <w:rsid w:val="00DF229A"/>
    <w:rsid w:val="00DF4265"/>
    <w:rsid w:val="00DF4DFB"/>
    <w:rsid w:val="00DF516F"/>
    <w:rsid w:val="00DF5290"/>
    <w:rsid w:val="00DF67B6"/>
    <w:rsid w:val="00E017E2"/>
    <w:rsid w:val="00E01A30"/>
    <w:rsid w:val="00E02DF9"/>
    <w:rsid w:val="00E04B72"/>
    <w:rsid w:val="00E06DF0"/>
    <w:rsid w:val="00E06E5A"/>
    <w:rsid w:val="00E07F55"/>
    <w:rsid w:val="00E10DEE"/>
    <w:rsid w:val="00E10FA0"/>
    <w:rsid w:val="00E1155F"/>
    <w:rsid w:val="00E11A4D"/>
    <w:rsid w:val="00E11FE8"/>
    <w:rsid w:val="00E13278"/>
    <w:rsid w:val="00E134F4"/>
    <w:rsid w:val="00E14397"/>
    <w:rsid w:val="00E14444"/>
    <w:rsid w:val="00E144DF"/>
    <w:rsid w:val="00E14CDC"/>
    <w:rsid w:val="00E157E8"/>
    <w:rsid w:val="00E15A3C"/>
    <w:rsid w:val="00E15DB7"/>
    <w:rsid w:val="00E17B2F"/>
    <w:rsid w:val="00E17D84"/>
    <w:rsid w:val="00E200A1"/>
    <w:rsid w:val="00E20329"/>
    <w:rsid w:val="00E20498"/>
    <w:rsid w:val="00E22AF0"/>
    <w:rsid w:val="00E23164"/>
    <w:rsid w:val="00E237D0"/>
    <w:rsid w:val="00E2392B"/>
    <w:rsid w:val="00E23EE9"/>
    <w:rsid w:val="00E24516"/>
    <w:rsid w:val="00E24697"/>
    <w:rsid w:val="00E24FCE"/>
    <w:rsid w:val="00E25233"/>
    <w:rsid w:val="00E25EB2"/>
    <w:rsid w:val="00E25EBC"/>
    <w:rsid w:val="00E2688F"/>
    <w:rsid w:val="00E26BF0"/>
    <w:rsid w:val="00E2738F"/>
    <w:rsid w:val="00E2799D"/>
    <w:rsid w:val="00E32C9C"/>
    <w:rsid w:val="00E335D5"/>
    <w:rsid w:val="00E33F41"/>
    <w:rsid w:val="00E34380"/>
    <w:rsid w:val="00E34898"/>
    <w:rsid w:val="00E3527A"/>
    <w:rsid w:val="00E35A02"/>
    <w:rsid w:val="00E35A3A"/>
    <w:rsid w:val="00E35B9D"/>
    <w:rsid w:val="00E367E3"/>
    <w:rsid w:val="00E369C6"/>
    <w:rsid w:val="00E37278"/>
    <w:rsid w:val="00E3788C"/>
    <w:rsid w:val="00E379DD"/>
    <w:rsid w:val="00E400F1"/>
    <w:rsid w:val="00E40899"/>
    <w:rsid w:val="00E42F8F"/>
    <w:rsid w:val="00E43229"/>
    <w:rsid w:val="00E43788"/>
    <w:rsid w:val="00E44CB9"/>
    <w:rsid w:val="00E463EE"/>
    <w:rsid w:val="00E47BF9"/>
    <w:rsid w:val="00E50923"/>
    <w:rsid w:val="00E516AE"/>
    <w:rsid w:val="00E51B45"/>
    <w:rsid w:val="00E51FD2"/>
    <w:rsid w:val="00E525CE"/>
    <w:rsid w:val="00E52951"/>
    <w:rsid w:val="00E52BE5"/>
    <w:rsid w:val="00E551E9"/>
    <w:rsid w:val="00E5604A"/>
    <w:rsid w:val="00E569D1"/>
    <w:rsid w:val="00E56CEF"/>
    <w:rsid w:val="00E56E38"/>
    <w:rsid w:val="00E57BA5"/>
    <w:rsid w:val="00E57EE4"/>
    <w:rsid w:val="00E623BA"/>
    <w:rsid w:val="00E625F1"/>
    <w:rsid w:val="00E627A5"/>
    <w:rsid w:val="00E62B0F"/>
    <w:rsid w:val="00E62B1F"/>
    <w:rsid w:val="00E638C9"/>
    <w:rsid w:val="00E64C88"/>
    <w:rsid w:val="00E650ED"/>
    <w:rsid w:val="00E65909"/>
    <w:rsid w:val="00E65F24"/>
    <w:rsid w:val="00E65F50"/>
    <w:rsid w:val="00E66168"/>
    <w:rsid w:val="00E668A2"/>
    <w:rsid w:val="00E670FF"/>
    <w:rsid w:val="00E67213"/>
    <w:rsid w:val="00E67665"/>
    <w:rsid w:val="00E704B8"/>
    <w:rsid w:val="00E70B15"/>
    <w:rsid w:val="00E7103C"/>
    <w:rsid w:val="00E71431"/>
    <w:rsid w:val="00E71E55"/>
    <w:rsid w:val="00E71FE6"/>
    <w:rsid w:val="00E730CD"/>
    <w:rsid w:val="00E734EC"/>
    <w:rsid w:val="00E74020"/>
    <w:rsid w:val="00E74E85"/>
    <w:rsid w:val="00E7532E"/>
    <w:rsid w:val="00E756C3"/>
    <w:rsid w:val="00E76180"/>
    <w:rsid w:val="00E775D1"/>
    <w:rsid w:val="00E77C3E"/>
    <w:rsid w:val="00E811AE"/>
    <w:rsid w:val="00E81A08"/>
    <w:rsid w:val="00E82BE2"/>
    <w:rsid w:val="00E83E7C"/>
    <w:rsid w:val="00E845D4"/>
    <w:rsid w:val="00E84DD1"/>
    <w:rsid w:val="00E84E55"/>
    <w:rsid w:val="00E85F8C"/>
    <w:rsid w:val="00E860CE"/>
    <w:rsid w:val="00E866CA"/>
    <w:rsid w:val="00E87AA0"/>
    <w:rsid w:val="00E90199"/>
    <w:rsid w:val="00E909DB"/>
    <w:rsid w:val="00E90E86"/>
    <w:rsid w:val="00E91384"/>
    <w:rsid w:val="00E919C5"/>
    <w:rsid w:val="00E9329E"/>
    <w:rsid w:val="00E93DDF"/>
    <w:rsid w:val="00E95602"/>
    <w:rsid w:val="00E95A28"/>
    <w:rsid w:val="00E96573"/>
    <w:rsid w:val="00E97B44"/>
    <w:rsid w:val="00EA0137"/>
    <w:rsid w:val="00EA025B"/>
    <w:rsid w:val="00EA04BA"/>
    <w:rsid w:val="00EA0AF2"/>
    <w:rsid w:val="00EA1130"/>
    <w:rsid w:val="00EA12D5"/>
    <w:rsid w:val="00EA1C88"/>
    <w:rsid w:val="00EA1D02"/>
    <w:rsid w:val="00EA3814"/>
    <w:rsid w:val="00EA3CCE"/>
    <w:rsid w:val="00EA5225"/>
    <w:rsid w:val="00EA5D3A"/>
    <w:rsid w:val="00EA6219"/>
    <w:rsid w:val="00EB13AA"/>
    <w:rsid w:val="00EB1458"/>
    <w:rsid w:val="00EB218A"/>
    <w:rsid w:val="00EB3F39"/>
    <w:rsid w:val="00EB40EA"/>
    <w:rsid w:val="00EB4B38"/>
    <w:rsid w:val="00EB4EE1"/>
    <w:rsid w:val="00EB4F0D"/>
    <w:rsid w:val="00EB58A2"/>
    <w:rsid w:val="00EB59AB"/>
    <w:rsid w:val="00EB6284"/>
    <w:rsid w:val="00EB7137"/>
    <w:rsid w:val="00EC043D"/>
    <w:rsid w:val="00EC18F9"/>
    <w:rsid w:val="00EC23FA"/>
    <w:rsid w:val="00EC29FD"/>
    <w:rsid w:val="00EC3257"/>
    <w:rsid w:val="00EC3686"/>
    <w:rsid w:val="00EC505D"/>
    <w:rsid w:val="00EC537D"/>
    <w:rsid w:val="00EC57AA"/>
    <w:rsid w:val="00EC57E5"/>
    <w:rsid w:val="00EC642D"/>
    <w:rsid w:val="00EC6A94"/>
    <w:rsid w:val="00ED0351"/>
    <w:rsid w:val="00ED14E9"/>
    <w:rsid w:val="00ED1C09"/>
    <w:rsid w:val="00ED21FE"/>
    <w:rsid w:val="00ED303E"/>
    <w:rsid w:val="00ED3282"/>
    <w:rsid w:val="00ED4805"/>
    <w:rsid w:val="00ED6431"/>
    <w:rsid w:val="00ED6B64"/>
    <w:rsid w:val="00EE27B4"/>
    <w:rsid w:val="00EE2FE2"/>
    <w:rsid w:val="00EE300D"/>
    <w:rsid w:val="00EE315B"/>
    <w:rsid w:val="00EE3447"/>
    <w:rsid w:val="00EE658E"/>
    <w:rsid w:val="00EE6908"/>
    <w:rsid w:val="00EE7003"/>
    <w:rsid w:val="00EE79E6"/>
    <w:rsid w:val="00EE7C77"/>
    <w:rsid w:val="00EF0E59"/>
    <w:rsid w:val="00EF0EB0"/>
    <w:rsid w:val="00EF3FAC"/>
    <w:rsid w:val="00EF47B6"/>
    <w:rsid w:val="00EF50AE"/>
    <w:rsid w:val="00EF593D"/>
    <w:rsid w:val="00EF5D50"/>
    <w:rsid w:val="00EF762B"/>
    <w:rsid w:val="00EF7BF1"/>
    <w:rsid w:val="00EF7C03"/>
    <w:rsid w:val="00EF7EF3"/>
    <w:rsid w:val="00F02EFB"/>
    <w:rsid w:val="00F03021"/>
    <w:rsid w:val="00F030C7"/>
    <w:rsid w:val="00F04BF6"/>
    <w:rsid w:val="00F0519B"/>
    <w:rsid w:val="00F0548C"/>
    <w:rsid w:val="00F05722"/>
    <w:rsid w:val="00F05D87"/>
    <w:rsid w:val="00F05F3E"/>
    <w:rsid w:val="00F060B9"/>
    <w:rsid w:val="00F07982"/>
    <w:rsid w:val="00F079AE"/>
    <w:rsid w:val="00F07FE3"/>
    <w:rsid w:val="00F10437"/>
    <w:rsid w:val="00F1088D"/>
    <w:rsid w:val="00F12E69"/>
    <w:rsid w:val="00F14A8B"/>
    <w:rsid w:val="00F14E9F"/>
    <w:rsid w:val="00F1539E"/>
    <w:rsid w:val="00F16C88"/>
    <w:rsid w:val="00F16D03"/>
    <w:rsid w:val="00F20882"/>
    <w:rsid w:val="00F2127B"/>
    <w:rsid w:val="00F21D78"/>
    <w:rsid w:val="00F2423C"/>
    <w:rsid w:val="00F2484F"/>
    <w:rsid w:val="00F2522D"/>
    <w:rsid w:val="00F2681A"/>
    <w:rsid w:val="00F26F77"/>
    <w:rsid w:val="00F26FBA"/>
    <w:rsid w:val="00F3021E"/>
    <w:rsid w:val="00F30542"/>
    <w:rsid w:val="00F32C1E"/>
    <w:rsid w:val="00F32E8E"/>
    <w:rsid w:val="00F33BBA"/>
    <w:rsid w:val="00F359A0"/>
    <w:rsid w:val="00F36918"/>
    <w:rsid w:val="00F36A77"/>
    <w:rsid w:val="00F3787E"/>
    <w:rsid w:val="00F40570"/>
    <w:rsid w:val="00F410DB"/>
    <w:rsid w:val="00F4265E"/>
    <w:rsid w:val="00F42B64"/>
    <w:rsid w:val="00F431A1"/>
    <w:rsid w:val="00F43418"/>
    <w:rsid w:val="00F44390"/>
    <w:rsid w:val="00F44745"/>
    <w:rsid w:val="00F44BC8"/>
    <w:rsid w:val="00F44E39"/>
    <w:rsid w:val="00F4531D"/>
    <w:rsid w:val="00F45624"/>
    <w:rsid w:val="00F45CA6"/>
    <w:rsid w:val="00F460C1"/>
    <w:rsid w:val="00F462C5"/>
    <w:rsid w:val="00F47088"/>
    <w:rsid w:val="00F47A00"/>
    <w:rsid w:val="00F47B42"/>
    <w:rsid w:val="00F47B51"/>
    <w:rsid w:val="00F50734"/>
    <w:rsid w:val="00F51729"/>
    <w:rsid w:val="00F5238C"/>
    <w:rsid w:val="00F529F8"/>
    <w:rsid w:val="00F53DBD"/>
    <w:rsid w:val="00F5435E"/>
    <w:rsid w:val="00F556A4"/>
    <w:rsid w:val="00F55B45"/>
    <w:rsid w:val="00F56B94"/>
    <w:rsid w:val="00F57108"/>
    <w:rsid w:val="00F5745F"/>
    <w:rsid w:val="00F57A58"/>
    <w:rsid w:val="00F609B8"/>
    <w:rsid w:val="00F6164A"/>
    <w:rsid w:val="00F61D23"/>
    <w:rsid w:val="00F61DFF"/>
    <w:rsid w:val="00F63F91"/>
    <w:rsid w:val="00F648FB"/>
    <w:rsid w:val="00F64E39"/>
    <w:rsid w:val="00F655A4"/>
    <w:rsid w:val="00F65A69"/>
    <w:rsid w:val="00F6618F"/>
    <w:rsid w:val="00F666DA"/>
    <w:rsid w:val="00F72DB1"/>
    <w:rsid w:val="00F7393C"/>
    <w:rsid w:val="00F746BC"/>
    <w:rsid w:val="00F74B65"/>
    <w:rsid w:val="00F7531D"/>
    <w:rsid w:val="00F7567C"/>
    <w:rsid w:val="00F75CCB"/>
    <w:rsid w:val="00F75F7E"/>
    <w:rsid w:val="00F77324"/>
    <w:rsid w:val="00F80604"/>
    <w:rsid w:val="00F8078D"/>
    <w:rsid w:val="00F80D54"/>
    <w:rsid w:val="00F8107D"/>
    <w:rsid w:val="00F8148B"/>
    <w:rsid w:val="00F81F17"/>
    <w:rsid w:val="00F82107"/>
    <w:rsid w:val="00F82446"/>
    <w:rsid w:val="00F82EC2"/>
    <w:rsid w:val="00F82EF8"/>
    <w:rsid w:val="00F83173"/>
    <w:rsid w:val="00F83C95"/>
    <w:rsid w:val="00F842E2"/>
    <w:rsid w:val="00F84513"/>
    <w:rsid w:val="00F85371"/>
    <w:rsid w:val="00F87D8E"/>
    <w:rsid w:val="00F928B2"/>
    <w:rsid w:val="00F92B40"/>
    <w:rsid w:val="00F92D8E"/>
    <w:rsid w:val="00F92DBA"/>
    <w:rsid w:val="00F9353E"/>
    <w:rsid w:val="00F937F7"/>
    <w:rsid w:val="00F93823"/>
    <w:rsid w:val="00F93E84"/>
    <w:rsid w:val="00F943A6"/>
    <w:rsid w:val="00F955CD"/>
    <w:rsid w:val="00F956FD"/>
    <w:rsid w:val="00F96E82"/>
    <w:rsid w:val="00F97F78"/>
    <w:rsid w:val="00FA0D5E"/>
    <w:rsid w:val="00FA0F5F"/>
    <w:rsid w:val="00FA2561"/>
    <w:rsid w:val="00FA3171"/>
    <w:rsid w:val="00FA3698"/>
    <w:rsid w:val="00FA44A2"/>
    <w:rsid w:val="00FA490F"/>
    <w:rsid w:val="00FA4AA5"/>
    <w:rsid w:val="00FA4B8C"/>
    <w:rsid w:val="00FA5AD3"/>
    <w:rsid w:val="00FA6B98"/>
    <w:rsid w:val="00FA714E"/>
    <w:rsid w:val="00FA7335"/>
    <w:rsid w:val="00FB067D"/>
    <w:rsid w:val="00FB0CF8"/>
    <w:rsid w:val="00FB14DC"/>
    <w:rsid w:val="00FB1B99"/>
    <w:rsid w:val="00FB29C6"/>
    <w:rsid w:val="00FB2AA9"/>
    <w:rsid w:val="00FB2F52"/>
    <w:rsid w:val="00FB38F2"/>
    <w:rsid w:val="00FB39A2"/>
    <w:rsid w:val="00FB3C25"/>
    <w:rsid w:val="00FB3F6F"/>
    <w:rsid w:val="00FB4094"/>
    <w:rsid w:val="00FB4544"/>
    <w:rsid w:val="00FB5892"/>
    <w:rsid w:val="00FB5E71"/>
    <w:rsid w:val="00FB5F7E"/>
    <w:rsid w:val="00FB689E"/>
    <w:rsid w:val="00FB6977"/>
    <w:rsid w:val="00FC16B0"/>
    <w:rsid w:val="00FC2BDE"/>
    <w:rsid w:val="00FC3641"/>
    <w:rsid w:val="00FC3C2B"/>
    <w:rsid w:val="00FC430F"/>
    <w:rsid w:val="00FC4F7D"/>
    <w:rsid w:val="00FC600A"/>
    <w:rsid w:val="00FC6308"/>
    <w:rsid w:val="00FC67F4"/>
    <w:rsid w:val="00FC6F4A"/>
    <w:rsid w:val="00FC7912"/>
    <w:rsid w:val="00FD0795"/>
    <w:rsid w:val="00FD1147"/>
    <w:rsid w:val="00FD115C"/>
    <w:rsid w:val="00FD2F53"/>
    <w:rsid w:val="00FD3875"/>
    <w:rsid w:val="00FD3ADE"/>
    <w:rsid w:val="00FD3CCC"/>
    <w:rsid w:val="00FD4FA1"/>
    <w:rsid w:val="00FD665A"/>
    <w:rsid w:val="00FD665E"/>
    <w:rsid w:val="00FD68FA"/>
    <w:rsid w:val="00FD6BA2"/>
    <w:rsid w:val="00FD7764"/>
    <w:rsid w:val="00FD7DC5"/>
    <w:rsid w:val="00FD7DD6"/>
    <w:rsid w:val="00FE0CF3"/>
    <w:rsid w:val="00FE11BD"/>
    <w:rsid w:val="00FE1A5A"/>
    <w:rsid w:val="00FE1B4B"/>
    <w:rsid w:val="00FE2FAC"/>
    <w:rsid w:val="00FE41FF"/>
    <w:rsid w:val="00FE4E62"/>
    <w:rsid w:val="00FE5D19"/>
    <w:rsid w:val="00FE77E0"/>
    <w:rsid w:val="00FE796D"/>
    <w:rsid w:val="00FE7C66"/>
    <w:rsid w:val="00FF0081"/>
    <w:rsid w:val="00FF019E"/>
    <w:rsid w:val="00FF10FC"/>
    <w:rsid w:val="00FF1ACB"/>
    <w:rsid w:val="00FF1D03"/>
    <w:rsid w:val="00FF2BAC"/>
    <w:rsid w:val="00FF302F"/>
    <w:rsid w:val="00FF3A6C"/>
    <w:rsid w:val="00FF3FF7"/>
    <w:rsid w:val="00FF41B5"/>
    <w:rsid w:val="00FF41CB"/>
    <w:rsid w:val="00FF4365"/>
    <w:rsid w:val="00FF4BAF"/>
    <w:rsid w:val="00FF766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9C9081"/>
  <w15:docId w15:val="{61078FF4-A5EE-4A81-B13E-B0385DD9E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0876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B45F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A347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482D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0876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0876BD"/>
    <w:rPr>
      <w:rFonts w:asciiTheme="majorHAnsi" w:eastAsiaTheme="majorEastAsia" w:hAnsiTheme="majorHAnsi" w:cstheme="majorBidi"/>
      <w:spacing w:val="-10"/>
      <w:kern w:val="28"/>
      <w:sz w:val="56"/>
      <w:szCs w:val="56"/>
    </w:rPr>
  </w:style>
  <w:style w:type="paragraph" w:styleId="Undertittel">
    <w:name w:val="Subtitle"/>
    <w:basedOn w:val="Normal"/>
    <w:next w:val="Normal"/>
    <w:link w:val="UndertittelTegn"/>
    <w:uiPriority w:val="11"/>
    <w:qFormat/>
    <w:rsid w:val="000876BD"/>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0876BD"/>
    <w:rPr>
      <w:rFonts w:eastAsiaTheme="minorEastAsia"/>
      <w:color w:val="5A5A5A" w:themeColor="text1" w:themeTint="A5"/>
      <w:spacing w:val="15"/>
    </w:rPr>
  </w:style>
  <w:style w:type="character" w:customStyle="1" w:styleId="Overskrift1Tegn">
    <w:name w:val="Overskrift 1 Tegn"/>
    <w:basedOn w:val="Standardskriftforavsnitt"/>
    <w:link w:val="Overskrift1"/>
    <w:uiPriority w:val="9"/>
    <w:rsid w:val="000876BD"/>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B45F55"/>
    <w:rPr>
      <w:rFonts w:asciiTheme="majorHAnsi" w:eastAsiaTheme="majorEastAsia" w:hAnsiTheme="majorHAnsi" w:cstheme="majorBidi"/>
      <w:color w:val="2F5496" w:themeColor="accent1" w:themeShade="BF"/>
      <w:sz w:val="26"/>
      <w:szCs w:val="26"/>
    </w:rPr>
  </w:style>
  <w:style w:type="character" w:styleId="Merknadsreferanse">
    <w:name w:val="annotation reference"/>
    <w:basedOn w:val="Standardskriftforavsnitt"/>
    <w:uiPriority w:val="99"/>
    <w:semiHidden/>
    <w:unhideWhenUsed/>
    <w:rsid w:val="000720B0"/>
    <w:rPr>
      <w:sz w:val="16"/>
      <w:szCs w:val="16"/>
    </w:rPr>
  </w:style>
  <w:style w:type="paragraph" w:styleId="Merknadstekst">
    <w:name w:val="annotation text"/>
    <w:basedOn w:val="Normal"/>
    <w:link w:val="MerknadstekstTegn"/>
    <w:uiPriority w:val="99"/>
    <w:unhideWhenUsed/>
    <w:rsid w:val="000720B0"/>
    <w:pPr>
      <w:spacing w:line="240" w:lineRule="auto"/>
    </w:pPr>
    <w:rPr>
      <w:sz w:val="20"/>
      <w:szCs w:val="20"/>
    </w:rPr>
  </w:style>
  <w:style w:type="character" w:customStyle="1" w:styleId="MerknadstekstTegn">
    <w:name w:val="Merknadstekst Tegn"/>
    <w:basedOn w:val="Standardskriftforavsnitt"/>
    <w:link w:val="Merknadstekst"/>
    <w:uiPriority w:val="99"/>
    <w:rsid w:val="000720B0"/>
    <w:rPr>
      <w:sz w:val="20"/>
      <w:szCs w:val="20"/>
    </w:rPr>
  </w:style>
  <w:style w:type="paragraph" w:styleId="Kommentaremne">
    <w:name w:val="annotation subject"/>
    <w:basedOn w:val="Merknadstekst"/>
    <w:next w:val="Merknadstekst"/>
    <w:link w:val="KommentaremneTegn"/>
    <w:uiPriority w:val="99"/>
    <w:semiHidden/>
    <w:unhideWhenUsed/>
    <w:rsid w:val="000720B0"/>
    <w:rPr>
      <w:b/>
      <w:bCs/>
    </w:rPr>
  </w:style>
  <w:style w:type="character" w:customStyle="1" w:styleId="KommentaremneTegn">
    <w:name w:val="Kommentaremne Tegn"/>
    <w:basedOn w:val="MerknadstekstTegn"/>
    <w:link w:val="Kommentaremne"/>
    <w:uiPriority w:val="99"/>
    <w:semiHidden/>
    <w:rsid w:val="000720B0"/>
    <w:rPr>
      <w:b/>
      <w:bCs/>
      <w:sz w:val="20"/>
      <w:szCs w:val="20"/>
    </w:rPr>
  </w:style>
  <w:style w:type="paragraph" w:styleId="Listeavsnitt">
    <w:name w:val="List Paragraph"/>
    <w:basedOn w:val="Normal"/>
    <w:uiPriority w:val="34"/>
    <w:qFormat/>
    <w:rsid w:val="004328BE"/>
    <w:pPr>
      <w:ind w:left="720"/>
      <w:contextualSpacing/>
    </w:pPr>
  </w:style>
  <w:style w:type="paragraph" w:styleId="NormalWeb">
    <w:name w:val="Normal (Web)"/>
    <w:basedOn w:val="Normal"/>
    <w:uiPriority w:val="99"/>
    <w:unhideWhenUsed/>
    <w:rsid w:val="005478CA"/>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Topptekst">
    <w:name w:val="header"/>
    <w:basedOn w:val="Normal"/>
    <w:link w:val="TopptekstTegn"/>
    <w:uiPriority w:val="99"/>
    <w:unhideWhenUsed/>
    <w:rsid w:val="00AE026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AE0260"/>
  </w:style>
  <w:style w:type="paragraph" w:styleId="Bunntekst">
    <w:name w:val="footer"/>
    <w:basedOn w:val="Normal"/>
    <w:link w:val="BunntekstTegn"/>
    <w:uiPriority w:val="99"/>
    <w:unhideWhenUsed/>
    <w:rsid w:val="00AE026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AE0260"/>
  </w:style>
  <w:style w:type="paragraph" w:styleId="Ingenmellomrom">
    <w:name w:val="No Spacing"/>
    <w:uiPriority w:val="1"/>
    <w:qFormat/>
    <w:rsid w:val="00B61AB3"/>
    <w:pPr>
      <w:spacing w:after="0" w:line="240" w:lineRule="auto"/>
    </w:pPr>
  </w:style>
  <w:style w:type="paragraph" w:styleId="Fotnotetekst">
    <w:name w:val="footnote text"/>
    <w:basedOn w:val="Normal"/>
    <w:link w:val="FotnotetekstTegn"/>
    <w:uiPriority w:val="99"/>
    <w:semiHidden/>
    <w:unhideWhenUsed/>
    <w:rsid w:val="0087492D"/>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87492D"/>
    <w:rPr>
      <w:sz w:val="20"/>
      <w:szCs w:val="20"/>
    </w:rPr>
  </w:style>
  <w:style w:type="character" w:styleId="Fotnotereferanse">
    <w:name w:val="footnote reference"/>
    <w:basedOn w:val="Standardskriftforavsnitt"/>
    <w:uiPriority w:val="99"/>
    <w:semiHidden/>
    <w:unhideWhenUsed/>
    <w:rsid w:val="0087492D"/>
    <w:rPr>
      <w:vertAlign w:val="superscript"/>
    </w:rPr>
  </w:style>
  <w:style w:type="character" w:customStyle="1" w:styleId="Overskrift3Tegn">
    <w:name w:val="Overskrift 3 Tegn"/>
    <w:basedOn w:val="Standardskriftforavsnitt"/>
    <w:link w:val="Overskrift3"/>
    <w:uiPriority w:val="9"/>
    <w:rsid w:val="00A3479E"/>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foravsnitt"/>
    <w:link w:val="Overskrift4"/>
    <w:uiPriority w:val="9"/>
    <w:rsid w:val="00482D99"/>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Tegn"/>
    <w:rsid w:val="00F03021"/>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F03021"/>
    <w:rPr>
      <w:rFonts w:ascii="Calibri" w:hAnsi="Calibri" w:cs="Calibri"/>
      <w:noProof/>
      <w:lang w:val="en-US"/>
    </w:rPr>
  </w:style>
  <w:style w:type="paragraph" w:customStyle="1" w:styleId="EndNoteBibliography">
    <w:name w:val="EndNote Bibliography"/>
    <w:basedOn w:val="Normal"/>
    <w:link w:val="EndNoteBibliographyTegn"/>
    <w:rsid w:val="00F03021"/>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F03021"/>
    <w:rPr>
      <w:rFonts w:ascii="Calibri" w:hAnsi="Calibri" w:cs="Calibri"/>
      <w:noProof/>
      <w:lang w:val="en-US"/>
    </w:rPr>
  </w:style>
  <w:style w:type="character" w:styleId="Utheving">
    <w:name w:val="Emphasis"/>
    <w:basedOn w:val="Standardskriftforavsnitt"/>
    <w:uiPriority w:val="20"/>
    <w:qFormat/>
    <w:rsid w:val="00FC600A"/>
    <w:rPr>
      <w:i/>
      <w:iCs/>
    </w:rPr>
  </w:style>
  <w:style w:type="character" w:styleId="Hyperkobling">
    <w:name w:val="Hyperlink"/>
    <w:basedOn w:val="Standardskriftforavsnitt"/>
    <w:uiPriority w:val="99"/>
    <w:unhideWhenUsed/>
    <w:rsid w:val="00DF1BC5"/>
    <w:rPr>
      <w:color w:val="0000FF"/>
      <w:u w:val="single"/>
    </w:rPr>
  </w:style>
  <w:style w:type="paragraph" w:styleId="Sluttnotetekst">
    <w:name w:val="endnote text"/>
    <w:basedOn w:val="Normal"/>
    <w:link w:val="SluttnotetekstTegn"/>
    <w:uiPriority w:val="99"/>
    <w:unhideWhenUsed/>
    <w:rsid w:val="00CB5126"/>
    <w:pPr>
      <w:spacing w:after="0" w:line="240" w:lineRule="auto"/>
    </w:pPr>
    <w:rPr>
      <w:sz w:val="20"/>
      <w:szCs w:val="20"/>
    </w:rPr>
  </w:style>
  <w:style w:type="character" w:customStyle="1" w:styleId="SluttnotetekstTegn">
    <w:name w:val="Sluttnotetekst Tegn"/>
    <w:basedOn w:val="Standardskriftforavsnitt"/>
    <w:link w:val="Sluttnotetekst"/>
    <w:uiPriority w:val="99"/>
    <w:rsid w:val="00CB5126"/>
    <w:rPr>
      <w:sz w:val="20"/>
      <w:szCs w:val="20"/>
    </w:rPr>
  </w:style>
  <w:style w:type="character" w:styleId="Sluttnotereferanse">
    <w:name w:val="endnote reference"/>
    <w:basedOn w:val="Standardskriftforavsnitt"/>
    <w:uiPriority w:val="99"/>
    <w:semiHidden/>
    <w:unhideWhenUsed/>
    <w:rsid w:val="00CB5126"/>
    <w:rPr>
      <w:vertAlign w:val="superscript"/>
    </w:rPr>
  </w:style>
  <w:style w:type="character" w:customStyle="1" w:styleId="Ulstomtale1">
    <w:name w:val="Uløst omtale1"/>
    <w:basedOn w:val="Standardskriftforavsnitt"/>
    <w:uiPriority w:val="99"/>
    <w:semiHidden/>
    <w:unhideWhenUsed/>
    <w:rsid w:val="001B66C6"/>
    <w:rPr>
      <w:color w:val="605E5C"/>
      <w:shd w:val="clear" w:color="auto" w:fill="E1DFDD"/>
    </w:rPr>
  </w:style>
  <w:style w:type="paragraph" w:styleId="Bobletekst">
    <w:name w:val="Balloon Text"/>
    <w:basedOn w:val="Normal"/>
    <w:link w:val="BobletekstTegn"/>
    <w:uiPriority w:val="99"/>
    <w:semiHidden/>
    <w:unhideWhenUsed/>
    <w:rsid w:val="00630DEC"/>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630DEC"/>
    <w:rPr>
      <w:rFonts w:ascii="Segoe UI" w:hAnsi="Segoe UI" w:cs="Segoe UI"/>
      <w:sz w:val="18"/>
      <w:szCs w:val="18"/>
    </w:rPr>
  </w:style>
  <w:style w:type="paragraph" w:styleId="Revisjon">
    <w:name w:val="Revision"/>
    <w:hidden/>
    <w:uiPriority w:val="99"/>
    <w:semiHidden/>
    <w:rsid w:val="00E65F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431843">
      <w:bodyDiv w:val="1"/>
      <w:marLeft w:val="0"/>
      <w:marRight w:val="0"/>
      <w:marTop w:val="0"/>
      <w:marBottom w:val="0"/>
      <w:divBdr>
        <w:top w:val="none" w:sz="0" w:space="0" w:color="auto"/>
        <w:left w:val="none" w:sz="0" w:space="0" w:color="auto"/>
        <w:bottom w:val="none" w:sz="0" w:space="0" w:color="auto"/>
        <w:right w:val="none" w:sz="0" w:space="0" w:color="auto"/>
      </w:divBdr>
    </w:div>
    <w:div w:id="439495419">
      <w:bodyDiv w:val="1"/>
      <w:marLeft w:val="0"/>
      <w:marRight w:val="0"/>
      <w:marTop w:val="0"/>
      <w:marBottom w:val="0"/>
      <w:divBdr>
        <w:top w:val="none" w:sz="0" w:space="0" w:color="auto"/>
        <w:left w:val="none" w:sz="0" w:space="0" w:color="auto"/>
        <w:bottom w:val="none" w:sz="0" w:space="0" w:color="auto"/>
        <w:right w:val="none" w:sz="0" w:space="0" w:color="auto"/>
      </w:divBdr>
    </w:div>
    <w:div w:id="1583756665">
      <w:bodyDiv w:val="1"/>
      <w:marLeft w:val="0"/>
      <w:marRight w:val="0"/>
      <w:marTop w:val="0"/>
      <w:marBottom w:val="0"/>
      <w:divBdr>
        <w:top w:val="none" w:sz="0" w:space="0" w:color="auto"/>
        <w:left w:val="none" w:sz="0" w:space="0" w:color="auto"/>
        <w:bottom w:val="none" w:sz="0" w:space="0" w:color="auto"/>
        <w:right w:val="none" w:sz="0" w:space="0" w:color="auto"/>
      </w:divBdr>
    </w:div>
    <w:div w:id="20474131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841F7-2A4D-4487-8C4A-EF2B6EFFE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8157</Words>
  <Characters>96237</Characters>
  <Application>Microsoft Office Word</Application>
  <DocSecurity>0</DocSecurity>
  <Lines>801</Lines>
  <Paragraphs>22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1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ar Eidsaa Edland</dc:creator>
  <cp:keywords/>
  <dc:description/>
  <cp:lastModifiedBy>Einar Eidsaa Edland</cp:lastModifiedBy>
  <cp:revision>3</cp:revision>
  <cp:lastPrinted>2021-10-02T14:19:00Z</cp:lastPrinted>
  <dcterms:created xsi:type="dcterms:W3CDTF">2022-10-26T09:41:00Z</dcterms:created>
  <dcterms:modified xsi:type="dcterms:W3CDTF">2022-10-26T09:42:00Z</dcterms:modified>
</cp:coreProperties>
</file>